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289AAA" w14:textId="57EB79D4" w:rsidR="009C4A81" w:rsidRDefault="007F5CCF" w:rsidP="00FE2325">
      <w:pPr>
        <w:pStyle w:val="Title"/>
      </w:pPr>
      <w:r>
        <w:t>Host- Microbiome Omics Integration for Cancer Analysis</w:t>
      </w:r>
      <w:r w:rsidR="00362AD8">
        <w:t xml:space="preserve"> And Diagnostics</w:t>
      </w:r>
    </w:p>
    <w:p w14:paraId="5D2C8851" w14:textId="339B2F51" w:rsidR="007D168F" w:rsidRDefault="007D168F" w:rsidP="00FE2325">
      <w:pPr>
        <w:pStyle w:val="Heading1"/>
        <w:rPr>
          <w:lang w:val="en-GB"/>
        </w:rPr>
      </w:pPr>
      <w:r>
        <w:rPr>
          <w:lang w:val="en-GB"/>
        </w:rPr>
        <w:t>Abstract</w:t>
      </w:r>
    </w:p>
    <w:p w14:paraId="6EAB9589" w14:textId="77777777" w:rsidR="00894724" w:rsidRDefault="00894724" w:rsidP="000D591C">
      <w:pPr>
        <w:rPr>
          <w:lang w:val="en-GB"/>
        </w:rPr>
      </w:pPr>
      <w:r>
        <w:rPr>
          <w:lang w:val="en-GB"/>
        </w:rPr>
        <w:t>Cancer is one of the leading causes of death in the world. While there have been many studies investigating the progression and prevalence of cancer in tissues using host omics data or microbial data, there is a lack of research using a holo- omics approach combining both types of data. Such an approach could offer additional insights as those microbiota has been shown to have an effect on cancer morphology and aetiology.</w:t>
      </w:r>
    </w:p>
    <w:p w14:paraId="41A756FB" w14:textId="2C9090BA" w:rsidR="00894724" w:rsidRDefault="00894724" w:rsidP="000D591C">
      <w:pPr>
        <w:rPr>
          <w:lang w:val="en-GB"/>
        </w:rPr>
      </w:pPr>
      <w:r>
        <w:rPr>
          <w:lang w:val="en-GB"/>
        </w:rPr>
        <w:t>To investigate whether such an approach offers additional information, we built prediction models using individual gene expression layer, genus abundance data as a baseline and then compared it to the prediction performance when using both modalities together integrated in differing ways, using different prediction models and predicting for different prediction targets.</w:t>
      </w:r>
    </w:p>
    <w:p w14:paraId="410CF4F4" w14:textId="02A784D6" w:rsidR="00894724" w:rsidRPr="000D591C" w:rsidRDefault="00894724" w:rsidP="000D591C">
      <w:pPr>
        <w:rPr>
          <w:lang w:val="en-GB"/>
        </w:rPr>
      </w:pPr>
      <w:r>
        <w:rPr>
          <w:lang w:val="en-GB"/>
        </w:rPr>
        <w:t>The results indicate that there is no additional improvement. This might be because of the data or the power of gene expression.</w:t>
      </w:r>
    </w:p>
    <w:p w14:paraId="000541CF" w14:textId="31C5DA96" w:rsidR="00C02E20" w:rsidRDefault="007D168F" w:rsidP="007D168F">
      <w:pPr>
        <w:pStyle w:val="Heading1"/>
        <w:rPr>
          <w:lang w:val="en-GB"/>
        </w:rPr>
      </w:pPr>
      <w:r>
        <w:rPr>
          <w:lang w:val="en-GB"/>
        </w:rPr>
        <w:t>Introduction</w:t>
      </w:r>
    </w:p>
    <w:p w14:paraId="5D26B0B5" w14:textId="58B34EAD" w:rsidR="008E5FB0" w:rsidRDefault="00B77A75" w:rsidP="00901744">
      <w:r>
        <w:t xml:space="preserve">Cancer is </w:t>
      </w:r>
      <w:r w:rsidR="0065515F">
        <w:t xml:space="preserve">among </w:t>
      </w:r>
      <w:r>
        <w:t>the leading causes of death</w:t>
      </w:r>
      <w:r w:rsidR="00901FEA">
        <w:t xml:space="preserve"> worldwide, being</w:t>
      </w:r>
      <w:r>
        <w:t xml:space="preserve"> responsible for millions of deaths every year. The </w:t>
      </w:r>
      <w:r w:rsidR="008E5FB0">
        <w:t>aet</w:t>
      </w:r>
      <w:r>
        <w:t>iology</w:t>
      </w:r>
      <w:r w:rsidR="008E5FB0">
        <w:t>, morphology and progression of different cancers depends on a complex interplay of various biological and environmental factors.</w:t>
      </w:r>
      <w:r w:rsidR="007F5CCF">
        <w:t xml:space="preserve"> </w:t>
      </w:r>
      <w:r w:rsidR="008E5FB0">
        <w:t xml:space="preserve">Recently, it is becoming increasingly easy to investigate this complex interplay thanks to the development </w:t>
      </w:r>
      <w:r w:rsidR="00D24283">
        <w:t xml:space="preserve">of more modern sequencing technologies and </w:t>
      </w:r>
      <w:r w:rsidR="00901FEA">
        <w:t xml:space="preserve">the </w:t>
      </w:r>
      <w:r w:rsidR="00D24283">
        <w:t>availability of biological data.</w:t>
      </w:r>
      <w:r w:rsidR="001719F7">
        <w:t xml:space="preserve"> </w:t>
      </w:r>
      <w:r w:rsidR="00901FEA">
        <w:t xml:space="preserve">Such </w:t>
      </w:r>
      <w:r w:rsidR="001719F7">
        <w:t xml:space="preserve">data availability has made it more accessible for researchers to use various omics data to perform various tasks </w:t>
      </w:r>
      <w:r w:rsidR="00901FEA">
        <w:t xml:space="preserve">for </w:t>
      </w:r>
      <w:r w:rsidR="001719F7">
        <w:t>cancer diagnostics</w:t>
      </w:r>
      <w:r w:rsidR="00901FEA">
        <w:t xml:space="preserve"> which relate to</w:t>
      </w:r>
      <w:r w:rsidR="001719F7">
        <w:t xml:space="preserve"> the analysis and integration of both host and microbial omics data.</w:t>
      </w:r>
    </w:p>
    <w:p w14:paraId="467B39DC" w14:textId="1DD2E7D5" w:rsidR="00B326AC" w:rsidRPr="001719F7" w:rsidRDefault="00B326AC" w:rsidP="001719F7">
      <w:pPr>
        <w:pStyle w:val="Heading2"/>
      </w:pPr>
      <w:r w:rsidRPr="001719F7">
        <w:t xml:space="preserve">Host </w:t>
      </w:r>
      <w:r w:rsidR="00D633A6">
        <w:t>m</w:t>
      </w:r>
      <w:r w:rsidRPr="001719F7">
        <w:t>ulti-</w:t>
      </w:r>
      <w:r w:rsidR="00D633A6">
        <w:t>o</w:t>
      </w:r>
      <w:r w:rsidRPr="001719F7">
        <w:t xml:space="preserve">mics </w:t>
      </w:r>
      <w:r w:rsidR="00D633A6">
        <w:t>i</w:t>
      </w:r>
      <w:r w:rsidRPr="001719F7">
        <w:t>ntegratio</w:t>
      </w:r>
      <w:r w:rsidR="001719F7" w:rsidRPr="001719F7">
        <w:t>n</w:t>
      </w:r>
    </w:p>
    <w:p w14:paraId="2495317E" w14:textId="774AA4C0" w:rsidR="00901744" w:rsidRPr="00B66641" w:rsidRDefault="001719F7" w:rsidP="00901744">
      <w:r>
        <w:t>T</w:t>
      </w:r>
      <w:r w:rsidR="00FC5BFF">
        <w:t xml:space="preserve">he availability of </w:t>
      </w:r>
      <w:r w:rsidR="007276F0">
        <w:t xml:space="preserve">host </w:t>
      </w:r>
      <w:r w:rsidR="00FC5BFF">
        <w:t xml:space="preserve">omics data </w:t>
      </w:r>
      <w:r w:rsidR="007276F0">
        <w:t>of various data layers, such as gene expression</w:t>
      </w:r>
      <w:r w:rsidR="00E004EB">
        <w:t xml:space="preserve"> (i.e. genomics)</w:t>
      </w:r>
      <w:r w:rsidR="007276F0">
        <w:t xml:space="preserve">, DNA methylation </w:t>
      </w:r>
      <w:r w:rsidR="00E004EB">
        <w:t>(i.e. epigenomics)</w:t>
      </w:r>
      <w:r w:rsidR="0065515F">
        <w:t xml:space="preserve"> </w:t>
      </w:r>
      <w:r w:rsidR="007276F0">
        <w:t xml:space="preserve">or copy number variation has enabled researchers to derive useful insights on the aetiology and morphology of different cancers. While there are many such data sources that have been made available, one of the most impactful sources has been The Cancer Genome Atlas (TCGA), a repository of genomic profiles of over 30 types of cancer that can be used for cancer diagnostics </w:t>
      </w:r>
      <w:r w:rsidR="007276F0">
        <w:fldChar w:fldCharType="begin"/>
      </w:r>
      <w:r w:rsidR="007276F0">
        <w:instrText xml:space="preserve"> ADDIN ZOTERO_ITEM CSL_CITATION {"citationID":"RLFGUW6A","properties":{"formattedCitation":"\\super 1\\nosupersub{}","plainCitation":"1","noteIndex":0},"citationItems":[{"id":224,"uris":["http://zotero.org/users/local/0zqklVfX/items/TRY3NKG4"],"itemData":{"id":224,"type":"article-journal","abstract":"The Cancer Genome Atlas (TCGA) is a public funded project that aims to catalogue and discover major cancer-causing genomic alterations to create a comprehensive “atlas” of cancer genomic profiles. So far, TCGA researchers have analysed large cohorts of over 30 human tumours through large-scale...","container-title":"Contemporary Oncology/Współczesna Onkologia","DOI":"10.5114/wo.2014.47136","ISSN":"1428-2526, 1897-4309","issue":"1","journalAbbreviation":"Contemp Oncol (Pozn)","language":"english","note":"publisher: Termedia","page":"68-77","source":"www.termedia.pl","title":"Review&lt;br&gt;The Cancer Genome Atlas (TCGA): an immeasurable source of knowledge","title-short":"Review&lt;br&gt;The Cancer Genome Atlas (TCGA)","volume":"2015","author":[{"family":"Tomczak","given":"Katarzyna"},{"family":"Czerwińska","given":"Patrycja"},{"family":"Wiznerowicz","given":"Maciej"}],"issued":{"date-parts":[["2015"]]}}}],"schema":"https://github.com/citation-style-language/schema/raw/master/csl-citation.json"} </w:instrText>
      </w:r>
      <w:r w:rsidR="007276F0">
        <w:fldChar w:fldCharType="separate"/>
      </w:r>
      <w:r w:rsidR="007276F0" w:rsidRPr="007276F0">
        <w:rPr>
          <w:rFonts w:ascii="Calibri" w:hAnsi="Calibri" w:cs="Calibri"/>
          <w:szCs w:val="24"/>
          <w:vertAlign w:val="superscript"/>
        </w:rPr>
        <w:t>1</w:t>
      </w:r>
      <w:r w:rsidR="007276F0">
        <w:fldChar w:fldCharType="end"/>
      </w:r>
      <w:r w:rsidR="007276F0">
        <w:t xml:space="preserve">. </w:t>
      </w:r>
      <w:r w:rsidR="0065515F">
        <w:t xml:space="preserve">Using host omics data from this database, researchers have been able to derive insights such as finding biomarkers, determining differences in biological composition of tumor samples versus normal samples and examining features related to survival. While </w:t>
      </w:r>
      <w:r w:rsidR="007276F0">
        <w:t>using individual omic types</w:t>
      </w:r>
      <w:r w:rsidR="0065515F">
        <w:t xml:space="preserve"> has led to </w:t>
      </w:r>
      <w:r w:rsidR="007276F0">
        <w:t>useful insights, an important development has been the usage of so-called multi-omics analyses methods,</w:t>
      </w:r>
      <w:r w:rsidR="00B66641">
        <w:t xml:space="preserve"> where data from multiple omics layers are integrated</w:t>
      </w:r>
      <w:r w:rsidR="0065515F">
        <w:t>. This has been shown to lead to additional insights and model performance</w:t>
      </w:r>
      <w:r w:rsidR="00B66641">
        <w:t xml:space="preserve"> </w:t>
      </w:r>
      <w:r w:rsidR="007276F0">
        <w:t>over single omics methods for cancer diagnostics</w:t>
      </w:r>
      <w:r w:rsidR="0065515F">
        <w:t xml:space="preserve"> </w:t>
      </w:r>
      <w:r w:rsidR="0065515F">
        <w:fldChar w:fldCharType="begin"/>
      </w:r>
      <w:r w:rsidR="0065515F">
        <w:instrText xml:space="preserve"> ADDIN ZOTERO_ITEM CSL_CITATION {"citationID":"GxOGPLHh","properties":{"formattedCitation":"\\super 2,3\\nosupersub{}","plainCitation":"2,3","noteIndex":0},"citationItems":[{"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id":118,"uris":["http://zotero.org/users/local/0zqklVfX/items/B4HDCDPT"],"itemData":{"id":118,"type":"article-journal","abstract":"Computational integrative analysis has become a significant approach in the data-driven exploration of biological problems. Many integration methods for cancer subtyping have been proposed, but evaluating these methods has become a complicated problem due to the lack of gold standards. Moreover, questions of practical importance remain to be addressed regarding the impact of selecting appropriate data types and combinations on the performance of integrative studies. Here, we constructed three classes of benchmarking datasets of nine cancers in TCGA by considering all the eleven combinations of four multi-omics data types. Using these datasets, we conducted a comprehensive evaluation of ten representative integration methods for cancer subtyping in terms of accuracy measured by combining both clustering accuracy and clinical significance, robustness, and computational efficiency. We subsequently investigated the influence of different omics data on cancer subtyping and the effectiveness of their combinations. Refuting the widely held intuition that incorporating more types of omics data always produces better results, our analyses showed that there are situations where integrating more omics data negatively impacts the performance of integration methods. Our analyses also suggested several effective combinations for most cancers under our studies, which may be of particular interest to researchers in omics data analysis.","container-title":"PLOS Computational Biology","DOI":"10.1371/journal.pcbi.1009224","ISSN":"1553-7358","issue":"8","journalAbbreviation":"PLOS Computational Biology","language":"en","note":"publisher: Public Library of Science","page":"e1009224","source":"PLoS Journals","title":"Evaluation and comparison of multi-omics data integration methods for cancer subtyping","volume":"17","author":[{"family":"Duan","given":"Ran"},{"family":"Gao","given":"Lin"},{"family":"Gao","given":"Yong"},{"family":"Hu","given":"Yuxuan"},{"family":"Xu","given":"Han"},{"family":"Huang","given":"Mingfeng"},{"family":"Song","given":"Kuo"},{"family":"Wang","given":"Hongda"},{"family":"Dong","given":"Yongqiang"},{"family":"Jiang","given":"Chaoqun"},{"family":"Zhang","given":"Chenxing"},{"family":"Jia","given":"Songwei"}],"issued":{"date-parts":[["2021",8,12]]}}}],"schema":"https://github.com/citation-style-language/schema/raw/master/csl-citation.json"} </w:instrText>
      </w:r>
      <w:r w:rsidR="0065515F">
        <w:fldChar w:fldCharType="separate"/>
      </w:r>
      <w:r w:rsidR="0065515F" w:rsidRPr="0065515F">
        <w:rPr>
          <w:rFonts w:ascii="Calibri" w:hAnsi="Calibri" w:cs="Calibri"/>
          <w:szCs w:val="24"/>
          <w:vertAlign w:val="superscript"/>
        </w:rPr>
        <w:t>2,3</w:t>
      </w:r>
      <w:r w:rsidR="0065515F">
        <w:fldChar w:fldCharType="end"/>
      </w:r>
      <w:r w:rsidR="0065515F">
        <w:t xml:space="preserve">, although it is worth noting that </w:t>
      </w:r>
      <w:r w:rsidR="00B66641">
        <w:t xml:space="preserve">these methods </w:t>
      </w:r>
      <w:r w:rsidR="00D24283">
        <w:t xml:space="preserve">deal with additional challenges </w:t>
      </w:r>
      <w:r w:rsidR="00901744">
        <w:rPr>
          <w:lang w:val="en-GB"/>
        </w:rPr>
        <w:t>owing to the heterogeneity of the data, noise, high dimensionality and sparsity</w:t>
      </w:r>
      <w:r w:rsidR="00B66641">
        <w:rPr>
          <w:lang w:val="en-GB"/>
        </w:rPr>
        <w:t xml:space="preserve"> of the multi-omics data</w:t>
      </w:r>
      <w:r w:rsidR="00901744">
        <w:rPr>
          <w:lang w:val="en-GB"/>
        </w:rPr>
        <w:t xml:space="preserve"> </w:t>
      </w:r>
      <w:r w:rsidR="00901744">
        <w:rPr>
          <w:lang w:val="en-GB"/>
        </w:rPr>
        <w:fldChar w:fldCharType="begin"/>
      </w:r>
      <w:r w:rsidR="0065515F">
        <w:rPr>
          <w:lang w:val="en-GB"/>
        </w:rPr>
        <w:instrText xml:space="preserve"> ADDIN ZOTERO_ITEM CSL_CITATION {"citationID":"wyZZjU2k","properties":{"formattedCitation":"\\super 4\\nosupersub{}","plainCitation":"4","noteIndex":0},"citationItems":[{"id":150,"uris":["http://zotero.org/users/local/0zqklVfX/items/RNUMUTTD"],"itemData":{"id":150,"type":"article-journal","language":"en","page":"7","source":"Zotero","title":"Multi-omics factorization illustrates the added value of deep learning approaches","author":[{"family":"Machiraju","given":"Gautam"},{"family":"Amar","given":"David"},{"family":"Ashley","given":"Euan"}]}}],"schema":"https://github.com/citation-style-language/schema/raw/master/csl-citation.json"} </w:instrText>
      </w:r>
      <w:r w:rsidR="00901744">
        <w:rPr>
          <w:lang w:val="en-GB"/>
        </w:rPr>
        <w:fldChar w:fldCharType="separate"/>
      </w:r>
      <w:r w:rsidR="0065515F" w:rsidRPr="0065515F">
        <w:rPr>
          <w:rFonts w:ascii="Calibri" w:hAnsi="Calibri" w:cs="Calibri"/>
          <w:szCs w:val="24"/>
          <w:vertAlign w:val="superscript"/>
        </w:rPr>
        <w:t>4</w:t>
      </w:r>
      <w:r w:rsidR="00901744">
        <w:rPr>
          <w:lang w:val="en-GB"/>
        </w:rPr>
        <w:fldChar w:fldCharType="end"/>
      </w:r>
      <w:r w:rsidR="00901744">
        <w:rPr>
          <w:lang w:val="en-GB"/>
        </w:rPr>
        <w:t>.</w:t>
      </w:r>
    </w:p>
    <w:p w14:paraId="30B46B10" w14:textId="68B948C6" w:rsidR="00B326AC" w:rsidRDefault="00B326AC" w:rsidP="001719F7">
      <w:pPr>
        <w:pStyle w:val="Heading2"/>
        <w:rPr>
          <w:lang w:val="en-GB"/>
        </w:rPr>
      </w:pPr>
      <w:r>
        <w:rPr>
          <w:lang w:val="en-GB"/>
        </w:rPr>
        <w:t>Microbiome</w:t>
      </w:r>
      <w:r w:rsidR="006961A5">
        <w:rPr>
          <w:lang w:val="en-GB"/>
        </w:rPr>
        <w:t>-based analysis</w:t>
      </w:r>
    </w:p>
    <w:p w14:paraId="0A98640D" w14:textId="63F2B93B" w:rsidR="00901744" w:rsidRDefault="00D24283" w:rsidP="00901744">
      <w:pPr>
        <w:rPr>
          <w:lang w:val="en-GB"/>
        </w:rPr>
      </w:pPr>
      <w:r>
        <w:rPr>
          <w:lang w:val="en-GB"/>
        </w:rPr>
        <w:t>Next to host</w:t>
      </w:r>
      <w:r w:rsidR="00C75B30">
        <w:rPr>
          <w:lang w:val="en-GB"/>
        </w:rPr>
        <w:t xml:space="preserve"> omics </w:t>
      </w:r>
      <w:r>
        <w:rPr>
          <w:lang w:val="en-GB"/>
        </w:rPr>
        <w:t>data,</w:t>
      </w:r>
      <w:r w:rsidR="00C75B30">
        <w:rPr>
          <w:lang w:val="en-GB"/>
        </w:rPr>
        <w:t xml:space="preserve"> a promising field of research relates to the analysis of microbial omics data. </w:t>
      </w:r>
      <w:r w:rsidR="00901744">
        <w:rPr>
          <w:lang w:val="en-GB"/>
        </w:rPr>
        <w:t xml:space="preserve">There are many microorganisms which live in communities on different human tissues, called the </w:t>
      </w:r>
      <w:r w:rsidR="00901744">
        <w:rPr>
          <w:lang w:val="en-GB"/>
        </w:rPr>
        <w:lastRenderedPageBreak/>
        <w:t>human microbio</w:t>
      </w:r>
      <w:r w:rsidR="00684F88">
        <w:rPr>
          <w:lang w:val="en-GB"/>
        </w:rPr>
        <w:t>me</w:t>
      </w:r>
      <w:r w:rsidR="00901744">
        <w:rPr>
          <w:lang w:val="en-GB"/>
        </w:rPr>
        <w:t xml:space="preserve">. Namely, an ecosystem of 10 to 100 trillion microorganisms encompassing </w:t>
      </w:r>
      <w:r w:rsidR="00EC4225">
        <w:rPr>
          <w:lang w:val="en-GB"/>
        </w:rPr>
        <w:t xml:space="preserve">500 to 1000 unique species for each individual </w:t>
      </w:r>
      <w:r w:rsidR="00EC4225">
        <w:rPr>
          <w:lang w:val="en-GB"/>
        </w:rPr>
        <w:fldChar w:fldCharType="begin"/>
      </w:r>
      <w:r w:rsidR="0065515F">
        <w:rPr>
          <w:lang w:val="en-GB"/>
        </w:rPr>
        <w:instrText xml:space="preserve"> ADDIN ZOTERO_ITEM CSL_CITATION {"citationID":"9ZeKPVUH","properties":{"formattedCitation":"\\super 5\\nosupersub{}","plainCitation":"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EC4225">
        <w:rPr>
          <w:lang w:val="en-GB"/>
        </w:rPr>
        <w:fldChar w:fldCharType="separate"/>
      </w:r>
      <w:r w:rsidR="0065515F" w:rsidRPr="0065515F">
        <w:rPr>
          <w:rFonts w:ascii="Calibri" w:hAnsi="Calibri" w:cs="Calibri"/>
          <w:szCs w:val="24"/>
          <w:vertAlign w:val="superscript"/>
        </w:rPr>
        <w:t>5</w:t>
      </w:r>
      <w:r w:rsidR="00EC4225">
        <w:rPr>
          <w:lang w:val="en-GB"/>
        </w:rPr>
        <w:fldChar w:fldCharType="end"/>
      </w:r>
      <w:r w:rsidR="00EC4225">
        <w:rPr>
          <w:lang w:val="en-GB"/>
        </w:rPr>
        <w:t>.</w:t>
      </w:r>
      <w:r w:rsidR="00901744">
        <w:rPr>
          <w:lang w:val="en-GB"/>
        </w:rPr>
        <w:t xml:space="preserve"> </w:t>
      </w:r>
      <w:r w:rsidR="00AD6999">
        <w:rPr>
          <w:lang w:val="en-GB"/>
        </w:rPr>
        <w:t>Due to the aforementioned advances in sequencing technology, it is becoming increasingly easy</w:t>
      </w:r>
      <w:r w:rsidR="00901744">
        <w:rPr>
          <w:lang w:val="en-GB"/>
        </w:rPr>
        <w:t xml:space="preserve"> to measure the identity, metabolic potential and expression of this microbiota. </w:t>
      </w:r>
      <w:r w:rsidR="00AD6999">
        <w:rPr>
          <w:lang w:val="en-GB"/>
        </w:rPr>
        <w:t>This is leading to various data sets on the human microbio</w:t>
      </w:r>
      <w:r w:rsidR="00684F88">
        <w:rPr>
          <w:lang w:val="en-GB"/>
        </w:rPr>
        <w:t>me</w:t>
      </w:r>
      <w:r w:rsidR="00AD6999">
        <w:rPr>
          <w:lang w:val="en-GB"/>
        </w:rPr>
        <w:t xml:space="preserve"> which can be exploited.</w:t>
      </w:r>
    </w:p>
    <w:p w14:paraId="601DFC90" w14:textId="69018EDF" w:rsidR="00F67099" w:rsidRDefault="003E5696" w:rsidP="00901744">
      <w:pPr>
        <w:rPr>
          <w:lang w:val="en-GB"/>
        </w:rPr>
      </w:pPr>
      <w:r>
        <w:rPr>
          <w:lang w:val="en-GB"/>
        </w:rPr>
        <w:t>Such data sets include</w:t>
      </w:r>
      <w:r w:rsidR="00D632B8">
        <w:rPr>
          <w:lang w:val="en-GB"/>
        </w:rPr>
        <w:t xml:space="preserve"> </w:t>
      </w:r>
      <w:r w:rsidR="007A2AA9">
        <w:rPr>
          <w:lang w:val="en-GB"/>
        </w:rPr>
        <w:t>MetaHIT</w:t>
      </w:r>
      <w:r w:rsidR="00D07096">
        <w:rPr>
          <w:lang w:val="en-GB"/>
        </w:rPr>
        <w:t xml:space="preserve"> </w:t>
      </w:r>
      <w:r w:rsidR="00D07096">
        <w:rPr>
          <w:lang w:val="en-GB"/>
        </w:rPr>
        <w:fldChar w:fldCharType="begin"/>
      </w:r>
      <w:r w:rsidR="0065515F">
        <w:rPr>
          <w:lang w:val="en-GB"/>
        </w:rPr>
        <w:instrText xml:space="preserve"> ADDIN ZOTERO_ITEM CSL_CITATION {"citationID":"nVVl33UH","properties":{"formattedCitation":"\\super 6\\nosupersub{}","plainCitation":"6","noteIndex":0},"citationItems":[{"id":226,"uris":["http://zotero.org/users/local/0zqklVfX/items/IR9VPSGF"],"itemData":{"id":226,"type":"chapter","abstract":"MetaHIT (http://www.metahit.eu) has as a first objective the creation of a catalog of the microbial genes from our intestinal tract, thus laying foundations for characterization of the gut microbial communities. Next, it aims to explore associations between microbial genes and human phenotypes. For that, it develops, on the one hand, molecular tools for profiling of the intestinal microbial genes that are harbored by any individual, and on the other, a bio-informatics resource to organize and interpret heterogeneous information, including sequencing data and clinical metadata. Moreover, MetaHIT develops approaches to detect and analyze functional interactions of microbes and the human host, focusing on the role of target genes in the microbial cell and the effect of gene products on the human host. MetaHIT targets two pathologies, obesity and inflammatory bowel diseases (Crohn’s disease and ulcerative colitis). The studies involve (i) cross-sectional comparisons of healthy and sick individuals; (ii) longitudinal follow-up of patients in clinical remission; (iii) nutritional intervention related to the stability of gut microbial community; and (iv) comparison of patients responding or not to a drug treatment.","container-title":"Metagenomics of the Human Body","event-place":"New York, NY","ISBN":"978-1-4419-7089-3","language":"en","note":"DOI: 10.1007/978-1-4419-7089-3_15","page":"307-316","publisher":"Springer","publisher-place":"New York, NY","source":"Springer Link","title":"MetaHIT: The European Union Project on Metagenomics of the Human Intestinal Tract","title-short":"MetaHIT","URL":"https://doi.org/10.1007/978-1-4419-7089-3_15","author":[{"family":"Ehrlich","given":"S. Dusko"}],"editor":[{"family":"Nelson","given":"Karen E."}],"accessed":{"date-parts":[["2023",1,22]]},"issued":{"date-parts":[["2011"]]}}}],"schema":"https://github.com/citation-style-language/schema/raw/master/csl-citation.json"} </w:instrText>
      </w:r>
      <w:r w:rsidR="00D07096">
        <w:rPr>
          <w:lang w:val="en-GB"/>
        </w:rPr>
        <w:fldChar w:fldCharType="separate"/>
      </w:r>
      <w:r w:rsidR="0065515F" w:rsidRPr="0065515F">
        <w:rPr>
          <w:rFonts w:ascii="Calibri" w:hAnsi="Calibri" w:cs="Calibri"/>
          <w:szCs w:val="24"/>
          <w:vertAlign w:val="superscript"/>
        </w:rPr>
        <w:t>6</w:t>
      </w:r>
      <w:r w:rsidR="00D07096">
        <w:rPr>
          <w:lang w:val="en-GB"/>
        </w:rPr>
        <w:fldChar w:fldCharType="end"/>
      </w:r>
      <w:r w:rsidR="00D632B8">
        <w:rPr>
          <w:lang w:val="en-GB"/>
        </w:rPr>
        <w:t xml:space="preserve"> and </w:t>
      </w:r>
      <w:r w:rsidR="00522598">
        <w:rPr>
          <w:lang w:val="en-GB"/>
        </w:rPr>
        <w:t xml:space="preserve">iHMP </w:t>
      </w:r>
      <w:r w:rsidR="00522598">
        <w:rPr>
          <w:lang w:val="en-GB"/>
        </w:rPr>
        <w:fldChar w:fldCharType="begin"/>
      </w:r>
      <w:r w:rsidR="0065515F">
        <w:rPr>
          <w:lang w:val="en-GB"/>
        </w:rPr>
        <w:instrText xml:space="preserve"> ADDIN ZOTERO_ITEM CSL_CITATION {"citationID":"uUs3tU4A","properties":{"formattedCitation":"\\super 7\\nosupersub{}","plainCitation":"7","noteIndex":0},"citationItems":[{"id":195,"uris":["http://zotero.org/users/local/0zqklVfX/items/MY2ALASF"],"itemData":{"id":195,"type":"article-journal","abstract":"The NIH Human Microbiome Project (HMP) has been carried out over ten years and two phases to provide resources, methods, and discoveries that link interactions between humans and their microbiomes to health-related outcomes. The recently completed second phase, the Integrative Human Microbiome Project, comprised studies of dynamic changes in the microbiome and host under three conditions: pregnancy and preterm birth; inflammatory bowel diseases; and stressors that affect individuals with prediabetes. The associated research begins to elucidate mechanisms of host–microbiome interactions under these conditions, provides unique data resources (at the HMP Data Coordination Center), and represents a paradigm for future multi-omic studies of the human microbiome.","container-title":"Nature","DOI":"10.1038/s41586-019-1238-8","ISSN":"1476-4687","issue":"7758","language":"en","license":"2019 The Author(s)","note":"number: 7758\npublisher: Nature Publishing Group","page":"641-648","source":"www.nature.com","title":"The Integrative Human Microbiome Project","volume":"569","author":[{"family":"Proctor","given":"Lita M."},{"family":"Creasy","given":"Heather H."},{"family":"Fettweis","given":"Jennifer M."},{"family":"Lloyd-Price","given":"Jason"},{"family":"Mahurkar","given":"Anup"},{"family":"Zhou","given":"Wenyu"},{"family":"Buck","given":"Gregory A."},{"family":"Snyder","given":"Michael P."},{"family":"Strauss","given":"Jerome F."},{"family":"Weinstock","given":"George M."},{"family":"White","given":"Owen"},{"family":"Huttenhower","given":"Curtis"},{"literal":"The Integrative HMP (iHMP) Research Network Consortium"}],"issued":{"date-parts":[["2019",5]]}}}],"schema":"https://github.com/citation-style-language/schema/raw/master/csl-citation.json"} </w:instrText>
      </w:r>
      <w:r w:rsidR="00522598">
        <w:rPr>
          <w:lang w:val="en-GB"/>
        </w:rPr>
        <w:fldChar w:fldCharType="separate"/>
      </w:r>
      <w:r w:rsidR="0065515F" w:rsidRPr="0065515F">
        <w:rPr>
          <w:rFonts w:ascii="Calibri" w:hAnsi="Calibri" w:cs="Calibri"/>
          <w:szCs w:val="24"/>
          <w:vertAlign w:val="superscript"/>
        </w:rPr>
        <w:t>7</w:t>
      </w:r>
      <w:r w:rsidR="00522598">
        <w:rPr>
          <w:lang w:val="en-GB"/>
        </w:rPr>
        <w:fldChar w:fldCharType="end"/>
      </w:r>
      <w:r>
        <w:rPr>
          <w:lang w:val="en-GB"/>
        </w:rPr>
        <w:t xml:space="preserve">, which contain microbial data </w:t>
      </w:r>
      <w:r>
        <w:rPr>
          <w:lang w:val="en-GB"/>
        </w:rPr>
        <w:t>from healthy and diseased patients</w:t>
      </w:r>
      <w:r w:rsidR="007A2AA9">
        <w:rPr>
          <w:lang w:val="en-GB"/>
        </w:rPr>
        <w:t>.</w:t>
      </w:r>
      <w:r w:rsidR="007A4AC1">
        <w:rPr>
          <w:lang w:val="en-GB"/>
        </w:rPr>
        <w:t xml:space="preserve"> </w:t>
      </w:r>
      <w:r>
        <w:rPr>
          <w:lang w:val="en-GB"/>
        </w:rPr>
        <w:t>However, a</w:t>
      </w:r>
      <w:r w:rsidR="007A4AC1">
        <w:rPr>
          <w:lang w:val="en-GB"/>
        </w:rPr>
        <w:t xml:space="preserve"> problem with these </w:t>
      </w:r>
      <w:r w:rsidR="00D07096">
        <w:rPr>
          <w:lang w:val="en-GB"/>
        </w:rPr>
        <w:t>data sets</w:t>
      </w:r>
      <w:r w:rsidR="007A4AC1">
        <w:rPr>
          <w:lang w:val="en-GB"/>
        </w:rPr>
        <w:t xml:space="preserve"> is that</w:t>
      </w:r>
      <w:r w:rsidR="00D07096">
        <w:rPr>
          <w:lang w:val="en-GB"/>
        </w:rPr>
        <w:t xml:space="preserve"> they often contain data from tissue swabs and stool samples, which are not necessarily representative of the microbiome of internal organs </w:t>
      </w:r>
      <w:r w:rsidR="00D07096">
        <w:rPr>
          <w:lang w:val="en-GB"/>
        </w:rPr>
        <w:fldChar w:fldCharType="begin"/>
      </w:r>
      <w:r w:rsidR="0065515F">
        <w:rPr>
          <w:lang w:val="en-GB"/>
        </w:rPr>
        <w:instrText xml:space="preserve"> ADDIN ZOTERO_ITEM CSL_CITATION {"citationID":"QU9rINyP","properties":{"formattedCitation":"\\super 5\\nosupersub{}","plainCitation":"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D07096">
        <w:rPr>
          <w:lang w:val="en-GB"/>
        </w:rPr>
        <w:fldChar w:fldCharType="separate"/>
      </w:r>
      <w:r w:rsidR="0065515F" w:rsidRPr="0065515F">
        <w:rPr>
          <w:rFonts w:ascii="Calibri" w:hAnsi="Calibri" w:cs="Calibri"/>
          <w:szCs w:val="24"/>
          <w:vertAlign w:val="superscript"/>
        </w:rPr>
        <w:t>5</w:t>
      </w:r>
      <w:r w:rsidR="00D07096">
        <w:rPr>
          <w:lang w:val="en-GB"/>
        </w:rPr>
        <w:fldChar w:fldCharType="end"/>
      </w:r>
      <w:r w:rsidR="00D07096">
        <w:rPr>
          <w:lang w:val="en-GB"/>
        </w:rPr>
        <w:t xml:space="preserve">. </w:t>
      </w:r>
      <w:r w:rsidR="00F67099">
        <w:rPr>
          <w:lang w:val="en-GB"/>
        </w:rPr>
        <w:t xml:space="preserve">Next-generation sequencing data sets, such as TCGA, contain, next to host sequencing data, microbial sequencing data. This aspect of TCGA is mostly unexplored yet can be mined to obtain data on, for example, viromes and bacteriomes of different cancers using different tissues, such as </w:t>
      </w:r>
      <w:r>
        <w:rPr>
          <w:lang w:val="en-GB"/>
        </w:rPr>
        <w:t xml:space="preserve">tumor tissues and </w:t>
      </w:r>
      <w:r w:rsidR="00F67099">
        <w:rPr>
          <w:lang w:val="en-GB"/>
        </w:rPr>
        <w:t>blood</w:t>
      </w:r>
      <w:r>
        <w:rPr>
          <w:lang w:val="en-GB"/>
        </w:rPr>
        <w:t xml:space="preserve">. </w:t>
      </w:r>
      <w:r w:rsidR="00F67099">
        <w:rPr>
          <w:lang w:val="en-GB"/>
        </w:rPr>
        <w:t xml:space="preserve"> </w:t>
      </w:r>
      <w:r>
        <w:rPr>
          <w:lang w:val="en-GB"/>
        </w:rPr>
        <w:t xml:space="preserve">However, the microbial reads in this data set are often a result of contamination </w:t>
      </w:r>
      <w:r>
        <w:rPr>
          <w:lang w:val="en-GB"/>
        </w:rPr>
        <w:fldChar w:fldCharType="begin"/>
      </w:r>
      <w:r>
        <w:rPr>
          <w:lang w:val="en-GB"/>
        </w:rPr>
        <w:instrText xml:space="preserve"> ADDIN ZOTERO_ITEM CSL_CITATION {"citationID":"a21l5gas1qr","properties":{"formattedCitation":"\\super 5,9\\nosupersub{}","plainCitation":"5,9","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289,"uris":["http://zotero.org/users/local/0zqklVfX/items/XZTPYRDC"],"itemData":{"id":289,"type":"article-journal","abstract":"A variety of bacteria are known to influence carcinogenesis. Therefore, we sought to investigate if publicly available whole genome and whole transcriptome sequencing data generated by large public cancer genome efforts, like The Cancer Genome Atlas (TCGA), could be used to identify bacteria associated with cancer. The Burrows-Wheeler aligner (BWA) was used to align a subset of Illumina paired-end sequencing data from TCGA to the human reference genome and all complete bacterial genomes in the RefSeq database in an effort to identify bacterial read pairs from the microbiome.","container-title":"Microbiome","DOI":"10.1186/s40168-016-0224-8","ISSN":"2049-2618","issue":"1","journalAbbreviation":"Microbiome","page":"9","source":"BioMed Central","title":"Distinguishing potential bacteria-tumor associations from contamination in a secondary data analysis of public cancer genome sequence data","volume":"5","author":[{"family":"Robinson","given":"Kelly M."},{"family":"Crabtree","given":"Jonathan"},{"family":"Mattick","given":"John S. A."},{"family":"Anderson","given":"Kathleen E."},{"family":"Dunning Hotopp","given":"Julie C."}],"issued":{"date-parts":[["2017",1,25]]}}}],"schema":"https://github.com/citation-style-language/schema/raw/master/csl-citation.json"} </w:instrText>
      </w:r>
      <w:r>
        <w:rPr>
          <w:lang w:val="en-GB"/>
        </w:rPr>
        <w:fldChar w:fldCharType="separate"/>
      </w:r>
      <w:r w:rsidRPr="001916FD">
        <w:rPr>
          <w:rFonts w:ascii="Calibri" w:hAnsi="Calibri" w:cs="Calibri"/>
          <w:szCs w:val="24"/>
          <w:vertAlign w:val="superscript"/>
        </w:rPr>
        <w:t>5,9</w:t>
      </w:r>
      <w:r>
        <w:rPr>
          <w:lang w:val="en-GB"/>
        </w:rPr>
        <w:fldChar w:fldCharType="end"/>
      </w:r>
      <w:r>
        <w:rPr>
          <w:lang w:val="en-GB"/>
        </w:rPr>
        <w:t xml:space="preserve"> and thus extensive care needs to be taken to properly decontaminate the data</w:t>
      </w:r>
      <w:r>
        <w:rPr>
          <w:lang w:val="en-GB"/>
        </w:rPr>
        <w:t>.</w:t>
      </w:r>
      <w:r>
        <w:rPr>
          <w:lang w:val="en-GB"/>
        </w:rPr>
        <w:t xml:space="preserve"> </w:t>
      </w:r>
      <w:r>
        <w:rPr>
          <w:lang w:val="en-GB"/>
        </w:rPr>
        <w:t xml:space="preserve"> </w:t>
      </w:r>
      <w:r>
        <w:rPr>
          <w:lang w:val="en-GB"/>
        </w:rPr>
        <w:t xml:space="preserve">There have been a number of studies that have managed to do this and obtained useful insights on the relation between the tumor microbiome and certain cancers </w:t>
      </w:r>
      <w:r w:rsidR="00F67099">
        <w:rPr>
          <w:lang w:val="en-GB"/>
        </w:rPr>
        <w:fldChar w:fldCharType="begin"/>
      </w:r>
      <w:r>
        <w:rPr>
          <w:lang w:val="en-GB"/>
        </w:rPr>
        <w:instrText xml:space="preserve"> ADDIN ZOTERO_ITEM CSL_CITATION {"citationID":"a2ddqq6vhic","properties":{"formattedCitation":"\\uldash{\\super 1,2\\nosupersub{}}","plainCitation":"1,2","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234,"uris":["http://zotero.org/users/local/0zqklVfX/items/G6GBB8GE"],"itemData":{"id":234,"type":"article-journal","abstract":"Tumor gene expression is predictive of patient prognosis in some cancers. However, RNA-seq and whole genome sequencing data contain not only reads from host tumor and normal tissue, but also reads from the tumor microbiome, which can be used to infer the microbial abundances in each tumor. Here, we show that tumor microbial abundances, alone or in combination with tumor gene expression, can predict cancer prognosis and drug response to some extent—microbial abundances are significantly less predictive of prognosis than gene expression, although similarly as predictive of drug response, but in mostly different cancer-drug combinations. Thus, it appears possible to leverage existing sequencing technology, or develop new protocols, to obtain more non-redundant information about prognosis and drug response from RNA-seq and whole genome sequencing experiments than could be obtained from tumor gene expression or genomic data alone.","container-title":"Nature Communications","DOI":"10.1038/s41467-022-30512-3","ISSN":"2041-1723","issue":"1","journalAbbreviation":"Nat Commun","language":"en","license":"2022 This is a U.S. government work and not under copyright protection in the U.S.; foreign copyright protection may apply","note":"number: 1\npublisher: Nature Publishing Group","page":"2896","source":"www.nature.com","title":"Predicting cancer prognosis and drug response from the tumor microbiome","volume":"13","author":[{"family":"Hermida","given":"Leandro C."},{"family":"Gertz","given":"E. Michael"},{"family":"Ruppin","given":"Eytan"}],"issued":{"date-parts":[["2022",5,24]]}}}],"schema":"https://github.com/citation-style-language/schema/raw/master/csl-citation.json"} </w:instrText>
      </w:r>
      <w:r w:rsidR="00F67099">
        <w:rPr>
          <w:lang w:val="en-GB"/>
        </w:rPr>
        <w:fldChar w:fldCharType="separate"/>
      </w:r>
      <w:r w:rsidRPr="003E5696">
        <w:rPr>
          <w:rFonts w:ascii="Calibri" w:hAnsi="Calibri" w:cs="Calibri"/>
          <w:szCs w:val="24"/>
          <w:u w:val="dash"/>
          <w:vertAlign w:val="superscript"/>
        </w:rPr>
        <w:t>1,2</w:t>
      </w:r>
      <w:r w:rsidR="00F67099">
        <w:rPr>
          <w:lang w:val="en-GB"/>
        </w:rPr>
        <w:fldChar w:fldCharType="end"/>
      </w:r>
      <w:r w:rsidR="00F67099">
        <w:rPr>
          <w:lang w:val="en-GB"/>
        </w:rPr>
        <w:t>.</w:t>
      </w:r>
      <w:r>
        <w:rPr>
          <w:lang w:val="en-GB"/>
        </w:rPr>
        <w:t xml:space="preserve"> One major problem is that t</w:t>
      </w:r>
      <w:r w:rsidR="007A4AC1">
        <w:rPr>
          <w:lang w:val="en-GB"/>
        </w:rPr>
        <w:t xml:space="preserve">hese data sets are often not readily available. A data set which tries to combat this, </w:t>
      </w:r>
      <w:r w:rsidR="00D07096">
        <w:rPr>
          <w:lang w:val="en-GB"/>
        </w:rPr>
        <w:t xml:space="preserve">is the </w:t>
      </w:r>
      <w:r w:rsidR="00041D19">
        <w:rPr>
          <w:lang w:val="en-GB"/>
        </w:rPr>
        <w:t>C</w:t>
      </w:r>
      <w:r w:rsidR="00D07096">
        <w:rPr>
          <w:lang w:val="en-GB"/>
        </w:rPr>
        <w:t xml:space="preserve">ancer </w:t>
      </w:r>
      <w:r w:rsidR="00041D19">
        <w:rPr>
          <w:lang w:val="en-GB"/>
        </w:rPr>
        <w:t>M</w:t>
      </w:r>
      <w:r w:rsidR="00D07096">
        <w:rPr>
          <w:lang w:val="en-GB"/>
        </w:rPr>
        <w:t>icrobiome Atlas (TCMA</w:t>
      </w:r>
      <w:r>
        <w:rPr>
          <w:lang w:val="en-GB"/>
        </w:rPr>
        <w:t xml:space="preserve">), which </w:t>
      </w:r>
      <w:r w:rsidR="00041D19">
        <w:rPr>
          <w:lang w:val="en-GB"/>
        </w:rPr>
        <w:t>contains  batch-corrected and decontaminated microbial data mined from TCGA</w:t>
      </w:r>
      <w:r>
        <w:rPr>
          <w:lang w:val="en-GB"/>
        </w:rPr>
        <w:t xml:space="preserve"> </w:t>
      </w:r>
      <w:r w:rsidRPr="003E5696">
        <w:rPr>
          <w:lang w:val="en-GB"/>
        </w:rPr>
        <w:t>whole-genome sequencing (WGS) and whole-exome sequencing (WXS)</w:t>
      </w:r>
      <w:r>
        <w:rPr>
          <w:lang w:val="en-GB"/>
        </w:rPr>
        <w:t xml:space="preserve"> TCGA experiments</w:t>
      </w:r>
    </w:p>
    <w:p w14:paraId="07D4F63C" w14:textId="5E81F04D" w:rsidR="007C7767" w:rsidRDefault="007C7767" w:rsidP="00901744">
      <w:pPr>
        <w:rPr>
          <w:lang w:val="en-GB"/>
        </w:rPr>
      </w:pPr>
      <w:r>
        <w:rPr>
          <w:lang w:val="en-GB"/>
        </w:rPr>
        <w:t>Research has been done on this data BLA</w:t>
      </w:r>
      <w:r w:rsidR="00034A34">
        <w:rPr>
          <w:lang w:val="en-GB"/>
        </w:rPr>
        <w:t xml:space="preserve"> [also motivated use of predictor models]</w:t>
      </w:r>
    </w:p>
    <w:p w14:paraId="685813B6" w14:textId="26F70A93" w:rsidR="00041D19" w:rsidRDefault="00041D19" w:rsidP="00901744">
      <w:pPr>
        <w:rPr>
          <w:lang w:val="en-GB"/>
        </w:rPr>
      </w:pPr>
      <w:r>
        <w:rPr>
          <w:lang w:val="en-GB"/>
        </w:rPr>
        <w:t>Regardless of the source, microbial data has been used to study various aspects of the human microbiome and its association with diseases.</w:t>
      </w:r>
      <w:r w:rsidR="008A4392">
        <w:rPr>
          <w:lang w:val="en-GB"/>
        </w:rPr>
        <w:t xml:space="preserve"> </w:t>
      </w:r>
      <w:r w:rsidR="001E40BA">
        <w:rPr>
          <w:lang w:val="en-GB"/>
        </w:rPr>
        <w:t>Taxonomical data can be used to investigate bacteria</w:t>
      </w:r>
      <w:r w:rsidR="001E40BA">
        <w:rPr>
          <w:lang w:val="en-GB"/>
        </w:rPr>
        <w:t>l</w:t>
      </w:r>
      <w:r w:rsidR="001E40BA">
        <w:rPr>
          <w:lang w:val="en-GB"/>
        </w:rPr>
        <w:t xml:space="preserve"> abundance differences between cancer and healthy samples using hypotheses tests </w:t>
      </w:r>
      <w:r w:rsidR="001E40BA">
        <w:rPr>
          <w:lang w:val="en-GB"/>
        </w:rPr>
        <w:fldChar w:fldCharType="begin"/>
      </w:r>
      <w:r w:rsidR="001E40BA">
        <w:rPr>
          <w:lang w:val="en-GB"/>
        </w:rPr>
        <w:instrText xml:space="preserve"> ADDIN ZOTERO_ITEM CSL_CITATION {"citationID":"waU1Lj0V","properties":{"formattedCitation":"\\super 5,8,19,20\\nosupersub{}","plainCitation":"5,8,19,20","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sidR="001E40BA">
        <w:rPr>
          <w:lang w:val="en-GB"/>
        </w:rPr>
        <w:fldChar w:fldCharType="separate"/>
      </w:r>
      <w:r w:rsidR="001E40BA" w:rsidRPr="001916FD">
        <w:rPr>
          <w:rFonts w:ascii="Calibri" w:hAnsi="Calibri" w:cs="Calibri"/>
          <w:szCs w:val="24"/>
          <w:vertAlign w:val="superscript"/>
        </w:rPr>
        <w:t>5,8,19,20</w:t>
      </w:r>
      <w:r w:rsidR="001E40BA">
        <w:rPr>
          <w:lang w:val="en-GB"/>
        </w:rPr>
        <w:fldChar w:fldCharType="end"/>
      </w:r>
      <w:r w:rsidR="001E40BA">
        <w:rPr>
          <w:lang w:val="en-GB"/>
        </w:rPr>
        <w:t xml:space="preserve"> or predictor models (e.g. regression) </w:t>
      </w:r>
      <w:r w:rsidR="001E40BA">
        <w:rPr>
          <w:lang w:val="en-GB"/>
        </w:rPr>
        <w:fldChar w:fldCharType="begin"/>
      </w:r>
      <w:r w:rsidR="001E40BA">
        <w:rPr>
          <w:lang w:val="en-GB"/>
        </w:rPr>
        <w:instrText xml:space="preserve"> ADDIN ZOTERO_ITEM CSL_CITATION {"citationID":"LCYuXsdT","properties":{"formattedCitation":"\\super 8,20\\nosupersub{}","plainCitation":"8,20","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sidR="001E40BA">
        <w:rPr>
          <w:lang w:val="en-GB"/>
        </w:rPr>
        <w:fldChar w:fldCharType="separate"/>
      </w:r>
      <w:r w:rsidR="001E40BA" w:rsidRPr="001916FD">
        <w:rPr>
          <w:rFonts w:ascii="Calibri" w:hAnsi="Calibri" w:cs="Calibri"/>
          <w:szCs w:val="24"/>
          <w:vertAlign w:val="superscript"/>
        </w:rPr>
        <w:t>8,20</w:t>
      </w:r>
      <w:r w:rsidR="001E40BA">
        <w:rPr>
          <w:lang w:val="en-GB"/>
        </w:rPr>
        <w:fldChar w:fldCharType="end"/>
      </w:r>
      <w:r w:rsidR="001E40BA">
        <w:rPr>
          <w:lang w:val="en-GB"/>
        </w:rPr>
        <w:t xml:space="preserve">, examine co-abundance of microbiota in certain tissues </w:t>
      </w:r>
      <w:r w:rsidR="001E40BA">
        <w:rPr>
          <w:lang w:val="en-GB"/>
        </w:rPr>
        <w:fldChar w:fldCharType="begin"/>
      </w:r>
      <w:r w:rsidR="001E40BA">
        <w:rPr>
          <w:lang w:val="en-GB"/>
        </w:rPr>
        <w:instrText xml:space="preserve"> ADDIN ZOTERO_ITEM CSL_CITATION {"citationID":"mufciugP","properties":{"formattedCitation":"\\super 5\\nosupersub{}","plainCitation":"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1E40BA">
        <w:rPr>
          <w:lang w:val="en-GB"/>
        </w:rPr>
        <w:fldChar w:fldCharType="separate"/>
      </w:r>
      <w:r w:rsidR="001E40BA" w:rsidRPr="0065515F">
        <w:rPr>
          <w:rFonts w:ascii="Calibri" w:hAnsi="Calibri" w:cs="Calibri"/>
          <w:szCs w:val="24"/>
          <w:vertAlign w:val="superscript"/>
        </w:rPr>
        <w:t>5</w:t>
      </w:r>
      <w:r w:rsidR="001E40BA">
        <w:rPr>
          <w:lang w:val="en-GB"/>
        </w:rPr>
        <w:fldChar w:fldCharType="end"/>
      </w:r>
      <w:r w:rsidR="001E40BA">
        <w:rPr>
          <w:lang w:val="en-GB"/>
        </w:rPr>
        <w:t xml:space="preserve">, and examine the association with overall survival </w:t>
      </w:r>
      <w:r w:rsidR="001E40BA">
        <w:rPr>
          <w:lang w:val="en-GB"/>
        </w:rPr>
        <w:fldChar w:fldCharType="begin"/>
      </w:r>
      <w:r w:rsidR="001E40BA">
        <w:rPr>
          <w:lang w:val="en-GB"/>
        </w:rPr>
        <w:instrText xml:space="preserve"> ADDIN ZOTERO_ITEM CSL_CITATION {"citationID":"qoXwSdog","properties":{"formattedCitation":"\\super 5,21\\nosupersub{}","plainCitation":"5,21","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sidR="001E40BA">
        <w:rPr>
          <w:lang w:val="en-GB"/>
        </w:rPr>
        <w:fldChar w:fldCharType="separate"/>
      </w:r>
      <w:r w:rsidR="001E40BA" w:rsidRPr="001916FD">
        <w:rPr>
          <w:rFonts w:ascii="Calibri" w:hAnsi="Calibri" w:cs="Calibri"/>
          <w:szCs w:val="24"/>
          <w:vertAlign w:val="superscript"/>
        </w:rPr>
        <w:t>5,21</w:t>
      </w:r>
      <w:r w:rsidR="001E40BA">
        <w:rPr>
          <w:lang w:val="en-GB"/>
        </w:rPr>
        <w:fldChar w:fldCharType="end"/>
      </w:r>
      <w:r w:rsidR="001E40BA">
        <w:rPr>
          <w:lang w:val="en-GB"/>
        </w:rPr>
        <w:t xml:space="preserve"> and clinical factors such as gender or age </w:t>
      </w:r>
      <w:r w:rsidR="001E40BA">
        <w:rPr>
          <w:lang w:val="en-GB"/>
        </w:rPr>
        <w:fldChar w:fldCharType="begin"/>
      </w:r>
      <w:r w:rsidR="001E40BA">
        <w:rPr>
          <w:lang w:val="en-GB"/>
        </w:rPr>
        <w:instrText xml:space="preserve"> ADDIN ZOTERO_ITEM CSL_CITATION {"citationID":"dmzO6MeG","properties":{"formattedCitation":"\\super 19\\uc0\\u8211{}21\\nosupersub{}","plainCitation":"19–21","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locator":"2"},{"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sidR="001E40BA">
        <w:rPr>
          <w:lang w:val="en-GB"/>
        </w:rPr>
        <w:fldChar w:fldCharType="separate"/>
      </w:r>
      <w:r w:rsidR="001E40BA" w:rsidRPr="001916FD">
        <w:rPr>
          <w:rFonts w:ascii="Calibri" w:hAnsi="Calibri" w:cs="Calibri"/>
          <w:szCs w:val="24"/>
          <w:vertAlign w:val="superscript"/>
        </w:rPr>
        <w:t>19–21</w:t>
      </w:r>
      <w:r w:rsidR="001E40BA">
        <w:rPr>
          <w:lang w:val="en-GB"/>
        </w:rPr>
        <w:fldChar w:fldCharType="end"/>
      </w:r>
      <w:r w:rsidR="001E40BA">
        <w:rPr>
          <w:lang w:val="en-GB"/>
        </w:rPr>
        <w:t xml:space="preserve">, which can often be confoundersm, possibly using predictor models </w:t>
      </w:r>
      <w:r w:rsidR="001E40BA">
        <w:rPr>
          <w:lang w:val="en-GB"/>
        </w:rPr>
        <w:fldChar w:fldCharType="begin"/>
      </w:r>
      <w:r w:rsidR="001E40BA">
        <w:rPr>
          <w:lang w:val="en-GB"/>
        </w:rPr>
        <w:instrText xml:space="preserve"> ADDIN ZOTERO_ITEM CSL_CITATION {"citationID":"B9LYKvue","properties":{"formattedCitation":"\\super 20\\nosupersub{}","plainCitation":"20","noteIndex":0},"citationItems":[{"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sidR="001E40BA">
        <w:rPr>
          <w:lang w:val="en-GB"/>
        </w:rPr>
        <w:fldChar w:fldCharType="separate"/>
      </w:r>
      <w:r w:rsidR="001E40BA" w:rsidRPr="001916FD">
        <w:rPr>
          <w:rFonts w:ascii="Calibri" w:hAnsi="Calibri" w:cs="Calibri"/>
          <w:szCs w:val="24"/>
          <w:vertAlign w:val="superscript"/>
        </w:rPr>
        <w:t>20</w:t>
      </w:r>
      <w:r w:rsidR="001E40BA">
        <w:rPr>
          <w:lang w:val="en-GB"/>
        </w:rPr>
        <w:fldChar w:fldCharType="end"/>
      </w:r>
      <w:r w:rsidR="001E40BA">
        <w:rPr>
          <w:lang w:val="en-GB"/>
        </w:rPr>
        <w:t xml:space="preserve">. </w:t>
      </w:r>
      <w:r w:rsidR="001E40BA">
        <w:rPr>
          <w:lang w:val="en-GB"/>
        </w:rPr>
        <w:t>I</w:t>
      </w:r>
      <w:r w:rsidR="001E40BA">
        <w:rPr>
          <w:lang w:val="en-GB"/>
        </w:rPr>
        <w:t xml:space="preserve">t is also possible to combine metaproteomics with metagenomics to </w:t>
      </w:r>
      <w:r w:rsidR="001E40BA">
        <w:rPr>
          <w:lang w:val="en-GB"/>
        </w:rPr>
        <w:t xml:space="preserve">also </w:t>
      </w:r>
      <w:r w:rsidR="001E40BA">
        <w:rPr>
          <w:lang w:val="en-GB"/>
        </w:rPr>
        <w:t xml:space="preserve">investigate functional differences of microbes between healthy and diseased samples </w:t>
      </w:r>
      <w:r w:rsidR="001E40BA">
        <w:rPr>
          <w:lang w:val="en-GB"/>
        </w:rPr>
        <w:fldChar w:fldCharType="begin"/>
      </w:r>
      <w:r w:rsidR="001E40BA">
        <w:rPr>
          <w:lang w:val="en-GB"/>
        </w:rPr>
        <w:instrText xml:space="preserve"> ADDIN ZOTERO_ITEM CSL_CITATION {"citationID":"t0yt7p65","properties":{"formattedCitation":"\\super 22\\nosupersub{}","plainCitation":"22","noteIndex":0},"citationItems":[{"id":171,"uris":["http://zotero.org/users/local/0zqklVfX/items/CM8J7TEF"],"itemData":{"id":171,"type":"article-journal","abstract":"Crohn's disease (CD) is an inflammatory bowel disease of complex etiology, although dysbiosis of the gut microbiota has been implicated in chronic immune-mediated inflammation associated with CD. Here we combined shotgun metagenomic and metaproteomic approaches to identify potential functional signatures of CD in stool samples from six twin pairs that were either healthy, or that had CD in the ileum (ICD) or colon (CCD). Integration of these omics approaches revealed several genes, proteins, and pathways that primarily differentiated ICD from healthy subjects, including depletion of many proteins in ICD. In addition, the ICD phenotype was associated with alterations in bacterial carbohydrate metabolism, bacterial-host interactions, as well as human host-secreted enzymes. This eco-systems biology approach underscores the link between the gut microbiota and functional alterations in the pathophysiology of Crohn's disease and aids in identification of novel diagnostic targets and disease specific biomarkers.","container-title":"PLoS ONE","DOI":"10.1371/journal.pone.0049138","ISSN":"1932-6203","issue":"11","journalAbbreviation":"PLoS One","note":"PMID: 23209564\nPMCID: PMC3509130","page":"e49138","source":"PubMed Central","title":"Integrated Metagenomics/Metaproteomics Reveals Human Host-Microbiota Signatures of Crohn's Disease","volume":"7","author":[{"family":"Erickson","given":"Alison R."},{"family":"Cantarel","given":"Brandi L."},{"family":"Lamendella","given":"Regina"},{"family":"Darzi","given":"Youssef"},{"family":"Mongodin","given":"Emmanuel F."},{"family":"Pan","given":"Chongle"},{"family":"Shah","given":"Manesh"},{"family":"Halfvarson","given":"Jonas"},{"family":"Tysk","given":"Curt"},{"family":"Henrissat","given":"Bernard"},{"family":"Raes","given":"Jeroen"},{"family":"Verberkmoes","given":"Nathan C."},{"family":"Fraser","given":"Claire M."},{"family":"Hettich","given":"Robert L."},{"family":"Jansson","given":"Janet K."}],"issued":{"date-parts":[["2012",11,28]]}}}],"schema":"https://github.com/citation-style-language/schema/raw/master/csl-citation.json"} </w:instrText>
      </w:r>
      <w:r w:rsidR="001E40BA">
        <w:rPr>
          <w:lang w:val="en-GB"/>
        </w:rPr>
        <w:fldChar w:fldCharType="separate"/>
      </w:r>
      <w:r w:rsidR="001E40BA" w:rsidRPr="001916FD">
        <w:rPr>
          <w:rFonts w:ascii="Calibri" w:hAnsi="Calibri" w:cs="Calibri"/>
          <w:szCs w:val="24"/>
          <w:vertAlign w:val="superscript"/>
        </w:rPr>
        <w:t>22</w:t>
      </w:r>
      <w:r w:rsidR="001E40BA">
        <w:rPr>
          <w:lang w:val="en-GB"/>
        </w:rPr>
        <w:fldChar w:fldCharType="end"/>
      </w:r>
      <w:r w:rsidR="001E40BA">
        <w:rPr>
          <w:lang w:val="en-GB"/>
        </w:rPr>
        <w:t>.</w:t>
      </w:r>
      <w:r w:rsidR="001E40BA">
        <w:rPr>
          <w:lang w:val="en-GB"/>
        </w:rPr>
        <w:t xml:space="preserve"> Such investigations have shown that t</w:t>
      </w:r>
      <w:r>
        <w:rPr>
          <w:lang w:val="en-GB"/>
        </w:rPr>
        <w:t xml:space="preserve">he microbiome exhibits significant variation between individuals </w:t>
      </w:r>
      <w:r>
        <w:rPr>
          <w:lang w:val="en-GB"/>
        </w:rPr>
        <w:fldChar w:fldCharType="begin"/>
      </w:r>
      <w:r>
        <w:rPr>
          <w:lang w:val="en-GB"/>
        </w:rPr>
        <w:instrText xml:space="preserve"> ADDIN ZOTERO_ITEM CSL_CITATION {"citationID":"MjPxpHdh","properties":{"formattedCitation":"\\super 14\\nosupersub{}","plainCitation":"14","noteIndex":0},"citationItems":[{"id":179,"uris":["http://zotero.org/users/local/0zqklVfX/items/JIA2XHDB"],"itemData":{"id":179,"type":"article-journal","abstract":"Knowledge of the human microbiome, which is likely a critical factor in the initiation, progression, and prognosis of multiple forms of cancer, is rapidly expanding. In this review, we focus on recent investigations to discern putative, causative microbial species and the microbiome composition and structure currently associated with procarcinogenesis and tumorigenesis at select body sites. We specifically highlight forms of cancer, gastrointestinal and nongastrointestinal, that have significant bacterial associations and well-defined experimental evidence with the aim of generating directions for future experimental and translational investigations to develop a clearer understanding of the multifaceted mechanisms by which microbiota affect cancer formation.Emerging and, for some cancers, strong experimental and translational data support the contribution of the microbiome to cancer biology and disease progression. Disrupting microbiome features and pathways contributing to cancer may provide new approaches to improving cancer outcomes in patients.","container-title":"Cancer Discovery","DOI":"10.1158/2159-8290.CD-21-0324","ISSN":"2159-8274","issue":"10","journalAbbreviation":"Cancer Discovery","page":"2378-2395","source":"Silverchair","title":"The Cancer Microbiome: Recent Highlights and Knowledge Gaps","title-short":"The Cancer Microbiome","volume":"11","author":[{"family":"Knippel","given":"Reece J."},{"family":"Drewes","given":"Julia L."},{"family":"Sears","given":"Cynthia L."}],"issued":{"date-parts":[["2021",8,16]]}}}],"schema":"https://github.com/citation-style-language/schema/raw/master/csl-citation.json"} </w:instrText>
      </w:r>
      <w:r>
        <w:rPr>
          <w:lang w:val="en-GB"/>
        </w:rPr>
        <w:fldChar w:fldCharType="separate"/>
      </w:r>
      <w:r w:rsidRPr="001916FD">
        <w:rPr>
          <w:rFonts w:ascii="Calibri" w:hAnsi="Calibri" w:cs="Calibri"/>
          <w:szCs w:val="24"/>
          <w:vertAlign w:val="superscript"/>
        </w:rPr>
        <w:t>14</w:t>
      </w:r>
      <w:r>
        <w:rPr>
          <w:lang w:val="en-GB"/>
        </w:rPr>
        <w:fldChar w:fldCharType="end"/>
      </w:r>
      <w:r>
        <w:rPr>
          <w:lang w:val="en-GB"/>
        </w:rPr>
        <w:t xml:space="preserve">, cancer types </w:t>
      </w:r>
      <w:r>
        <w:rPr>
          <w:lang w:val="en-GB"/>
        </w:rPr>
        <w:fldChar w:fldCharType="begin"/>
      </w:r>
      <w:r>
        <w:rPr>
          <w:lang w:val="en-GB"/>
        </w:rPr>
        <w:instrText xml:space="preserve"> ADDIN ZOTERO_ITEM CSL_CITATION {"citationID":"rsX2sQj7","properties":{"formattedCitation":"\\super 8,15,16\\nosupersub{}","plainCitation":"8,15,1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258,"uris":["http://zotero.org/users/local/0zqklVfX/items/L8PDXLBH"],"itemData":{"id":258,"type":"article-journal","abstract":"Bacteria were first detected in human tumors more than 100 years ago, but the characterization of the tumor microbiome has remained challenging because of its low biomass. We undertook a comprehensive analysis of the tumor microbiome, studying 1526 tumors and their adjacent normal tissues across seven cancer types, including breast, lung, ovary, pancreas, melanoma, bone, and brain tumors. We found that each tumor type has a distinct microbiome composition and that breast cancer has a particularly rich and diverse microbiome. The intratumor bacteria are mostly intracellular and are present in both cancer and immune cells. We also noted correlations between intratumor bacteria or their predicted functions with tumor types and subtypes, patients’ smoking status, and the response to immunotherapy.","container-title":"Science","DOI":"10.1126/science.aay9189","issue":"6494","note":"publisher: American Association for the Advancement of Science","page":"973-980","source":"science.org (Atypon)","title":"The human tumor microbiome is composed of tumor type–specific intracellular bacteria","volume":"368","author":[{"family":"Nejman","given":"Deborah"},{"family":"Livyatan","given":"Ilana"},{"family":"Fuks","given":"Garold"},{"family":"Gavert","given":"Nancy"},{"family":"Zwang","given":"Yaara"},{"family":"Geller","given":"Leore T."},{"family":"Rotter-Maskowitz","given":"Aviva"},{"family":"Weiser","given":"Roi"},{"family":"Mallel","given":"Giuseppe"},{"family":"Gigi","given":"Elinor"},{"family":"Meltser","given":"Arnon"},{"family":"Douglas","given":"Gavin M."},{"family":"Kamer","given":"Iris"},{"family":"Gopalakrishnan","given":"Vancheswaran"},{"family":"Dadosh","given":"Tali"},{"family":"Levin-Zaidman","given":"Smadar"},{"family":"Avnet","given":"Sofia"},{"family":"Atlan","given":"Tehila"},{"family":"Cooper","given":"Zachary A."},{"family":"Arora","given":"Reetakshi"},{"family":"Cogdill","given":"Alexandria P."},{"family":"Khan","given":"Md Abdul Wadud"},{"family":"Ologun","given":"Gabriel"},{"family":"Bussi","given":"Yuval"},{"family":"Weinberger","given":"Adina"},{"family":"Lotan-Pompan","given":"Maya"},{"family":"Golani","given":"Ofra"},{"family":"Perry","given":"Gili"},{"family":"Rokah","given":"Merav"},{"family":"Bahar-Shany","given":"Keren"},{"family":"Rozeman","given":"Elisa A."},{"family":"Blank","given":"Christian U."},{"family":"Ronai","given":"Anat"},{"family":"Shaoul","given":"Ron"},{"family":"Amit","given":"Amnon"},{"family":"Dorfman","given":"Tatiana"},{"family":"Kremer","given":"Ran"},{"family":"Cohen","given":"Zvi R."},{"family":"Harnof","given":"Sagi"},{"family":"Siegal","given":"Tali"},{"family":"Yehuda-Shnaidman","given":"Einav"},{"family":"Gal-Yam","given":"Einav Nili"},{"family":"Shapira","given":"Hagit"},{"family":"Baldini","given":"Nicola"},{"family":"Langille","given":"Morgan G. I."},{"family":"Ben-Nun","given":"Alon"},{"family":"Kaufman","given":"Bella"},{"family":"Nissan","given":"Aviram"},{"family":"Golan","given":"Talia"},{"family":"Dadiani","given":"Maya"},{"family":"Levanon","given":"Keren"},{"family":"Bar","given":"Jair"},{"family":"Yust-Katz","given":"Shlomit"},{"family":"Barshack","given":"Iris"},{"family":"Peeper","given":"Daniel S."},{"family":"Raz","given":"Dan J."},{"family":"Segal","given":"Eran"},{"family":"Wargo","given":"Jennifer A."},{"family":"Sandbank","given":"Judith"},{"family":"Shental","given":"Noam"},{"family":"Straussman","given":"Ravid"}],"issued":{"date-parts":[["2020",5,29]]}}},{"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Pr>
          <w:lang w:val="en-GB"/>
        </w:rPr>
        <w:fldChar w:fldCharType="separate"/>
      </w:r>
      <w:r w:rsidRPr="001916FD">
        <w:rPr>
          <w:rFonts w:ascii="Calibri" w:hAnsi="Calibri" w:cs="Calibri"/>
          <w:szCs w:val="24"/>
          <w:vertAlign w:val="superscript"/>
        </w:rPr>
        <w:t>8,15,16</w:t>
      </w:r>
      <w:r>
        <w:rPr>
          <w:lang w:val="en-GB"/>
        </w:rPr>
        <w:fldChar w:fldCharType="end"/>
      </w:r>
      <w:r>
        <w:rPr>
          <w:lang w:val="en-GB"/>
        </w:rPr>
        <w:t xml:space="preserve">, cancer subtypes </w:t>
      </w:r>
      <w:r>
        <w:rPr>
          <w:lang w:val="en-GB"/>
        </w:rPr>
        <w:fldChar w:fldCharType="begin"/>
      </w:r>
      <w:r>
        <w:rPr>
          <w:lang w:val="en-GB"/>
        </w:rPr>
        <w:instrText xml:space="preserve"> ADDIN ZOTERO_ITEM CSL_CITATION {"citationID":"SR55nf4p","properties":{"formattedCitation":"\\super 16\\nosupersub{}","plainCitation":"16","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Pr>
          <w:lang w:val="en-GB"/>
        </w:rPr>
        <w:fldChar w:fldCharType="separate"/>
      </w:r>
      <w:r w:rsidRPr="001916FD">
        <w:rPr>
          <w:rFonts w:ascii="Calibri" w:hAnsi="Calibri" w:cs="Calibri"/>
          <w:szCs w:val="24"/>
          <w:vertAlign w:val="superscript"/>
        </w:rPr>
        <w:t>16</w:t>
      </w:r>
      <w:r>
        <w:rPr>
          <w:lang w:val="en-GB"/>
        </w:rPr>
        <w:fldChar w:fldCharType="end"/>
      </w:r>
      <w:r>
        <w:rPr>
          <w:lang w:val="en-GB"/>
        </w:rPr>
        <w:t xml:space="preserve">, healthy and unhealthy individuals </w:t>
      </w:r>
      <w:r>
        <w:rPr>
          <w:lang w:val="en-GB"/>
        </w:rPr>
        <w:fldChar w:fldCharType="begin"/>
      </w:r>
      <w:r>
        <w:rPr>
          <w:lang w:val="en-GB"/>
        </w:rPr>
        <w:instrText xml:space="preserve"> ADDIN ZOTERO_ITEM CSL_CITATION {"citationID":"gaocdCW2","properties":{"formattedCitation":"\\super 16\\nosupersub{}","plainCitation":"16","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Pr>
          <w:lang w:val="en-GB"/>
        </w:rPr>
        <w:fldChar w:fldCharType="separate"/>
      </w:r>
      <w:r w:rsidRPr="001916FD">
        <w:rPr>
          <w:rFonts w:ascii="Calibri" w:hAnsi="Calibri" w:cs="Calibri"/>
          <w:szCs w:val="24"/>
          <w:vertAlign w:val="superscript"/>
        </w:rPr>
        <w:t>16</w:t>
      </w:r>
      <w:r>
        <w:rPr>
          <w:lang w:val="en-GB"/>
        </w:rPr>
        <w:fldChar w:fldCharType="end"/>
      </w:r>
      <w:r>
        <w:rPr>
          <w:lang w:val="en-GB"/>
        </w:rPr>
        <w:t xml:space="preserve"> and tumor versus normal samples </w:t>
      </w:r>
      <w:r>
        <w:rPr>
          <w:lang w:val="en-GB"/>
        </w:rPr>
        <w:fldChar w:fldCharType="begin"/>
      </w:r>
      <w:r>
        <w:rPr>
          <w:lang w:val="en-GB"/>
        </w:rPr>
        <w:instrText xml:space="preserve"> ADDIN ZOTERO_ITEM CSL_CITATION {"citationID":"WDGy3PVC","properties":{"formattedCitation":"\\super 17\\nosupersub{}","plainCitation":"17","noteIndex":0},"citationItems":[{"id":238,"uris":["http://zotero.org/users/local/0zqklVfX/items/WA65UHG6"],"itemData":{"id":238,"type":"article-journal","abstract":"While the intratumor microbiome has become increasingly implicated in cancer development, the microbial landscape of papillary thyroid carcinoma (PTC) is essentially uninvestigated. PTC is characterized by varied prognosis between gender and cancer subtype, but the cause for gender and subtype-based dissimilarities is unclear. Women are more frequently diagnosed with PTC, while men suffer more advanced-staged PTC. In addition, tall cell variants are more aggressive than classical and follicular variants of PTC. We hypothesized that intratumor microbiome composition distinctly alters the immune landscape and predicts clinical outcome between PTC subtypes and between patient genders. Raw whole-transcriptome RNA-sequencing, Level 3 normalized mRNA expression read counts, and DNA methylation 450 k sequencing data for untreated, nonirradiated tumor, and adjacent normal tissue were downloaded from the Genomic Data Commons (GDC) legacy archive for 563 thyroid carcinoma patients. Microbe counts were extracted using Pathoscope 2.0 software. We correlated microbe abundance to clinical variables and immune-associated gene expression. Gene-set enrichment, mutation, and methylation analyses were conducted to correlate microbe abundance to characterize microbes’ roles. Overall, PTC tumor tissue significantly lacked microbes that are populated in adjacent normal tissue, which suggests presence of microbes may be critical in controlling immune cell expression and regulating immune and cancer pathways to mitigate cancer growth. In contrast, we also found that microbes distinctly abundant in tall cell and male patient cohorts were also correlated with higher mutation expression and methylation of tumor suppressors. Microbe dysbiosis in specific PTC types may explain observable differences in PTC progression and pathogenesis. These microbesprovide a basis for developing specialized prebiotic and probiotic treatments for varied PTC tumors.","container-title":"Computational and Structural Biotechnology Journal","DOI":"10.1016/j.csbj.2021.03.032","ISSN":"2001-0370","journalAbbreviation":"Computational and Structural Biotechnology Journal","language":"en","page":"1986-1997","source":"ScienceDirect","title":"The intratumor microbiome predicts prognosis across gender and subtypes in papillary thyroid carcinoma","volume":"19","author":[{"family":"Gnanasekar","given":"Aditi"},{"family":"Castaneda","given":"Grant"},{"family":"Iyangar","given":"Anjali"},{"family":"Magesh","given":"Shruti"},{"family":"Perez","given":"Daisy"},{"family":"Chakladar","given":"Jaideep"},{"family":"Li","given":"Wei Tse"},{"family":"Bouvet","given":"Michael"},{"family":"Chang","given":"Eric Y."},{"family":"Ongkeko","given":"Weg M."}],"issued":{"date-parts":[["2021",1,1]]}}}],"schema":"https://github.com/citation-style-language/schema/raw/master/csl-citation.json"} </w:instrText>
      </w:r>
      <w:r>
        <w:rPr>
          <w:lang w:val="en-GB"/>
        </w:rPr>
        <w:fldChar w:fldCharType="separate"/>
      </w:r>
      <w:r w:rsidRPr="001916FD">
        <w:rPr>
          <w:rFonts w:ascii="Calibri" w:hAnsi="Calibri" w:cs="Calibri"/>
          <w:szCs w:val="24"/>
          <w:vertAlign w:val="superscript"/>
        </w:rPr>
        <w:t>17</w:t>
      </w:r>
      <w:r>
        <w:rPr>
          <w:lang w:val="en-GB"/>
        </w:rPr>
        <w:fldChar w:fldCharType="end"/>
      </w:r>
      <w:r>
        <w:rPr>
          <w:lang w:val="en-GB"/>
        </w:rPr>
        <w:t xml:space="preserve">, tumor tissues across patient survival rates </w:t>
      </w:r>
      <w:r>
        <w:rPr>
          <w:lang w:val="en-GB"/>
        </w:rPr>
        <w:fldChar w:fldCharType="begin"/>
      </w:r>
      <w:r>
        <w:rPr>
          <w:lang w:val="en-GB"/>
        </w:rPr>
        <w:instrText xml:space="preserve"> ADDIN ZOTERO_ITEM CSL_CITATION {"citationID":"adkorohier","properties":{"formattedCitation":"\\super 18\\nosupersub{}","plainCitation":"18","noteIndex":0},"citationItems":[{"id":286,"uris":["http://zotero.org/users/local/0zqklVfX/items/D2PNXZRX"],"itemData":{"id":286,"type":"article-journal","abstract":"Most patients diagnosed with resected pancreatic adenocarcinoma (PDAC) survive less than 5 years, but a minor subset survives longer. Here, we dissect the role of the tumor microbiota and the immune system in influencing long-term survival. Using 16S rRNA gene sequencing, we analyzed the tumor microbiome composition in PDAC patients with short-term survival (STS) and long-term survival (LTS). We found higher alpha-diversity in the tumor microbiome of LTS patients and identified an intra-tumoral microbiome signature (Pseudoxanthomonas-Streptomyces-Saccharopolyspora-Bacillus clausii) highly predictive of long-term survivorship in both discovery and validation cohorts. Through human-into-mice fecal microbiota transplantation (FMT) experiments from STS, LTS, or control donors, we were able to differentially modulate the tumor microbiome and affect tumor growth as well as tumor immune infiltration. Our study demonstrates that PDAC microbiome composition, which cross-talks to the gut microbiome, influences the host immune response and natural history of the disease.\nVideo Abstract","container-title":"Cell","DOI":"10.1016/j.cell.2019.07.008","ISSN":"0092-8674","issue":"4","journalAbbreviation":"Cell","language":"en","page":"795-806.e12","source":"ScienceDirect","title":"Tumor Microbiome Diversity and Composition Influence Pancreatic Cancer Outcomes","volume":"178","author":[{"family":"Riquelme","given":"Erick"},{"family":"Zhang","given":"Yu"},{"family":"Zhang","given":"Liangliang"},{"family":"Montiel","given":"Maria"},{"family":"Zoltan","given":"Michelle"},{"family":"Dong","given":"Wenli"},{"family":"Quesada","given":"Pompeyo"},{"family":"Sahin","given":"Ismet"},{"family":"Chandra","given":"Vidhi"},{"family":"San Lucas","given":"Anthony"},{"family":"Scheet","given":"Paul"},{"family":"Xu","given":"Hanwen"},{"family":"Hanash","given":"Samir M."},{"family":"Feng","given":"Lei"},{"family":"Burks","given":"Jared K."},{"family":"Do","given":"Kim-Anh"},{"family":"Peterson","given":"Christine B."},{"family":"Nejman","given":"Deborah"},{"family":"Tzeng","given":"Ching-Wei D."},{"family":"Kim","given":"Michael P."},{"family":"Sears","given":"Cynthia L."},{"family":"Ajami","given":"Nadim"},{"family":"Petrosino","given":"Joseph"},{"family":"Wood","given":"Laura D."},{"family":"Maitra","given":"Anirban"},{"family":"Straussman","given":"Ravid"},{"family":"Katz","given":"Matthew"},{"family":"White","given":"James Robert"},{"family":"Jenq","given":"Robert"},{"family":"Wargo","given":"Jennifer"},{"family":"McAllister","given":"Florencia"}],"issued":{"date-parts":[["2019",8,8]]}}}],"schema":"https://github.com/citation-style-language/schema/raw/master/csl-citation.json"} </w:instrText>
      </w:r>
      <w:r>
        <w:rPr>
          <w:lang w:val="en-GB"/>
        </w:rPr>
        <w:fldChar w:fldCharType="separate"/>
      </w:r>
      <w:r w:rsidRPr="001916FD">
        <w:rPr>
          <w:rFonts w:ascii="Calibri" w:hAnsi="Calibri" w:cs="Calibri"/>
          <w:szCs w:val="24"/>
          <w:vertAlign w:val="superscript"/>
        </w:rPr>
        <w:t>18</w:t>
      </w:r>
      <w:r>
        <w:rPr>
          <w:lang w:val="en-GB"/>
        </w:rPr>
        <w:fldChar w:fldCharType="end"/>
      </w:r>
      <w:r>
        <w:rPr>
          <w:lang w:val="en-GB"/>
        </w:rPr>
        <w:t xml:space="preserve">. This relates not only to microbial abundance data, but also functional categories </w:t>
      </w:r>
      <w:r>
        <w:rPr>
          <w:lang w:val="en-GB"/>
        </w:rPr>
        <w:fldChar w:fldCharType="begin"/>
      </w:r>
      <w:r>
        <w:rPr>
          <w:lang w:val="en-GB"/>
        </w:rPr>
        <w:instrText xml:space="preserve"> ADDIN ZOTERO_ITEM CSL_CITATION {"citationID":"8hSEIQKq","properties":{"formattedCitation":"\\super 16\\nosupersub{}","plainCitation":"16","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Pr>
          <w:lang w:val="en-GB"/>
        </w:rPr>
        <w:fldChar w:fldCharType="separate"/>
      </w:r>
      <w:r w:rsidRPr="001916FD">
        <w:rPr>
          <w:rFonts w:ascii="Calibri" w:hAnsi="Calibri" w:cs="Calibri"/>
          <w:szCs w:val="24"/>
          <w:vertAlign w:val="superscript"/>
        </w:rPr>
        <w:t>16</w:t>
      </w:r>
      <w:r>
        <w:rPr>
          <w:lang w:val="en-GB"/>
        </w:rPr>
        <w:fldChar w:fldCharType="end"/>
      </w:r>
      <w:r>
        <w:rPr>
          <w:lang w:val="en-GB"/>
        </w:rPr>
        <w:t xml:space="preserve">. And can be affected by many factors such as diet, environmental exposure and lifestyle choices </w:t>
      </w:r>
      <w:r>
        <w:rPr>
          <w:lang w:val="en-GB"/>
        </w:rPr>
        <w:fldChar w:fldCharType="begin"/>
      </w:r>
      <w:r>
        <w:rPr>
          <w:lang w:val="en-GB"/>
        </w:rPr>
        <w:instrText xml:space="preserve"> ADDIN ZOTERO_ITEM CSL_CITATION {"citationID":"5PYtkPoz","properties":{"formattedCitation":"\\super 13\\nosupersub{}","plainCitation":"13","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Pr="001916FD">
        <w:rPr>
          <w:rFonts w:ascii="Calibri" w:hAnsi="Calibri" w:cs="Calibri"/>
          <w:szCs w:val="24"/>
          <w:vertAlign w:val="superscript"/>
        </w:rPr>
        <w:t>13</w:t>
      </w:r>
      <w:r>
        <w:rPr>
          <w:lang w:val="en-GB"/>
        </w:rPr>
        <w:fldChar w:fldCharType="end"/>
      </w:r>
      <w:r>
        <w:rPr>
          <w:lang w:val="en-GB"/>
        </w:rPr>
        <w:t xml:space="preserve">. </w:t>
      </w:r>
    </w:p>
    <w:p w14:paraId="6FBA6CED" w14:textId="4BF55EAA" w:rsidR="00170E17" w:rsidRDefault="008A4392" w:rsidP="00901744">
      <w:pPr>
        <w:rPr>
          <w:lang w:val="en-GB"/>
        </w:rPr>
      </w:pPr>
      <w:r>
        <w:rPr>
          <w:lang w:val="en-GB"/>
        </w:rPr>
        <w:t>Furthermore, i</w:t>
      </w:r>
      <w:r w:rsidR="00FA06A6">
        <w:rPr>
          <w:lang w:val="en-GB"/>
        </w:rPr>
        <w:t>t has become clear that</w:t>
      </w:r>
      <w:r w:rsidR="00170E17">
        <w:rPr>
          <w:lang w:val="en-GB"/>
        </w:rPr>
        <w:t xml:space="preserve"> the microbio</w:t>
      </w:r>
      <w:r w:rsidR="00E74420">
        <w:rPr>
          <w:lang w:val="en-GB"/>
        </w:rPr>
        <w:t>me</w:t>
      </w:r>
      <w:r w:rsidR="00170E17">
        <w:rPr>
          <w:lang w:val="en-GB"/>
        </w:rPr>
        <w:t xml:space="preserve"> </w:t>
      </w:r>
      <w:r>
        <w:rPr>
          <w:lang w:val="en-GB"/>
        </w:rPr>
        <w:t xml:space="preserve">is not only associated with human phenotypes but </w:t>
      </w:r>
      <w:r w:rsidR="00170E17">
        <w:rPr>
          <w:lang w:val="en-GB"/>
        </w:rPr>
        <w:t>that composition and changes in the microbio</w:t>
      </w:r>
      <w:r>
        <w:rPr>
          <w:lang w:val="en-GB"/>
        </w:rPr>
        <w:t>me</w:t>
      </w:r>
      <w:r w:rsidR="00170E17">
        <w:rPr>
          <w:lang w:val="en-GB"/>
        </w:rPr>
        <w:t xml:space="preserve"> has a direct influence on oncogenesis </w:t>
      </w:r>
      <w:r w:rsidR="00170E17">
        <w:rPr>
          <w:lang w:val="en-GB"/>
        </w:rPr>
        <w:fldChar w:fldCharType="begin"/>
      </w:r>
      <w:r w:rsidR="001916FD">
        <w:rPr>
          <w:lang w:val="en-GB"/>
        </w:rPr>
        <w:instrText xml:space="preserve"> ADDIN ZOTERO_ITEM CSL_CITATION {"citationID":"f1ViFMad","properties":{"formattedCitation":"\\super 10\\uc0\\u8211{}12\\nosupersub{}","plainCitation":"10–12","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id":254,"uris":["http://zotero.org/users/local/0zqklVfX/items/9H2E3RPI"],"itemData":{"id":254,"type":"article-journal","abstract":"T cell infiltration of solid tumors is associated with favorable patient outcomes, yet the mechanisms underlying variable immune responses between individuals are not well understood. One possible modulator could be the intestinal microbiota. We compared melanoma growth in mice harboring distinct commensal microbiota and observed differences in spontaneous antitumor immunity, which were eliminated upon cohousing or after fecal transfer. Sequencing of the 16S ribosomal RNA identified Bifidobacterium as associated with the antitumor effects. Oral administration of Bifidobacterium alone improved tumor control to the same degree as programmed cell death protein 1 ligand 1 (PD-L1)–specific antibody therapy (checkpoint blockade), and combination treatment nearly abolished tumor outgrowth. Augmented dendritic cell function leading to enhanced CD8+ T cell priming and accumulation in the tumor microenvironment mediated the effect. Our data suggest that manipulating the microbiota may modulate cancer immunotherapy.","container-title":"Science","DOI":"10.1126/science.aac4255","issue":"6264","note":"publisher: American Association for the Advancement of Science","page":"1084-1089","source":"science.org (Atypon)","title":"Commensal Bifidobacterium promotes antitumor immunity and facilitates anti–PD-L1 efficacy","volume":"350","author":[{"family":"Sivan","given":"Ayelet"},{"family":"Corrales","given":"Leticia"},{"family":"Hubert","given":"Nathaniel"},{"family":"Williams","given":"Jason B."},{"family":"Aquino-Michaels","given":"Keston"},{"family":"Earley","given":"Zachary M."},{"family":"Benyamin","given":"Franco W."},{"family":"Man Lei","given":"Yuk"},{"family":"Jabri","given":"Bana"},{"family":"Alegre","given":"Maria-Luisa"},{"family":"Chang","given":"Eugene B."},{"family":"Gajewski","given":"Thomas F."}],"issued":{"date-parts":[["2015",11,27]]}}},{"id":256,"uris":["http://zotero.org/users/local/0zqklVfX/items/DDHJUS98"],"itemData":{"id":256,"type":"article-journal","abstract":"Preclinical mouse models suggest that the gut microbiome modulates tumor response to checkpoint blockade immunotherapy; however, this has not been well-characterized in human cancer patients. Here we examined the oral and gut microbiome of melanoma patients undergoing anti–programmed cell death 1 protein (PD-1) immunotherapy (n = 112). Significant differences were observed in the diversity and composition of the patient gut microbiome of responders versus nonresponders. Analysis of patient fecal microbiome samples (n = 43, 30 responders, 13 nonresponders) showed significantly higher alpha diversity (P &lt; 0.01) and relative abundance of bacteria of the Ruminococcaceae family (P &lt; 0.01) in responding patients. Metagenomic studies revealed functional differences in gut bacteria in responders, including enrichment of anabolic pathways. Immune profiling suggested enhanced systemic and antitumor immunity in responding patients with a favorable gut microbiome as well as in germ-free mice receiving fecal transplants from responding patients. Together, these data have important implications for the treatment of melanoma patients with immune checkpoint inhibitors.","container-title":"Science","DOI":"10.1126/science.aan4236","issue":"6371","note":"publisher: American Association for the Advancement of Science","page":"97-103","source":"science.org (Atypon)","title":"Gut microbiome modulates response to anti–PD-1 immunotherapy in melanoma patients","volume":"359","author":[{"family":"Gopalakrishnan","given":"V."},{"family":"Spencer","given":"C. N."},{"family":"Nezi","given":"L."},{"family":"Reuben","given":"A."},{"family":"Andrews","given":"M. C."},{"family":"Karpinets","given":"T. V."},{"family":"Prieto","given":"P. A."},{"family":"Vicente","given":"D."},{"family":"Hoffman","given":"K."},{"family":"Wei","given":"S. C."},{"family":"Cogdill","given":"A. P."},{"family":"Zhao","given":"L."},{"family":"Hudgens","given":"C. W."},{"family":"Hutchinson","given":"D. S."},{"family":"Manzo","given":"T."},{"family":"Petaccia de Macedo","given":"M."},{"family":"Cotechini","given":"T."},{"family":"Kumar","given":"T."},{"family":"Chen","given":"W. S."},{"family":"Reddy","given":"S. M."},{"family":"Szczepaniak Sloane","given":"R."},{"family":"Galloway-Pena","given":"J."},{"family":"Jiang","given":"H."},{"family":"Chen","given":"P. L."},{"family":"Shpall","given":"E. J."},{"family":"Rezvani","given":"K."},{"family":"Alousi","given":"A. M."},{"family":"Chemaly","given":"R. F."},{"family":"Shelburne","given":"S."},{"family":"Vence","given":"L. M."},{"family":"Okhuysen","given":"P. C."},{"family":"Jensen","given":"V. B."},{"family":"Swennes","given":"A. G."},{"family":"McAllister","given":"F."},{"family":"Marcelo Riquelme Sanchez","given":"E."},{"family":"Zhang","given":"Y."},{"family":"Le Chatelier","given":"E."},{"family":"Zitvogel","given":"L."},{"family":"Pons","given":"N."},{"family":"Austin-Breneman","given":"J. L."},{"family":"Haydu","given":"L. E."},{"family":"Burton","given":"E. M."},{"family":"Gardner","given":"J. M."},{"family":"Sirmans","given":"E."},{"family":"Hu","given":"J."},{"family":"Lazar","given":"A. J."},{"family":"Tsujikawa","given":"T."},{"family":"Diab","given":"A."},{"family":"Tawbi","given":"H."},{"family":"Glitza","given":"I. C."},{"family":"Hwu","given":"W. J."},{"family":"Patel","given":"S. P."},{"family":"Woodman","given":"S. E."},{"family":"Amaria","given":"R. N."},{"family":"Davies","given":"M. A."},{"family":"Gershenwald","given":"J. E."},{"family":"Hwu","given":"P."},{"family":"Lee","given":"J. E."},{"family":"Zhang","given":"J."},{"family":"Coussens","given":"L. M."},{"family":"Cooper","given":"Z. A."},{"family":"Futreal","given":"P. A."},{"family":"Daniel","given":"C. R."},{"family":"Ajami","given":"N. J."},{"family":"Petrosino","given":"J. F."},{"family":"Tetzlaff","given":"M. T."},{"family":"Sharma","given":"P."},{"family":"Allison","given":"J. P."},{"family":"Jenq","given":"R. R."},{"family":"Wargo","given":"J. A."}],"issued":{"date-parts":[["2018",1,5]]}}}],"schema":"https://github.com/citation-style-language/schema/raw/master/csl-citation.json"} </w:instrText>
      </w:r>
      <w:r w:rsidR="00170E17">
        <w:rPr>
          <w:lang w:val="en-GB"/>
        </w:rPr>
        <w:fldChar w:fldCharType="separate"/>
      </w:r>
      <w:r w:rsidR="001916FD" w:rsidRPr="001916FD">
        <w:rPr>
          <w:rFonts w:ascii="Calibri" w:hAnsi="Calibri" w:cs="Calibri"/>
          <w:szCs w:val="24"/>
          <w:vertAlign w:val="superscript"/>
        </w:rPr>
        <w:t>10–12</w:t>
      </w:r>
      <w:r w:rsidR="00170E17">
        <w:rPr>
          <w:lang w:val="en-GB"/>
        </w:rPr>
        <w:fldChar w:fldCharType="end"/>
      </w:r>
      <w:r w:rsidR="00170E17">
        <w:rPr>
          <w:lang w:val="en-GB"/>
        </w:rPr>
        <w:t xml:space="preserve"> and tumor immunotherapy response </w:t>
      </w:r>
      <w:r w:rsidR="00170E17">
        <w:rPr>
          <w:lang w:val="en-GB"/>
        </w:rPr>
        <w:fldChar w:fldCharType="begin"/>
      </w:r>
      <w:r w:rsidR="001916FD">
        <w:rPr>
          <w:lang w:val="en-GB"/>
        </w:rPr>
        <w:instrText xml:space="preserve"> ADDIN ZOTERO_ITEM CSL_CITATION {"citationID":"f7amKxQ4","properties":{"formattedCitation":"\\super 11,12\\nosupersub{}","plainCitation":"11,12","noteIndex":0},"citationItems":[{"id":254,"uris":["http://zotero.org/users/local/0zqklVfX/items/9H2E3RPI"],"itemData":{"id":254,"type":"article-journal","abstract":"T cell infiltration of solid tumors is associated with favorable patient outcomes, yet the mechanisms underlying variable immune responses between individuals are not well understood. One possible modulator could be the intestinal microbiota. We compared melanoma growth in mice harboring distinct commensal microbiota and observed differences in spontaneous antitumor immunity, which were eliminated upon cohousing or after fecal transfer. Sequencing of the 16S ribosomal RNA identified Bifidobacterium as associated with the antitumor effects. Oral administration of Bifidobacterium alone improved tumor control to the same degree as programmed cell death protein 1 ligand 1 (PD-L1)–specific antibody therapy (checkpoint blockade), and combination treatment nearly abolished tumor outgrowth. Augmented dendritic cell function leading to enhanced CD8+ T cell priming and accumulation in the tumor microenvironment mediated the effect. Our data suggest that manipulating the microbiota may modulate cancer immunotherapy.","container-title":"Science","DOI":"10.1126/science.aac4255","issue":"6264","note":"publisher: American Association for the Advancement of Science","page":"1084-1089","source":"science.org (Atypon)","title":"Commensal Bifidobacterium promotes antitumor immunity and facilitates anti–PD-L1 efficacy","volume":"350","author":[{"family":"Sivan","given":"Ayelet"},{"family":"Corrales","given":"Leticia"},{"family":"Hubert","given":"Nathaniel"},{"family":"Williams","given":"Jason B."},{"family":"Aquino-Michaels","given":"Keston"},{"family":"Earley","given":"Zachary M."},{"family":"Benyamin","given":"Franco W."},{"family":"Man Lei","given":"Yuk"},{"family":"Jabri","given":"Bana"},{"family":"Alegre","given":"Maria-Luisa"},{"family":"Chang","given":"Eugene B."},{"family":"Gajewski","given":"Thomas F."}],"issued":{"date-parts":[["2015",11,27]]}}},{"id":256,"uris":["http://zotero.org/users/local/0zqklVfX/items/DDHJUS98"],"itemData":{"id":256,"type":"article-journal","abstract":"Preclinical mouse models suggest that the gut microbiome modulates tumor response to checkpoint blockade immunotherapy; however, this has not been well-characterized in human cancer patients. Here we examined the oral and gut microbiome of melanoma patients undergoing anti–programmed cell death 1 protein (PD-1) immunotherapy (n = 112). Significant differences were observed in the diversity and composition of the patient gut microbiome of responders versus nonresponders. Analysis of patient fecal microbiome samples (n = 43, 30 responders, 13 nonresponders) showed significantly higher alpha diversity (P &lt; 0.01) and relative abundance of bacteria of the Ruminococcaceae family (P &lt; 0.01) in responding patients. Metagenomic studies revealed functional differences in gut bacteria in responders, including enrichment of anabolic pathways. Immune profiling suggested enhanced systemic and antitumor immunity in responding patients with a favorable gut microbiome as well as in germ-free mice receiving fecal transplants from responding patients. Together, these data have important implications for the treatment of melanoma patients with immune checkpoint inhibitors.","container-title":"Science","DOI":"10.1126/science.aan4236","issue":"6371","note":"publisher: American Association for the Advancement of Science","page":"97-103","source":"science.org (Atypon)","title":"Gut microbiome modulates response to anti–PD-1 immunotherapy in melanoma patients","volume":"359","author":[{"family":"Gopalakrishnan","given":"V."},{"family":"Spencer","given":"C. N."},{"family":"Nezi","given":"L."},{"family":"Reuben","given":"A."},{"family":"Andrews","given":"M. C."},{"family":"Karpinets","given":"T. V."},{"family":"Prieto","given":"P. A."},{"family":"Vicente","given":"D."},{"family":"Hoffman","given":"K."},{"family":"Wei","given":"S. C."},{"family":"Cogdill","given":"A. P."},{"family":"Zhao","given":"L."},{"family":"Hudgens","given":"C. W."},{"family":"Hutchinson","given":"D. S."},{"family":"Manzo","given":"T."},{"family":"Petaccia de Macedo","given":"M."},{"family":"Cotechini","given":"T."},{"family":"Kumar","given":"T."},{"family":"Chen","given":"W. S."},{"family":"Reddy","given":"S. M."},{"family":"Szczepaniak Sloane","given":"R."},{"family":"Galloway-Pena","given":"J."},{"family":"Jiang","given":"H."},{"family":"Chen","given":"P. L."},{"family":"Shpall","given":"E. J."},{"family":"Rezvani","given":"K."},{"family":"Alousi","given":"A. M."},{"family":"Chemaly","given":"R. F."},{"family":"Shelburne","given":"S."},{"family":"Vence","given":"L. M."},{"family":"Okhuysen","given":"P. C."},{"family":"Jensen","given":"V. B."},{"family":"Swennes","given":"A. G."},{"family":"McAllister","given":"F."},{"family":"Marcelo Riquelme Sanchez","given":"E."},{"family":"Zhang","given":"Y."},{"family":"Le Chatelier","given":"E."},{"family":"Zitvogel","given":"L."},{"family":"Pons","given":"N."},{"family":"Austin-Breneman","given":"J. L."},{"family":"Haydu","given":"L. E."},{"family":"Burton","given":"E. M."},{"family":"Gardner","given":"J. M."},{"family":"Sirmans","given":"E."},{"family":"Hu","given":"J."},{"family":"Lazar","given":"A. J."},{"family":"Tsujikawa","given":"T."},{"family":"Diab","given":"A."},{"family":"Tawbi","given":"H."},{"family":"Glitza","given":"I. C."},{"family":"Hwu","given":"W. J."},{"family":"Patel","given":"S. P."},{"family":"Woodman","given":"S. E."},{"family":"Amaria","given":"R. N."},{"family":"Davies","given":"M. A."},{"family":"Gershenwald","given":"J. E."},{"family":"Hwu","given":"P."},{"family":"Lee","given":"J. E."},{"family":"Zhang","given":"J."},{"family":"Coussens","given":"L. M."},{"family":"Cooper","given":"Z. A."},{"family":"Futreal","given":"P. A."},{"family":"Daniel","given":"C. R."},{"family":"Ajami","given":"N. J."},{"family":"Petrosino","given":"J. F."},{"family":"Tetzlaff","given":"M. T."},{"family":"Sharma","given":"P."},{"family":"Allison","given":"J. P."},{"family":"Jenq","given":"R. R."},{"family":"Wargo","given":"J. A."}],"issued":{"date-parts":[["2018",1,5]]}}}],"schema":"https://github.com/citation-style-language/schema/raw/master/csl-citation.json"} </w:instrText>
      </w:r>
      <w:r w:rsidR="00170E17">
        <w:rPr>
          <w:lang w:val="en-GB"/>
        </w:rPr>
        <w:fldChar w:fldCharType="separate"/>
      </w:r>
      <w:r w:rsidR="001916FD" w:rsidRPr="001916FD">
        <w:rPr>
          <w:rFonts w:ascii="Calibri" w:hAnsi="Calibri" w:cs="Calibri"/>
          <w:szCs w:val="24"/>
          <w:vertAlign w:val="superscript"/>
        </w:rPr>
        <w:t>11,12</w:t>
      </w:r>
      <w:r w:rsidR="00170E17">
        <w:rPr>
          <w:lang w:val="en-GB"/>
        </w:rPr>
        <w:fldChar w:fldCharType="end"/>
      </w:r>
      <w:r>
        <w:rPr>
          <w:lang w:val="en-GB"/>
        </w:rPr>
        <w:t>, whether positive or negative</w:t>
      </w:r>
      <w:r w:rsidR="00170E17">
        <w:rPr>
          <w:lang w:val="en-GB"/>
        </w:rPr>
        <w:t xml:space="preserve">. As an example of a mechanism through which the microbiome can affect a patient, certain bacteria can bind to and alter the function of immune system cells which infiltrate tumors, thereby affecting carcinogenesis and resistance to chemotherapy </w:t>
      </w:r>
      <w:r w:rsidR="00170E17">
        <w:rPr>
          <w:lang w:val="en-GB"/>
        </w:rPr>
        <w:fldChar w:fldCharType="begin"/>
      </w:r>
      <w:r w:rsidR="001916FD">
        <w:rPr>
          <w:lang w:val="en-GB"/>
        </w:rPr>
        <w:instrText xml:space="preserve"> ADDIN ZOTERO_ITEM CSL_CITATION {"citationID":"42DUHHyn","properties":{"formattedCitation":"\\super 13\\nosupersub{}","plainCitation":"13","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sidR="00170E17">
        <w:rPr>
          <w:lang w:val="en-GB"/>
        </w:rPr>
        <w:fldChar w:fldCharType="separate"/>
      </w:r>
      <w:r w:rsidR="001916FD" w:rsidRPr="001916FD">
        <w:rPr>
          <w:rFonts w:ascii="Calibri" w:hAnsi="Calibri" w:cs="Calibri"/>
          <w:szCs w:val="24"/>
          <w:vertAlign w:val="superscript"/>
        </w:rPr>
        <w:t>13</w:t>
      </w:r>
      <w:r w:rsidR="00170E17">
        <w:rPr>
          <w:lang w:val="en-GB"/>
        </w:rPr>
        <w:fldChar w:fldCharType="end"/>
      </w:r>
      <w:r w:rsidR="00170E17">
        <w:rPr>
          <w:lang w:val="en-GB"/>
        </w:rPr>
        <w:t>.</w:t>
      </w:r>
      <w:r w:rsidR="00683F95">
        <w:rPr>
          <w:lang w:val="en-GB"/>
        </w:rPr>
        <w:t xml:space="preserve"> </w:t>
      </w:r>
    </w:p>
    <w:p w14:paraId="122DAFA7" w14:textId="743EF8D3" w:rsidR="00CF4AD8" w:rsidRDefault="00583DA1" w:rsidP="007D168F">
      <w:pPr>
        <w:pStyle w:val="Heading2"/>
        <w:rPr>
          <w:lang w:val="en-GB"/>
        </w:rPr>
      </w:pPr>
      <w:r>
        <w:rPr>
          <w:lang w:val="en-GB"/>
        </w:rPr>
        <w:t>The need for a ho</w:t>
      </w:r>
      <w:r w:rsidR="00D633A6">
        <w:rPr>
          <w:lang w:val="en-GB"/>
        </w:rPr>
        <w:t>listic view</w:t>
      </w:r>
      <w:r>
        <w:rPr>
          <w:lang w:val="en-GB"/>
        </w:rPr>
        <w:t xml:space="preserve"> </w:t>
      </w:r>
    </w:p>
    <w:p w14:paraId="18D52155" w14:textId="0B6A3F10" w:rsidR="007660F8" w:rsidRDefault="00E03E9C" w:rsidP="00AB19BA">
      <w:pPr>
        <w:rPr>
          <w:lang w:val="en-GB"/>
        </w:rPr>
      </w:pPr>
      <w:r>
        <w:rPr>
          <w:lang w:val="en-GB"/>
        </w:rPr>
        <w:t xml:space="preserve">It is clear that both host omics and </w:t>
      </w:r>
      <w:r w:rsidR="00FE2325">
        <w:rPr>
          <w:lang w:val="en-GB"/>
        </w:rPr>
        <w:t xml:space="preserve">microbial </w:t>
      </w:r>
      <w:r>
        <w:rPr>
          <w:lang w:val="en-GB"/>
        </w:rPr>
        <w:t>omics data can be used to obtain useful biological insights into the aetiology of different cancers.</w:t>
      </w:r>
      <w:r w:rsidR="00583DA1">
        <w:rPr>
          <w:lang w:val="en-GB"/>
        </w:rPr>
        <w:t xml:space="preserve"> As shown, m</w:t>
      </w:r>
      <w:r w:rsidR="00797EBF">
        <w:rPr>
          <w:lang w:val="en-GB"/>
        </w:rPr>
        <w:t xml:space="preserve">any studies use one or the other to understand different biological processes without considering their interplay </w:t>
      </w:r>
      <w:r w:rsidR="00797EBF">
        <w:rPr>
          <w:lang w:val="en-GB"/>
        </w:rPr>
        <w:fldChar w:fldCharType="begin"/>
      </w:r>
      <w:r w:rsidR="001916FD">
        <w:rPr>
          <w:lang w:val="en-GB"/>
        </w:rPr>
        <w:instrText xml:space="preserve"> ADDIN ZOTERO_ITEM CSL_CITATION {"citationID":"VGuPzKR7","properties":{"formattedCitation":"\\super 23\\nosupersub{}","plainCitation":"23","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797EBF">
        <w:rPr>
          <w:lang w:val="en-GB"/>
        </w:rPr>
        <w:fldChar w:fldCharType="separate"/>
      </w:r>
      <w:r w:rsidR="001916FD" w:rsidRPr="001916FD">
        <w:rPr>
          <w:rFonts w:ascii="Calibri" w:hAnsi="Calibri" w:cs="Calibri"/>
          <w:szCs w:val="24"/>
          <w:vertAlign w:val="superscript"/>
        </w:rPr>
        <w:t>23</w:t>
      </w:r>
      <w:r w:rsidR="00797EBF">
        <w:rPr>
          <w:lang w:val="en-GB"/>
        </w:rPr>
        <w:fldChar w:fldCharType="end"/>
      </w:r>
      <w:r w:rsidR="00797EBF">
        <w:rPr>
          <w:lang w:val="en-GB"/>
        </w:rPr>
        <w:t>.</w:t>
      </w:r>
      <w:r w:rsidR="00B326AC">
        <w:rPr>
          <w:lang w:val="en-GB"/>
        </w:rPr>
        <w:t xml:space="preserve"> However, </w:t>
      </w:r>
      <w:r w:rsidR="00563AAF">
        <w:rPr>
          <w:lang w:val="en-GB"/>
        </w:rPr>
        <w:t xml:space="preserve">it has become clear that the host can alter the human microbiota and vice versa </w:t>
      </w:r>
      <w:r w:rsidR="00B67B05">
        <w:rPr>
          <w:lang w:val="en-GB"/>
        </w:rPr>
        <w:fldChar w:fldCharType="begin"/>
      </w:r>
      <w:r w:rsidR="001916FD">
        <w:rPr>
          <w:lang w:val="en-GB"/>
        </w:rPr>
        <w:instrText xml:space="preserve"> ADDIN ZOTERO_ITEM CSL_CITATION {"citationID":"q6kdDWTH","properties":{"formattedCitation":"\\super 24\\nosupersub{}","plainCitation":"24","noteIndex":0},"citationItems":[{"id":198,"uris":["http://zotero.org/users/local/0zqklVfX/items/77LDB32E"],"itemData":{"id":198,"type":"article-journal","abstract":"Research on animal–microbiota interactions has become a central topic in biological sciences because of its relevance to basic eco-evolutionary processes and applied questions in agriculture and health. However, animal hosts and their associated microbial communities are still seldom studied in a systemic fashion. Hologenomics, the integrated study of the genetic features of a eukaryotic host alongside that of its associated microbes, is becoming a feasible — yet still underexploited — approach that overcomes this limitation. Acknowledging the biological and genetic properties of both hosts and microbes, along with the advantages and disadvantages of implemented techniques, is essential for designing optimal studies that enable some of the major questions in biology to be addressed.","container-title":"Nature Reviews Genetics","DOI":"10.1038/s41576-021-00421-0","ISSN":"1471-0064","journalAbbreviation":"Nat Rev Genet","language":"en","license":"2021 Springer Nature Limited","note":"publisher: Nature Publishing Group","page":"1-17","source":"www.nature.com","title":"Disentangling host–microbiota complexity through hologenomics","author":[{"family":"Alberdi","given":"Antton"},{"family":"Andersen","given":"Sandra B."},{"family":"Limborg","given":"Morten T."},{"family":"Dunn","given":"Robert R."},{"family":"Gilbert","given":"M. Thomas P."}],"issued":{"date-parts":[["2021",10,21]]}}}],"schema":"https://github.com/citation-style-language/schema/raw/master/csl-citation.json"} </w:instrText>
      </w:r>
      <w:r w:rsidR="00B67B05">
        <w:rPr>
          <w:lang w:val="en-GB"/>
        </w:rPr>
        <w:fldChar w:fldCharType="separate"/>
      </w:r>
      <w:r w:rsidR="001916FD" w:rsidRPr="001916FD">
        <w:rPr>
          <w:rFonts w:ascii="Calibri" w:hAnsi="Calibri" w:cs="Calibri"/>
          <w:szCs w:val="24"/>
          <w:vertAlign w:val="superscript"/>
        </w:rPr>
        <w:t>24</w:t>
      </w:r>
      <w:r w:rsidR="00B67B05">
        <w:rPr>
          <w:lang w:val="en-GB"/>
        </w:rPr>
        <w:fldChar w:fldCharType="end"/>
      </w:r>
      <w:r w:rsidR="00B67B05">
        <w:rPr>
          <w:lang w:val="en-GB"/>
        </w:rPr>
        <w:t xml:space="preserve">. Thus, </w:t>
      </w:r>
      <w:r w:rsidR="00B326AC">
        <w:rPr>
          <w:lang w:val="en-GB"/>
        </w:rPr>
        <w:t>t</w:t>
      </w:r>
      <w:r w:rsidR="00AB19BA">
        <w:rPr>
          <w:lang w:val="en-GB"/>
        </w:rPr>
        <w:t>he integration of host and micro</w:t>
      </w:r>
      <w:r w:rsidR="001E40BA">
        <w:rPr>
          <w:lang w:val="en-GB"/>
        </w:rPr>
        <w:t>bial</w:t>
      </w:r>
      <w:r w:rsidR="00AB19BA">
        <w:rPr>
          <w:lang w:val="en-GB"/>
        </w:rPr>
        <w:t xml:space="preserve"> data could help to better understand the</w:t>
      </w:r>
      <w:r w:rsidR="00B326AC">
        <w:rPr>
          <w:lang w:val="en-GB"/>
        </w:rPr>
        <w:t xml:space="preserve"> </w:t>
      </w:r>
      <w:r w:rsidR="00DF5C63">
        <w:rPr>
          <w:lang w:val="en-GB"/>
        </w:rPr>
        <w:t>aetiology</w:t>
      </w:r>
      <w:r w:rsidR="00AB19BA">
        <w:rPr>
          <w:lang w:val="en-GB"/>
        </w:rPr>
        <w:t xml:space="preserve"> and physiology of different cancers</w:t>
      </w:r>
      <w:r w:rsidR="00DF5C63">
        <w:rPr>
          <w:lang w:val="en-GB"/>
        </w:rPr>
        <w:t xml:space="preserve"> and provide new insights </w:t>
      </w:r>
      <w:r w:rsidR="00AB19BA">
        <w:rPr>
          <w:lang w:val="en-GB"/>
        </w:rPr>
        <w:fldChar w:fldCharType="begin"/>
      </w:r>
      <w:r w:rsidR="001916FD">
        <w:rPr>
          <w:lang w:val="en-GB"/>
        </w:rPr>
        <w:instrText xml:space="preserve"> ADDIN ZOTERO_ITEM CSL_CITATION {"citationID":"gsPyyLiC","properties":{"formattedCitation":"\\super 10\\nosupersub{}","plainCitation":"10","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schema":"https://github.com/citation-style-language/schema/raw/master/csl-citation.json"} </w:instrText>
      </w:r>
      <w:r w:rsidR="00AB19BA">
        <w:rPr>
          <w:lang w:val="en-GB"/>
        </w:rPr>
        <w:fldChar w:fldCharType="separate"/>
      </w:r>
      <w:r w:rsidR="001916FD" w:rsidRPr="001916FD">
        <w:rPr>
          <w:rFonts w:ascii="Calibri" w:hAnsi="Calibri" w:cs="Calibri"/>
          <w:szCs w:val="24"/>
          <w:vertAlign w:val="superscript"/>
        </w:rPr>
        <w:t>10</w:t>
      </w:r>
      <w:r w:rsidR="00AB19BA">
        <w:rPr>
          <w:lang w:val="en-GB"/>
        </w:rPr>
        <w:fldChar w:fldCharType="end"/>
      </w:r>
      <w:r w:rsidR="00AB19BA">
        <w:rPr>
          <w:lang w:val="en-GB"/>
        </w:rPr>
        <w:t>.</w:t>
      </w:r>
      <w:r w:rsidR="00DF5C63">
        <w:rPr>
          <w:lang w:val="en-GB"/>
        </w:rPr>
        <w:t xml:space="preserve"> </w:t>
      </w:r>
      <w:r w:rsidR="00AB19BA">
        <w:rPr>
          <w:lang w:val="en-GB"/>
        </w:rPr>
        <w:t>This field</w:t>
      </w:r>
      <w:r w:rsidR="00DF5C63">
        <w:rPr>
          <w:lang w:val="en-GB"/>
        </w:rPr>
        <w:t>, where a holistic approach is taken to biological data,</w:t>
      </w:r>
      <w:r w:rsidR="00AB19BA">
        <w:rPr>
          <w:lang w:val="en-GB"/>
        </w:rPr>
        <w:t xml:space="preserve"> </w:t>
      </w:r>
      <w:r w:rsidR="00AB19BA">
        <w:rPr>
          <w:lang w:val="en-GB"/>
        </w:rPr>
        <w:lastRenderedPageBreak/>
        <w:t>is known as hologenomics</w:t>
      </w:r>
      <w:r w:rsidR="00DF5C63">
        <w:rPr>
          <w:lang w:val="en-GB"/>
        </w:rPr>
        <w:t>. It</w:t>
      </w:r>
      <w:r w:rsidR="00AB19BA">
        <w:rPr>
          <w:lang w:val="en-GB"/>
        </w:rPr>
        <w:t xml:space="preserve"> is based on the assumption </w:t>
      </w:r>
      <w:r w:rsidR="00DF5C63">
        <w:rPr>
          <w:lang w:val="en-GB"/>
        </w:rPr>
        <w:t xml:space="preserve">underlying </w:t>
      </w:r>
      <w:r w:rsidR="00FE2325">
        <w:rPr>
          <w:lang w:val="en-GB"/>
        </w:rPr>
        <w:t xml:space="preserve">the </w:t>
      </w:r>
      <w:r w:rsidR="00AB19BA">
        <w:rPr>
          <w:lang w:val="en-GB"/>
        </w:rPr>
        <w:t>hologenome theory</w:t>
      </w:r>
      <w:r w:rsidR="00DF5C63">
        <w:rPr>
          <w:lang w:val="en-GB"/>
        </w:rPr>
        <w:t>,</w:t>
      </w:r>
      <w:r w:rsidR="00AB19BA">
        <w:rPr>
          <w:lang w:val="en-GB"/>
        </w:rPr>
        <w:t xml:space="preserve"> which posits that the host and microbial genome are biologically dependent and must be analyzed together in order to investigate the phenotype of an organism </w:t>
      </w:r>
      <w:r w:rsidR="00AB19BA">
        <w:rPr>
          <w:lang w:val="en-GB"/>
        </w:rPr>
        <w:fldChar w:fldCharType="begin"/>
      </w:r>
      <w:r w:rsidR="001916FD">
        <w:rPr>
          <w:lang w:val="en-GB"/>
        </w:rPr>
        <w:instrText xml:space="preserve"> ADDIN ZOTERO_ITEM CSL_CITATION {"citationID":"ywcPfOMA","properties":{"formattedCitation":"\\super 25\\nosupersub{}","plainCitation":"25","noteIndex":0},"citationItems":[{"id":156,"uris":["http://zotero.org/users/local/0zqklVfX/items/ESYC7TRH"],"itemData":{"id":156,"type":"article-journal","abstract":"Aquaculture will play an essential role in feeding a growing human population, but several biological challenges impede sustainable growth of production. Emerging evidence across all areas of life has revealed the importance of the intimate biological interactions between animals and their associated gut microbiota. Based on challenges in aquaculture, we leverage current knowledge in molecular biology and host microbiota interactions to propose an applied holo-omic framework that integrates molecular data including genomes, transcriptomes, epigenomes, proteomes, and metabolomes for analyzing fish and their gut microbiota as interconnected and coregulated systems. With an eye towards aquaculture, we discuss the feasibility and potential of our holo-omic framework to improve growth, health, and sustainability in any area of food production, including livestock and agriculture.","container-title":"Trends in Biotechnology","DOI":"10.1016/j.tibtech.2017.12.006","ISSN":"0167-7799","issue":"3","journalAbbreviation":"Trends in Biotechnology","language":"en","page":"252-264","source":"ScienceDirect","title":"Applied Hologenomics: Feasibility and Potential in Aquaculture","title-short":"Applied Hologenomics","volume":"36","author":[{"family":"Limborg","given":"Morten T."},{"family":"Alberdi","given":"Antton"},{"family":"Kodama","given":"Miyako"},{"family":"Roggenbuck","given":"Michael"},{"family":"Kristiansen","given":"Karsten"},{"family":"Gilbert","given":"M. Thomas P."}],"issued":{"date-parts":[["2018",3,1]]}}}],"schema":"https://github.com/citation-style-language/schema/raw/master/csl-citation.json"} </w:instrText>
      </w:r>
      <w:r w:rsidR="00AB19BA">
        <w:rPr>
          <w:lang w:val="en-GB"/>
        </w:rPr>
        <w:fldChar w:fldCharType="separate"/>
      </w:r>
      <w:r w:rsidR="001916FD" w:rsidRPr="001916FD">
        <w:rPr>
          <w:rFonts w:ascii="Calibri" w:hAnsi="Calibri" w:cs="Calibri"/>
          <w:szCs w:val="24"/>
          <w:vertAlign w:val="superscript"/>
        </w:rPr>
        <w:t>25</w:t>
      </w:r>
      <w:r w:rsidR="00AB19BA">
        <w:rPr>
          <w:lang w:val="en-GB"/>
        </w:rPr>
        <w:fldChar w:fldCharType="end"/>
      </w:r>
      <w:r w:rsidR="00AB19BA">
        <w:rPr>
          <w:lang w:val="en-GB"/>
        </w:rPr>
        <w:t xml:space="preserve">. </w:t>
      </w:r>
    </w:p>
    <w:p w14:paraId="0F10AE92" w14:textId="00ACBC84" w:rsidR="000960AB" w:rsidRDefault="000960AB" w:rsidP="00AB19BA">
      <w:pPr>
        <w:rPr>
          <w:lang w:val="en-GB"/>
        </w:rPr>
      </w:pPr>
      <w:r>
        <w:rPr>
          <w:lang w:val="en-GB"/>
        </w:rPr>
        <w:t xml:space="preserve">In terms of hologenomics, previous studies have attempted to combine microbial and host omics data to investigate correlations between bacterial co-abundance groups and host gene expression patterns </w:t>
      </w:r>
      <w:r>
        <w:rPr>
          <w:lang w:val="en-GB"/>
        </w:rPr>
        <w:fldChar w:fldCharType="begin"/>
      </w:r>
      <w:r w:rsidR="001916FD">
        <w:rPr>
          <w:lang w:val="en-GB"/>
        </w:rPr>
        <w:instrText xml:space="preserve"> ADDIN ZOTERO_ITEM CSL_CITATION {"citationID":"7aAcQzrK","properties":{"formattedCitation":"\\super 5,21\\nosupersub{}","plainCitation":"5,21","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1916FD" w:rsidRPr="001916FD">
        <w:rPr>
          <w:rFonts w:ascii="Calibri" w:hAnsi="Calibri" w:cs="Calibri"/>
          <w:szCs w:val="24"/>
          <w:vertAlign w:val="superscript"/>
        </w:rPr>
        <w:t>5,21</w:t>
      </w:r>
      <w:r>
        <w:rPr>
          <w:lang w:val="en-GB"/>
        </w:rPr>
        <w:fldChar w:fldCharType="end"/>
      </w:r>
      <w:r>
        <w:rPr>
          <w:lang w:val="en-GB"/>
        </w:rPr>
        <w:t xml:space="preserve">, host mutations </w:t>
      </w:r>
      <w:r>
        <w:rPr>
          <w:lang w:val="en-GB"/>
        </w:rPr>
        <w:fldChar w:fldCharType="begin"/>
      </w:r>
      <w:r w:rsidR="001916FD">
        <w:rPr>
          <w:lang w:val="en-GB"/>
        </w:rPr>
        <w:instrText xml:space="preserve"> ADDIN ZOTERO_ITEM CSL_CITATION {"citationID":"mOGERpxp","properties":{"formattedCitation":"\\super 19\\nosupersub{}","plainCitation":"19","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Pr>
          <w:lang w:val="en-GB"/>
        </w:rPr>
        <w:fldChar w:fldCharType="separate"/>
      </w:r>
      <w:r w:rsidR="001916FD" w:rsidRPr="001916FD">
        <w:rPr>
          <w:rFonts w:ascii="Calibri" w:hAnsi="Calibri" w:cs="Calibri"/>
          <w:szCs w:val="24"/>
          <w:vertAlign w:val="superscript"/>
        </w:rPr>
        <w:t>19</w:t>
      </w:r>
      <w:r>
        <w:rPr>
          <w:lang w:val="en-GB"/>
        </w:rPr>
        <w:fldChar w:fldCharType="end"/>
      </w:r>
      <w:r>
        <w:rPr>
          <w:lang w:val="en-GB"/>
        </w:rPr>
        <w:t xml:space="preserve"> or proteins </w:t>
      </w:r>
      <w:r>
        <w:rPr>
          <w:lang w:val="en-GB"/>
        </w:rPr>
        <w:fldChar w:fldCharType="begin"/>
      </w:r>
      <w:r w:rsidR="0065515F">
        <w:rPr>
          <w:lang w:val="en-GB"/>
        </w:rPr>
        <w:instrText xml:space="preserve"> ADDIN ZOTERO_ITEM CSL_CITATION {"citationID":"gFQ5CVBP","properties":{"formattedCitation":"\\super 5\\nosupersub{}","plainCitation":"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0065515F" w:rsidRPr="0065515F">
        <w:rPr>
          <w:rFonts w:ascii="Calibri" w:hAnsi="Calibri" w:cs="Calibri"/>
          <w:szCs w:val="24"/>
          <w:vertAlign w:val="superscript"/>
        </w:rPr>
        <w:t>5</w:t>
      </w:r>
      <w:r>
        <w:rPr>
          <w:lang w:val="en-GB"/>
        </w:rPr>
        <w:fldChar w:fldCharType="end"/>
      </w:r>
      <w:r>
        <w:rPr>
          <w:lang w:val="en-GB"/>
        </w:rPr>
        <w:t>. Greathouse et al. examines the interaction between microbiota and TP53 in lung cancer by investigating the abundance</w:t>
      </w:r>
      <w:r w:rsidR="00CA2AA3">
        <w:rPr>
          <w:lang w:val="en-GB"/>
        </w:rPr>
        <w:t xml:space="preserve"> and diversity</w:t>
      </w:r>
      <w:r>
        <w:rPr>
          <w:lang w:val="en-GB"/>
        </w:rPr>
        <w:t xml:space="preserve"> of specific microbial species in lung tumors with TP53 mutations</w:t>
      </w:r>
      <w:r w:rsidR="00CA2AA3">
        <w:rPr>
          <w:lang w:val="en-GB"/>
        </w:rPr>
        <w:t xml:space="preserve"> with</w:t>
      </w:r>
      <w:r>
        <w:rPr>
          <w:lang w:val="en-GB"/>
        </w:rPr>
        <w:t xml:space="preserve"> TCGA</w:t>
      </w:r>
      <w:r w:rsidR="00A815EC">
        <w:rPr>
          <w:lang w:val="en-GB"/>
        </w:rPr>
        <w:t>(abundance)</w:t>
      </w:r>
      <w:r>
        <w:rPr>
          <w:lang w:val="en-GB"/>
        </w:rPr>
        <w:t xml:space="preserve"> and NCI-MD data</w:t>
      </w:r>
      <w:r w:rsidR="00CA2AA3">
        <w:rPr>
          <w:lang w:val="en-GB"/>
        </w:rPr>
        <w:t xml:space="preserve"> using statistical tests</w:t>
      </w:r>
      <w:r>
        <w:rPr>
          <w:lang w:val="en-GB"/>
        </w:rPr>
        <w:t xml:space="preserve"> </w:t>
      </w:r>
      <w:r>
        <w:rPr>
          <w:lang w:val="en-GB"/>
        </w:rPr>
        <w:fldChar w:fldCharType="begin"/>
      </w:r>
      <w:r w:rsidR="001916FD">
        <w:rPr>
          <w:lang w:val="en-GB"/>
        </w:rPr>
        <w:instrText xml:space="preserve"> ADDIN ZOTERO_ITEM CSL_CITATION {"citationID":"8I0o0Guf","properties":{"formattedCitation":"\\super 19\\nosupersub{}","plainCitation":"19","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Pr>
          <w:lang w:val="en-GB"/>
        </w:rPr>
        <w:fldChar w:fldCharType="separate"/>
      </w:r>
      <w:r w:rsidR="001916FD" w:rsidRPr="001916FD">
        <w:rPr>
          <w:rFonts w:ascii="Calibri" w:hAnsi="Calibri" w:cs="Calibri"/>
          <w:szCs w:val="24"/>
          <w:vertAlign w:val="superscript"/>
        </w:rPr>
        <w:t>19</w:t>
      </w:r>
      <w:r>
        <w:rPr>
          <w:lang w:val="en-GB"/>
        </w:rPr>
        <w:fldChar w:fldCharType="end"/>
      </w:r>
      <w:r>
        <w:rPr>
          <w:lang w:val="en-GB"/>
        </w:rPr>
        <w:t>. Similarly, Chakladar et al. combine rRNA sequencing data from TCGA</w:t>
      </w:r>
      <w:r w:rsidR="00E26537">
        <w:rPr>
          <w:lang w:val="en-GB"/>
        </w:rPr>
        <w:t xml:space="preserve"> </w:t>
      </w:r>
      <w:r>
        <w:rPr>
          <w:lang w:val="en-GB"/>
        </w:rPr>
        <w:t>and intra-pancreatic microbe abundance data</w:t>
      </w:r>
      <w:r w:rsidR="00E26537">
        <w:rPr>
          <w:lang w:val="en-GB"/>
        </w:rPr>
        <w:t xml:space="preserve"> mined from TCGA</w:t>
      </w:r>
      <w:r>
        <w:rPr>
          <w:lang w:val="en-GB"/>
        </w:rPr>
        <w:t xml:space="preserve"> to investigate cancer </w:t>
      </w:r>
      <w:r w:rsidRPr="00A815EC">
        <w:t>associated</w:t>
      </w:r>
      <w:r>
        <w:rPr>
          <w:lang w:val="en-GB"/>
        </w:rPr>
        <w:t xml:space="preserve"> genes and pathways for pancreatic adenocarcinoma </w:t>
      </w:r>
      <w:r>
        <w:rPr>
          <w:lang w:val="en-GB"/>
        </w:rPr>
        <w:fldChar w:fldCharType="begin"/>
      </w:r>
      <w:r w:rsidR="001916FD">
        <w:rPr>
          <w:lang w:val="en-GB"/>
        </w:rPr>
        <w:instrText xml:space="preserve"> ADDIN ZOTERO_ITEM CSL_CITATION {"citationID":"VXNkXG8I","properties":{"formattedCitation":"\\super 21\\nosupersub{}","plainCitation":"21","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1916FD" w:rsidRPr="001916FD">
        <w:rPr>
          <w:rFonts w:ascii="Calibri" w:hAnsi="Calibri" w:cs="Calibri"/>
          <w:szCs w:val="24"/>
          <w:vertAlign w:val="superscript"/>
        </w:rPr>
        <w:t>21</w:t>
      </w:r>
      <w:r>
        <w:rPr>
          <w:lang w:val="en-GB"/>
        </w:rPr>
        <w:fldChar w:fldCharType="end"/>
      </w:r>
      <w:r>
        <w:rPr>
          <w:lang w:val="en-GB"/>
        </w:rPr>
        <w:t xml:space="preserve">. </w:t>
      </w:r>
      <w:r w:rsidR="00E26537">
        <w:rPr>
          <w:lang w:val="en-GB"/>
        </w:rPr>
        <w:t>Specifically, t</w:t>
      </w:r>
      <w:r w:rsidR="00A815EC">
        <w:rPr>
          <w:lang w:val="en-GB"/>
        </w:rPr>
        <w:t xml:space="preserve">hey </w:t>
      </w:r>
      <w:r w:rsidR="00E26537">
        <w:rPr>
          <w:lang w:val="en-GB"/>
        </w:rPr>
        <w:t xml:space="preserve">pair </w:t>
      </w:r>
      <w:r w:rsidR="00A815EC">
        <w:rPr>
          <w:lang w:val="en-GB"/>
        </w:rPr>
        <w:t>abundance data with clinical variables and cancer and immune associated gene expression</w:t>
      </w:r>
      <w:r w:rsidR="00E26537">
        <w:rPr>
          <w:lang w:val="en-GB"/>
        </w:rPr>
        <w:t xml:space="preserve"> to determine if the up or down regulation of certain pathways is correlated with certain microbes using GSEA. Finally, Dohlman et al. use TCMA </w:t>
      </w:r>
      <w:r w:rsidR="00E74504">
        <w:rPr>
          <w:lang w:val="en-GB"/>
        </w:rPr>
        <w:t>and various TCGA omics data to investigate correlations between bacterial co-abundance groups and gene expression patterns of certain genes, including through the use of GSEA</w:t>
      </w:r>
      <w:r w:rsidR="00CB1306">
        <w:rPr>
          <w:lang w:val="en-GB"/>
        </w:rPr>
        <w:t xml:space="preserve"> of these correlated genes</w:t>
      </w:r>
      <w:r w:rsidR="00137818">
        <w:rPr>
          <w:lang w:val="en-GB"/>
        </w:rPr>
        <w:t xml:space="preserve"> with</w:t>
      </w:r>
      <w:r w:rsidR="00E74504">
        <w:rPr>
          <w:lang w:val="en-GB"/>
        </w:rPr>
        <w:t xml:space="preserve"> </w:t>
      </w:r>
      <w:r w:rsidR="00E74504">
        <w:rPr>
          <w:lang w:val="en-GB"/>
        </w:rPr>
        <w:fldChar w:fldCharType="begin"/>
      </w:r>
      <w:r w:rsidR="0065515F">
        <w:rPr>
          <w:lang w:val="en-GB"/>
        </w:rPr>
        <w:instrText xml:space="preserve"> ADDIN ZOTERO_ITEM CSL_CITATION {"citationID":"EGmqbdJ8","properties":{"formattedCitation":"\\super 5\\nosupersub{}","plainCitation":"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E74504">
        <w:rPr>
          <w:lang w:val="en-GB"/>
        </w:rPr>
        <w:fldChar w:fldCharType="separate"/>
      </w:r>
      <w:r w:rsidR="0065515F" w:rsidRPr="0065515F">
        <w:rPr>
          <w:rFonts w:ascii="Calibri" w:hAnsi="Calibri" w:cs="Calibri"/>
          <w:szCs w:val="24"/>
          <w:vertAlign w:val="superscript"/>
        </w:rPr>
        <w:t>5</w:t>
      </w:r>
      <w:r w:rsidR="00E74504">
        <w:rPr>
          <w:lang w:val="en-GB"/>
        </w:rPr>
        <w:fldChar w:fldCharType="end"/>
      </w:r>
      <w:r w:rsidR="00E74504">
        <w:rPr>
          <w:lang w:val="en-GB"/>
        </w:rPr>
        <w:t>.</w:t>
      </w:r>
    </w:p>
    <w:p w14:paraId="0B822A73" w14:textId="46004FC4" w:rsidR="00AB19BA" w:rsidRDefault="00B14B8A">
      <w:pPr>
        <w:rPr>
          <w:lang w:val="en-GB"/>
        </w:rPr>
      </w:pPr>
      <w:r>
        <w:rPr>
          <w:lang w:val="en-GB"/>
        </w:rPr>
        <w:t xml:space="preserve">There are a lack of specialized methods which are able to perform this kind of integrated analysis </w:t>
      </w:r>
      <w:r w:rsidR="000423DE">
        <w:rPr>
          <w:lang w:val="en-GB"/>
        </w:rPr>
        <w:t>even though t</w:t>
      </w:r>
      <w:r>
        <w:rPr>
          <w:lang w:val="en-GB"/>
        </w:rPr>
        <w:t>he development of such tool</w:t>
      </w:r>
      <w:r w:rsidR="000423DE">
        <w:rPr>
          <w:lang w:val="en-GB"/>
        </w:rPr>
        <w:t>s</w:t>
      </w:r>
      <w:r>
        <w:rPr>
          <w:lang w:val="en-GB"/>
        </w:rPr>
        <w:t xml:space="preserve"> could provide </w:t>
      </w:r>
      <w:r w:rsidR="000423DE">
        <w:rPr>
          <w:lang w:val="en-GB"/>
        </w:rPr>
        <w:t xml:space="preserve">helpful </w:t>
      </w:r>
      <w:r>
        <w:rPr>
          <w:lang w:val="en-GB"/>
        </w:rPr>
        <w:t>new insights</w:t>
      </w:r>
      <w:r w:rsidR="00583DA1">
        <w:rPr>
          <w:lang w:val="en-GB"/>
        </w:rPr>
        <w:t xml:space="preserve"> </w:t>
      </w:r>
      <w:r w:rsidR="00583DA1">
        <w:rPr>
          <w:lang w:val="en-GB"/>
        </w:rPr>
        <w:fldChar w:fldCharType="begin"/>
      </w:r>
      <w:r w:rsidR="001916FD">
        <w:rPr>
          <w:lang w:val="en-GB"/>
        </w:rPr>
        <w:instrText xml:space="preserve"> ADDIN ZOTERO_ITEM CSL_CITATION {"citationID":"nB9iGczX","properties":{"formattedCitation":"\\super 23\\nosupersub{}","plainCitation":"23","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583DA1">
        <w:rPr>
          <w:lang w:val="en-GB"/>
        </w:rPr>
        <w:fldChar w:fldCharType="separate"/>
      </w:r>
      <w:r w:rsidR="001916FD" w:rsidRPr="001916FD">
        <w:rPr>
          <w:rFonts w:ascii="Calibri" w:hAnsi="Calibri" w:cs="Calibri"/>
          <w:szCs w:val="24"/>
          <w:vertAlign w:val="superscript"/>
        </w:rPr>
        <w:t>23</w:t>
      </w:r>
      <w:r w:rsidR="00583DA1">
        <w:rPr>
          <w:lang w:val="en-GB"/>
        </w:rPr>
        <w:fldChar w:fldCharType="end"/>
      </w:r>
      <w:r w:rsidR="005D410D">
        <w:rPr>
          <w:lang w:val="en-GB"/>
        </w:rPr>
        <w:t xml:space="preserve">. </w:t>
      </w:r>
      <w:r w:rsidR="000423DE">
        <w:rPr>
          <w:lang w:val="en-GB"/>
        </w:rPr>
        <w:t xml:space="preserve">Such a method </w:t>
      </w:r>
      <w:r w:rsidR="005D410D">
        <w:rPr>
          <w:lang w:val="en-GB"/>
        </w:rPr>
        <w:t>would have to deal with multiple challenges, namely the nonuniformity or linearity of this interaction</w:t>
      </w:r>
      <w:r w:rsidR="000423DE">
        <w:rPr>
          <w:lang w:val="en-GB"/>
        </w:rPr>
        <w:t>,</w:t>
      </w:r>
      <w:r w:rsidR="005D410D">
        <w:rPr>
          <w:lang w:val="en-GB"/>
        </w:rPr>
        <w:t xml:space="preserve"> the high dimensionality compared to low amount of samples and missing values</w:t>
      </w:r>
      <w:r w:rsidR="00015CA7">
        <w:rPr>
          <w:lang w:val="en-GB"/>
        </w:rPr>
        <w:t xml:space="preserve"> </w:t>
      </w:r>
      <w:r w:rsidR="00015CA7">
        <w:rPr>
          <w:lang w:val="en-GB"/>
        </w:rPr>
        <w:fldChar w:fldCharType="begin"/>
      </w:r>
      <w:r w:rsidR="001916FD">
        <w:rPr>
          <w:lang w:val="en-GB"/>
        </w:rPr>
        <w:instrText xml:space="preserve"> ADDIN ZOTERO_ITEM CSL_CITATION {"citationID":"peDbVXrA","properties":{"formattedCitation":"\\super 23\\nosupersub{}","plainCitation":"23","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015CA7">
        <w:rPr>
          <w:lang w:val="en-GB"/>
        </w:rPr>
        <w:fldChar w:fldCharType="separate"/>
      </w:r>
      <w:r w:rsidR="001916FD" w:rsidRPr="001916FD">
        <w:rPr>
          <w:rFonts w:ascii="Calibri" w:hAnsi="Calibri" w:cs="Calibri"/>
          <w:szCs w:val="24"/>
          <w:vertAlign w:val="superscript"/>
        </w:rPr>
        <w:t>23</w:t>
      </w:r>
      <w:r w:rsidR="00015CA7">
        <w:rPr>
          <w:lang w:val="en-GB"/>
        </w:rPr>
        <w:fldChar w:fldCharType="end"/>
      </w:r>
      <w:r w:rsidR="005D410D">
        <w:rPr>
          <w:lang w:val="en-GB"/>
        </w:rPr>
        <w:t xml:space="preserve">. </w:t>
      </w:r>
      <w:r w:rsidR="000423DE">
        <w:rPr>
          <w:lang w:val="en-GB"/>
        </w:rPr>
        <w:t>Next to this, it would also have to deal with problems typical to multi-omics integration such as high heterogeneity of data and noise. Finally, care would have to be taken as</w:t>
      </w:r>
      <w:r w:rsidR="005D410D">
        <w:rPr>
          <w:lang w:val="en-GB"/>
        </w:rPr>
        <w:t xml:space="preserve"> microbial samples can be plagued with </w:t>
      </w:r>
      <w:r w:rsidR="00240BF5">
        <w:rPr>
          <w:lang w:val="en-GB"/>
        </w:rPr>
        <w:t xml:space="preserve">batch effects </w:t>
      </w:r>
      <w:r w:rsidR="00D04E93">
        <w:rPr>
          <w:lang w:val="en-GB"/>
        </w:rPr>
        <w:t xml:space="preserve">and contaminants </w:t>
      </w:r>
      <w:r w:rsidR="00240BF5">
        <w:rPr>
          <w:lang w:val="en-GB"/>
        </w:rPr>
        <w:fldChar w:fldCharType="begin"/>
      </w:r>
      <w:r w:rsidR="0065515F">
        <w:rPr>
          <w:lang w:val="en-GB"/>
        </w:rPr>
        <w:instrText xml:space="preserve"> ADDIN ZOTERO_ITEM CSL_CITATION {"citationID":"AbFIdc7d","properties":{"formattedCitation":"\\super 5\\nosupersub{}","plainCitation":"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240BF5">
        <w:rPr>
          <w:lang w:val="en-GB"/>
        </w:rPr>
        <w:fldChar w:fldCharType="separate"/>
      </w:r>
      <w:r w:rsidR="0065515F" w:rsidRPr="0065515F">
        <w:rPr>
          <w:rFonts w:ascii="Calibri" w:hAnsi="Calibri" w:cs="Calibri"/>
          <w:szCs w:val="24"/>
          <w:vertAlign w:val="superscript"/>
        </w:rPr>
        <w:t>5</w:t>
      </w:r>
      <w:r w:rsidR="00240BF5">
        <w:rPr>
          <w:lang w:val="en-GB"/>
        </w:rPr>
        <w:fldChar w:fldCharType="end"/>
      </w:r>
      <w:r w:rsidR="00240BF5">
        <w:rPr>
          <w:lang w:val="en-GB"/>
        </w:rPr>
        <w:t>.</w:t>
      </w:r>
    </w:p>
    <w:p w14:paraId="3DAAF9C9" w14:textId="0BCA1FA3" w:rsidR="00E7779D" w:rsidRDefault="004615FB">
      <w:pPr>
        <w:rPr>
          <w:lang w:val="en-GB"/>
        </w:rPr>
      </w:pPr>
      <w:r>
        <w:rPr>
          <w:lang w:val="en-GB"/>
        </w:rPr>
        <w:t xml:space="preserve">The development of such methods could help </w:t>
      </w:r>
      <w:r w:rsidR="00015CA7">
        <w:rPr>
          <w:lang w:val="en-GB"/>
        </w:rPr>
        <w:t xml:space="preserve">power multiple diagnostic goals, such as predicting </w:t>
      </w:r>
      <w:r>
        <w:rPr>
          <w:lang w:val="en-GB"/>
        </w:rPr>
        <w:t>cancer response to therapy by elucidating why certain immunotherapies work or fail in patients,</w:t>
      </w:r>
      <w:r w:rsidR="009A3AB9">
        <w:rPr>
          <w:lang w:val="en-GB"/>
        </w:rPr>
        <w:t xml:space="preserve"> providing insights into how cancers develop</w:t>
      </w:r>
      <w:r w:rsidR="00015CA7">
        <w:rPr>
          <w:lang w:val="en-GB"/>
        </w:rPr>
        <w:t>,</w:t>
      </w:r>
      <w:r>
        <w:rPr>
          <w:lang w:val="en-GB"/>
        </w:rPr>
        <w:t xml:space="preserve"> </w:t>
      </w:r>
      <w:r w:rsidR="00015CA7">
        <w:rPr>
          <w:lang w:val="en-GB"/>
        </w:rPr>
        <w:t>aid in the development of microbial consortia to push out disease associated microorganisms from a gut or tumor, identify targets for vaccines or target</w:t>
      </w:r>
      <w:r w:rsidR="00945518">
        <w:rPr>
          <w:lang w:val="en-GB"/>
        </w:rPr>
        <w:t>s for therapies which reduce the amount of certain microorganisms</w:t>
      </w:r>
      <w:r w:rsidR="00FE229D">
        <w:rPr>
          <w:lang w:val="en-GB"/>
        </w:rPr>
        <w:t>,</w:t>
      </w:r>
      <w:r w:rsidR="00945518">
        <w:rPr>
          <w:lang w:val="en-GB"/>
        </w:rPr>
        <w:t xml:space="preserve"> such as antibiotics or phage-based therapy</w:t>
      </w:r>
      <w:r w:rsidR="00001F06">
        <w:rPr>
          <w:lang w:val="en-GB"/>
        </w:rPr>
        <w:t xml:space="preserve"> </w:t>
      </w:r>
      <w:r>
        <w:rPr>
          <w:lang w:val="en-GB"/>
        </w:rPr>
        <w:fldChar w:fldCharType="begin"/>
      </w:r>
      <w:r w:rsidR="001916FD">
        <w:rPr>
          <w:lang w:val="en-GB"/>
        </w:rPr>
        <w:instrText xml:space="preserve"> ADDIN ZOTERO_ITEM CSL_CITATION {"citationID":"IpecWXDg","properties":{"formattedCitation":"\\super 13\\nosupersub{}","plainCitation":"13","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1916FD" w:rsidRPr="001916FD">
        <w:rPr>
          <w:rFonts w:ascii="Calibri" w:hAnsi="Calibri" w:cs="Calibri"/>
          <w:szCs w:val="24"/>
          <w:vertAlign w:val="superscript"/>
        </w:rPr>
        <w:t>13</w:t>
      </w:r>
      <w:r>
        <w:rPr>
          <w:lang w:val="en-GB"/>
        </w:rPr>
        <w:fldChar w:fldCharType="end"/>
      </w:r>
      <w:r w:rsidR="009A3AB9">
        <w:rPr>
          <w:lang w:val="en-GB"/>
        </w:rPr>
        <w:t>.</w:t>
      </w:r>
      <w:r w:rsidR="00666EBF">
        <w:rPr>
          <w:lang w:val="en-GB"/>
        </w:rPr>
        <w:t xml:space="preserve"> </w:t>
      </w:r>
      <w:r w:rsidR="00945518">
        <w:rPr>
          <w:lang w:val="en-GB"/>
        </w:rPr>
        <w:t xml:space="preserve">Finally, such methods </w:t>
      </w:r>
      <w:r w:rsidR="00015CA7">
        <w:rPr>
          <w:lang w:val="en-GB"/>
        </w:rPr>
        <w:t>could also be used to identify biomarkers and</w:t>
      </w:r>
      <w:r w:rsidR="00666EBF">
        <w:rPr>
          <w:lang w:val="en-GB"/>
        </w:rPr>
        <w:t xml:space="preserve"> predict cancer versus normal samples</w:t>
      </w:r>
      <w:r w:rsidR="00015CA7">
        <w:rPr>
          <w:lang w:val="en-GB"/>
        </w:rPr>
        <w:t>.</w:t>
      </w:r>
      <w:r w:rsidR="004361AC">
        <w:rPr>
          <w:lang w:val="en-GB"/>
        </w:rPr>
        <w:t xml:space="preserve"> They can also be used for prognostic assessment</w:t>
      </w:r>
      <w:r w:rsidR="004C31C4">
        <w:rPr>
          <w:lang w:val="en-GB"/>
        </w:rPr>
        <w:t xml:space="preserve"> </w:t>
      </w:r>
      <w:r w:rsidR="004C31C4">
        <w:rPr>
          <w:lang w:val="en-GB"/>
        </w:rPr>
        <w:fldChar w:fldCharType="begin"/>
      </w:r>
      <w:r w:rsidR="001916FD">
        <w:rPr>
          <w:lang w:val="en-GB"/>
        </w:rPr>
        <w:instrText xml:space="preserve"> ADDIN ZOTERO_ITEM CSL_CITATION {"citationID":"a1up1k6r95n","properties":{"formattedCitation":"\\super 18\\nosupersub{}","plainCitation":"18","noteIndex":0},"citationItems":[{"id":286,"uris":["http://zotero.org/users/local/0zqklVfX/items/D2PNXZRX"],"itemData":{"id":286,"type":"article-journal","abstract":"Most patients diagnosed with resected pancreatic adenocarcinoma (PDAC) survive less than 5 years, but a minor subset survives longer. Here, we dissect the role of the tumor microbiota and the immune system in influencing long-term survival. Using 16S rRNA gene sequencing, we analyzed the tumor microbiome composition in PDAC patients with short-term survival (STS) and long-term survival (LTS). We found higher alpha-diversity in the tumor microbiome of LTS patients and identified an intra-tumoral microbiome signature (Pseudoxanthomonas-Streptomyces-Saccharopolyspora-Bacillus clausii) highly predictive of long-term survivorship in both discovery and validation cohorts. Through human-into-mice fecal microbiota transplantation (FMT) experiments from STS, LTS, or control donors, we were able to differentially modulate the tumor microbiome and affect tumor growth as well as tumor immune infiltration. Our study demonstrates that PDAC microbiome composition, which cross-talks to the gut microbiome, influences the host immune response and natural history of the disease.\nVideo Abstract","container-title":"Cell","DOI":"10.1016/j.cell.2019.07.008","ISSN":"0092-8674","issue":"4","journalAbbreviation":"Cell","language":"en","page":"795-806.e12","source":"ScienceDirect","title":"Tumor Microbiome Diversity and Composition Influence Pancreatic Cancer Outcomes","volume":"178","author":[{"family":"Riquelme","given":"Erick"},{"family":"Zhang","given":"Yu"},{"family":"Zhang","given":"Liangliang"},{"family":"Montiel","given":"Maria"},{"family":"Zoltan","given":"Michelle"},{"family":"Dong","given":"Wenli"},{"family":"Quesada","given":"Pompeyo"},{"family":"Sahin","given":"Ismet"},{"family":"Chandra","given":"Vidhi"},{"family":"San Lucas","given":"Anthony"},{"family":"Scheet","given":"Paul"},{"family":"Xu","given":"Hanwen"},{"family":"Hanash","given":"Samir M."},{"family":"Feng","given":"Lei"},{"family":"Burks","given":"Jared K."},{"family":"Do","given":"Kim-Anh"},{"family":"Peterson","given":"Christine B."},{"family":"Nejman","given":"Deborah"},{"family":"Tzeng","given":"Ching-Wei D."},{"family":"Kim","given":"Michael P."},{"family":"Sears","given":"Cynthia L."},{"family":"Ajami","given":"Nadim"},{"family":"Petrosino","given":"Joseph"},{"family":"Wood","given":"Laura D."},{"family":"Maitra","given":"Anirban"},{"family":"Straussman","given":"Ravid"},{"family":"Katz","given":"Matthew"},{"family":"White","given":"James Robert"},{"family":"Jenq","given":"Robert"},{"family":"Wargo","given":"Jennifer"},{"family":"McAllister","given":"Florencia"}],"issued":{"date-parts":[["2019",8,8]]}}}],"schema":"https://github.com/citation-style-language/schema/raw/master/csl-citation.json"} </w:instrText>
      </w:r>
      <w:r w:rsidR="004C31C4">
        <w:rPr>
          <w:lang w:val="en-GB"/>
        </w:rPr>
        <w:fldChar w:fldCharType="separate"/>
      </w:r>
      <w:r w:rsidR="001916FD" w:rsidRPr="001916FD">
        <w:rPr>
          <w:rFonts w:ascii="Calibri" w:hAnsi="Calibri" w:cs="Calibri"/>
          <w:szCs w:val="24"/>
          <w:vertAlign w:val="superscript"/>
        </w:rPr>
        <w:t>18</w:t>
      </w:r>
      <w:r w:rsidR="004C31C4">
        <w:rPr>
          <w:lang w:val="en-GB"/>
        </w:rPr>
        <w:fldChar w:fldCharType="end"/>
      </w:r>
      <w:r w:rsidR="004C31C4">
        <w:rPr>
          <w:lang w:val="en-GB"/>
        </w:rPr>
        <w:t>.</w:t>
      </w:r>
    </w:p>
    <w:p w14:paraId="07BBBB84" w14:textId="5DAB984B" w:rsidR="006454AC" w:rsidRDefault="00583DA1" w:rsidP="006454AC">
      <w:pPr>
        <w:pStyle w:val="Heading2"/>
        <w:rPr>
          <w:lang w:val="en-GB"/>
        </w:rPr>
      </w:pPr>
      <w:r>
        <w:rPr>
          <w:lang w:val="en-GB"/>
        </w:rPr>
        <w:t>Towards a holistic view</w:t>
      </w:r>
    </w:p>
    <w:p w14:paraId="07B90CBA" w14:textId="09A2487D" w:rsidR="006454AC" w:rsidRDefault="001E40BA" w:rsidP="006454AC">
      <w:pPr>
        <w:rPr>
          <w:lang w:val="en-GB"/>
        </w:rPr>
      </w:pPr>
      <w:r>
        <w:rPr>
          <w:lang w:val="en-GB"/>
        </w:rPr>
        <w:t xml:space="preserve">In this paper we aimed to investigate </w:t>
      </w:r>
      <w:r>
        <w:rPr>
          <w:lang w:val="en-GB"/>
        </w:rPr>
        <w:t>whether a holistic view provides additional insights for cancer diagnostics versus simply using each</w:t>
      </w:r>
      <w:r>
        <w:rPr>
          <w:lang w:val="en-GB"/>
        </w:rPr>
        <w:t xml:space="preserve"> modality </w:t>
      </w:r>
      <w:r>
        <w:rPr>
          <w:lang w:val="en-GB"/>
        </w:rPr>
        <w:t>individually</w:t>
      </w:r>
      <w:r>
        <w:rPr>
          <w:lang w:val="en-GB"/>
        </w:rPr>
        <w:t xml:space="preserve"> by integrating </w:t>
      </w:r>
      <w:r w:rsidR="00012BDF">
        <w:rPr>
          <w:lang w:val="en-GB"/>
        </w:rPr>
        <w:t>host</w:t>
      </w:r>
      <w:r>
        <w:rPr>
          <w:lang w:val="en-GB"/>
        </w:rPr>
        <w:t xml:space="preserve"> genomic a</w:t>
      </w:r>
      <w:r w:rsidR="00012BDF">
        <w:rPr>
          <w:lang w:val="en-GB"/>
        </w:rPr>
        <w:t>nd</w:t>
      </w:r>
      <w:r>
        <w:rPr>
          <w:lang w:val="en-GB"/>
        </w:rPr>
        <w:t xml:space="preserve"> microbiome</w:t>
      </w:r>
      <w:r w:rsidR="00012BDF">
        <w:rPr>
          <w:lang w:val="en-GB"/>
        </w:rPr>
        <w:t xml:space="preserve"> data for cancer patients.</w:t>
      </w:r>
      <w:r w:rsidR="006454AC">
        <w:rPr>
          <w:lang w:val="en-GB"/>
        </w:rPr>
        <w:t xml:space="preserve"> Specifically, </w:t>
      </w:r>
      <w:r>
        <w:rPr>
          <w:lang w:val="en-GB"/>
        </w:rPr>
        <w:t xml:space="preserve">we aimed to </w:t>
      </w:r>
      <w:r w:rsidR="006454AC">
        <w:rPr>
          <w:lang w:val="en-GB"/>
        </w:rPr>
        <w:t>investigate the question:</w:t>
      </w:r>
    </w:p>
    <w:p w14:paraId="34298E69" w14:textId="16E8424D" w:rsidR="006454AC" w:rsidRPr="003A3006" w:rsidRDefault="006454AC" w:rsidP="006454AC">
      <w:pPr>
        <w:rPr>
          <w:b/>
          <w:bCs/>
          <w:lang w:val="en-GB"/>
        </w:rPr>
      </w:pPr>
      <w:r w:rsidRPr="003A3006">
        <w:rPr>
          <w:b/>
          <w:bCs/>
          <w:lang w:val="en-GB"/>
        </w:rPr>
        <w:t>Does integrating host and microbial omics data provide additional power over using the</w:t>
      </w:r>
      <w:r w:rsidR="001E40BA" w:rsidRPr="003A3006">
        <w:rPr>
          <w:b/>
          <w:bCs/>
          <w:lang w:val="en-GB"/>
        </w:rPr>
        <w:t xml:space="preserve"> modalities individually</w:t>
      </w:r>
      <w:r w:rsidRPr="003A3006">
        <w:rPr>
          <w:b/>
          <w:bCs/>
          <w:lang w:val="en-GB"/>
        </w:rPr>
        <w:t>?</w:t>
      </w:r>
    </w:p>
    <w:p w14:paraId="7A62F0A1" w14:textId="7BFAB2F1" w:rsidR="00034630" w:rsidRDefault="006454AC" w:rsidP="006454AC">
      <w:pPr>
        <w:rPr>
          <w:lang w:val="en-GB"/>
        </w:rPr>
      </w:pPr>
      <w:r>
        <w:rPr>
          <w:lang w:val="en-GB"/>
        </w:rPr>
        <w:t xml:space="preserve">In this case, power refers to </w:t>
      </w:r>
      <w:r w:rsidRPr="006454AC">
        <w:rPr>
          <w:lang w:val="en-GB"/>
        </w:rPr>
        <w:t>prediction performance</w:t>
      </w:r>
      <w:r w:rsidR="000218DF">
        <w:rPr>
          <w:lang w:val="en-GB"/>
        </w:rPr>
        <w:t>,</w:t>
      </w:r>
      <w:r w:rsidR="00EB36E7">
        <w:rPr>
          <w:lang w:val="en-GB"/>
        </w:rPr>
        <w:t xml:space="preserve"> as</w:t>
      </w:r>
      <w:r w:rsidR="003A3006">
        <w:rPr>
          <w:lang w:val="en-GB"/>
        </w:rPr>
        <w:t xml:space="preserve"> prediction</w:t>
      </w:r>
      <w:r w:rsidR="00EB36E7">
        <w:rPr>
          <w:lang w:val="en-GB"/>
        </w:rPr>
        <w:t xml:space="preserve"> model</w:t>
      </w:r>
      <w:r w:rsidR="003A3006">
        <w:rPr>
          <w:lang w:val="en-GB"/>
        </w:rPr>
        <w:t>s have shown much effectiveness</w:t>
      </w:r>
      <w:r w:rsidR="00EB36E7">
        <w:rPr>
          <w:lang w:val="en-GB"/>
        </w:rPr>
        <w:t xml:space="preserve"> in</w:t>
      </w:r>
      <w:r w:rsidR="003A3006">
        <w:rPr>
          <w:lang w:val="en-GB"/>
        </w:rPr>
        <w:t xml:space="preserve"> dealing </w:t>
      </w:r>
      <w:r w:rsidR="00EB36E7">
        <w:rPr>
          <w:lang w:val="en-GB"/>
        </w:rPr>
        <w:t xml:space="preserve">with the challenges present in such an integrated data set </w:t>
      </w:r>
      <w:r w:rsidR="003A3006">
        <w:rPr>
          <w:lang w:val="en-GB"/>
        </w:rPr>
        <w:t xml:space="preserve">and identifying </w:t>
      </w:r>
      <w:r w:rsidR="00EB36E7">
        <w:rPr>
          <w:lang w:val="en-GB"/>
        </w:rPr>
        <w:t>important features and relationships</w:t>
      </w:r>
      <w:r w:rsidR="00BD2001">
        <w:rPr>
          <w:lang w:val="en-GB"/>
        </w:rPr>
        <w:t xml:space="preserve"> for both microbial </w:t>
      </w:r>
      <w:r w:rsidR="00BD2001">
        <w:rPr>
          <w:lang w:val="en-GB"/>
        </w:rPr>
        <w:fldChar w:fldCharType="begin"/>
      </w:r>
      <w:r w:rsidR="00BD2001">
        <w:rPr>
          <w:lang w:val="en-GB"/>
        </w:rPr>
        <w:instrText xml:space="preserve"> ADDIN ZOTERO_ITEM CSL_CITATION {"citationID":"a19blg569f3","properties":{"formattedCitation":"\\super 8\\nosupersub{}","plainCitation":"8","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sidR="00BD2001">
        <w:rPr>
          <w:lang w:val="en-GB"/>
        </w:rPr>
        <w:fldChar w:fldCharType="separate"/>
      </w:r>
      <w:r w:rsidR="00BD2001" w:rsidRPr="00BD2001">
        <w:rPr>
          <w:rFonts w:ascii="Calibri" w:hAnsi="Calibri" w:cs="Calibri"/>
          <w:szCs w:val="24"/>
          <w:vertAlign w:val="superscript"/>
        </w:rPr>
        <w:t>8</w:t>
      </w:r>
      <w:r w:rsidR="00BD2001">
        <w:rPr>
          <w:lang w:val="en-GB"/>
        </w:rPr>
        <w:fldChar w:fldCharType="end"/>
      </w:r>
      <w:r w:rsidR="00BD2001">
        <w:rPr>
          <w:lang w:val="en-GB"/>
        </w:rPr>
        <w:t xml:space="preserve"> and gene expression </w:t>
      </w:r>
      <w:r w:rsidR="001916FD">
        <w:rPr>
          <w:lang w:val="en-GB"/>
        </w:rPr>
        <w:fldChar w:fldCharType="begin"/>
      </w:r>
      <w:r w:rsidR="001916FD">
        <w:rPr>
          <w:lang w:val="en-GB"/>
        </w:rPr>
        <w:instrText xml:space="preserve"> ADDIN ZOTERO_ITEM CSL_CITATION {"citationID":"atusjkbtov","properties":{"formattedCitation":"\\super 26\\nosupersub{}","plainCitation":"26","noteIndex":0},"citationItems":[{"id":295,"uris":["http://zotero.org/users/local/0zqklVfX/items/YCN6T2XC"],"itemData":{"id":295,"type":"article-journal","abstract":"Background\nAlthough identification of lymph node (LN) metastasis is a well-recognized strategy for improving outcomes in patients with gastric cancer (GC), currently there is lack of availability of adequate molecular biomarkers that can identify such metastasis. Herein we have developed a robust gene-expression signature for detecting LN metastasis in early stage GC by using a transcriptome-wide biomarker discovery and subsequent validation in multiple clinical cohorts.\nMethods\nA total of 532 patients with pathological T1 and T2 GC from 4 different cohorts were analyzed. Two independent datasets (n = 96, and n = 188) were used to establish a gene signature for the identification of LN metastasis in GC patients. The diagnostic performance of our gene-expression signature was subsequently assessed in two independent clinical cohorts using qRT-PCR assays (n = 101, and n = 147), and subsequently compared against conventional tumor markers and image-based diagnostics.\nFindings\nWe established a 15-gene signature by analyzing multiple high throughput datasets, which robustly distinguished LN status in both training (AUC = 0.765, 95% CI 0.667–0.863) and validation cohorts (AUC = 0.742, 95% CI 0.630–0.852). Notably, the 15-gene signature was significantly superior compared to the conventional tumor markers, CEA (P = .04) and CA19–9 (P = .005), as well as computed tomography-based imaging (P = .04).\nInterpretation\nWe have established and validated a 15-gene signature for detecting LN metastasis in GC patients, which offers a robust diagnostic tool for potentially improving treatment outcomes in gastric cancer patients.\nFund\nNIH: CA72851, CA181572, CA14792, CA202797, CA187956; CPRIT: RP140784: Baylor Sammons Cancer Center polot grants (AG), VPRT: 9610337, CityU 21101115, 11102317, 11103718; JCYJ20170307091256048 (XW).","container-title":"EBioMedicine","DOI":"10.1016/j.ebiom.2019.01.057","ISSN":"2352-3964","journalAbbreviation":"EBioMedicine","language":"en","page":"268-275","source":"ScienceDirect","title":"A genomewide transcriptomic approach identifies a novel gene expression signature for the detection of lymph node metastasis in patients with early stage gastric cancer","volume":"41","author":[{"family":"Izumi","given":"Daisuke"},{"family":"Gao","given":"Feng"},{"family":"Toden","given":"Shusuke"},{"family":"Sonohara","given":"Fuminori"},{"family":"Kanda","given":"Mitsuro"},{"family":"Ishimoto","given":"Takatsugu"},{"family":"Kodera","given":"Yasuhiro"},{"family":"Wang","given":"Xin"},{"family":"Baba","given":"Hideo"},{"family":"Goel","given":"Ajay"}],"issued":{"date-parts":[["2019",3,1]]}}}],"schema":"https://github.com/citation-style-language/schema/raw/master/csl-citation.json"} </w:instrText>
      </w:r>
      <w:r w:rsidR="001916FD">
        <w:rPr>
          <w:lang w:val="en-GB"/>
        </w:rPr>
        <w:fldChar w:fldCharType="separate"/>
      </w:r>
      <w:r w:rsidR="001916FD" w:rsidRPr="001916FD">
        <w:rPr>
          <w:rFonts w:ascii="Calibri" w:hAnsi="Calibri" w:cs="Calibri"/>
          <w:szCs w:val="24"/>
          <w:vertAlign w:val="superscript"/>
        </w:rPr>
        <w:t>26</w:t>
      </w:r>
      <w:r w:rsidR="001916FD">
        <w:rPr>
          <w:lang w:val="en-GB"/>
        </w:rPr>
        <w:fldChar w:fldCharType="end"/>
      </w:r>
      <w:r w:rsidR="001916FD">
        <w:rPr>
          <w:lang w:val="en-GB"/>
        </w:rPr>
        <w:t xml:space="preserve"> </w:t>
      </w:r>
      <w:r w:rsidR="00BD2001">
        <w:rPr>
          <w:lang w:val="en-GB"/>
        </w:rPr>
        <w:t>features.</w:t>
      </w:r>
    </w:p>
    <w:p w14:paraId="648CCF02" w14:textId="481749E6" w:rsidR="00012BDF" w:rsidRDefault="00034630" w:rsidP="006454AC">
      <w:pPr>
        <w:rPr>
          <w:lang w:val="en-GB"/>
        </w:rPr>
      </w:pPr>
      <w:r>
        <w:rPr>
          <w:lang w:val="en-GB"/>
        </w:rPr>
        <w:t xml:space="preserve">To this end, we </w:t>
      </w:r>
      <w:r w:rsidR="006A7205">
        <w:rPr>
          <w:lang w:val="en-GB"/>
        </w:rPr>
        <w:t xml:space="preserve">leveraged the TCGA and TCMA data sets and </w:t>
      </w:r>
      <w:r>
        <w:rPr>
          <w:lang w:val="en-GB"/>
        </w:rPr>
        <w:t>integrated gene expression and microbial genus abundance</w:t>
      </w:r>
      <w:r w:rsidR="002A01FD">
        <w:rPr>
          <w:lang w:val="en-GB"/>
        </w:rPr>
        <w:t xml:space="preserve"> data for tumor tissues and tumor adjacent normal tissues for</w:t>
      </w:r>
      <w:r>
        <w:rPr>
          <w:lang w:val="en-GB"/>
        </w:rPr>
        <w:t xml:space="preserve"> </w:t>
      </w:r>
      <w:r w:rsidRPr="00034630">
        <w:rPr>
          <w:lang w:val="en-GB"/>
        </w:rPr>
        <w:t>colon adenocarcinoma</w:t>
      </w:r>
      <w:r>
        <w:rPr>
          <w:lang w:val="en-GB"/>
        </w:rPr>
        <w:t xml:space="preserve"> (</w:t>
      </w:r>
      <w:r w:rsidRPr="00034630">
        <w:rPr>
          <w:lang w:val="en-GB"/>
        </w:rPr>
        <w:t>COAD), esophageal carcinoma</w:t>
      </w:r>
      <w:r>
        <w:rPr>
          <w:lang w:val="en-GB"/>
        </w:rPr>
        <w:t xml:space="preserve"> (</w:t>
      </w:r>
      <w:r w:rsidRPr="00034630">
        <w:rPr>
          <w:lang w:val="en-GB"/>
        </w:rPr>
        <w:t>ESCA), head and neck squamous carcinoma</w:t>
      </w:r>
      <w:r>
        <w:rPr>
          <w:lang w:val="en-GB"/>
        </w:rPr>
        <w:t xml:space="preserve"> (</w:t>
      </w:r>
      <w:r w:rsidRPr="00034630">
        <w:rPr>
          <w:lang w:val="en-GB"/>
        </w:rPr>
        <w:t>HNSC) and stomach adenocarcinoma</w:t>
      </w:r>
      <w:r>
        <w:rPr>
          <w:lang w:val="en-GB"/>
        </w:rPr>
        <w:t xml:space="preserve"> (</w:t>
      </w:r>
      <w:r w:rsidRPr="00034630">
        <w:rPr>
          <w:lang w:val="en-GB"/>
        </w:rPr>
        <w:t>STAD</w:t>
      </w:r>
      <w:r>
        <w:rPr>
          <w:lang w:val="en-GB"/>
        </w:rPr>
        <w:t>).</w:t>
      </w:r>
      <w:r w:rsidR="00A144F4">
        <w:rPr>
          <w:lang w:val="en-GB"/>
        </w:rPr>
        <w:t xml:space="preserve"> We then investigated whether the integration of each</w:t>
      </w:r>
      <w:r w:rsidR="003A3006">
        <w:rPr>
          <w:lang w:val="en-GB"/>
        </w:rPr>
        <w:t xml:space="preserve"> modality</w:t>
      </w:r>
      <w:r w:rsidR="00A144F4">
        <w:rPr>
          <w:lang w:val="en-GB"/>
        </w:rPr>
        <w:t xml:space="preserve"> provide</w:t>
      </w:r>
      <w:r w:rsidR="003A3006">
        <w:rPr>
          <w:lang w:val="en-GB"/>
        </w:rPr>
        <w:t>d</w:t>
      </w:r>
      <w:r w:rsidR="00A144F4">
        <w:rPr>
          <w:lang w:val="en-GB"/>
        </w:rPr>
        <w:t xml:space="preserve"> additional prediction performance for tumor versus normal prediction and stage </w:t>
      </w:r>
      <w:r w:rsidR="00A144F4">
        <w:rPr>
          <w:lang w:val="en-GB"/>
        </w:rPr>
        <w:lastRenderedPageBreak/>
        <w:t>prediction th</w:t>
      </w:r>
      <w:r w:rsidR="003A3006">
        <w:rPr>
          <w:lang w:val="en-GB"/>
        </w:rPr>
        <w:t>a</w:t>
      </w:r>
      <w:r w:rsidR="00A144F4">
        <w:rPr>
          <w:lang w:val="en-GB"/>
        </w:rPr>
        <w:t>n when simply using the</w:t>
      </w:r>
      <w:r w:rsidR="003A3006">
        <w:rPr>
          <w:lang w:val="en-GB"/>
        </w:rPr>
        <w:t xml:space="preserve"> modalities </w:t>
      </w:r>
      <w:r w:rsidR="00A144F4">
        <w:rPr>
          <w:lang w:val="en-GB"/>
        </w:rPr>
        <w:t>separately.</w:t>
      </w:r>
      <w:r w:rsidR="00EB4BBF">
        <w:rPr>
          <w:lang w:val="en-GB"/>
        </w:rPr>
        <w:t xml:space="preserve"> While we only showcase the results for STAD due to the relative simplicity of the cancer and high quantity and class balance in the dataset, much of the experiments have also been performed for the other three cancers and can reasonably be generalized to these cancers.</w:t>
      </w:r>
    </w:p>
    <w:p w14:paraId="0EDB32E1" w14:textId="4E2BB0F2" w:rsidR="007A4F2A" w:rsidRDefault="007A4F2A" w:rsidP="006454AC">
      <w:pPr>
        <w:rPr>
          <w:lang w:val="en-GB"/>
        </w:rPr>
      </w:pPr>
      <w:r>
        <w:rPr>
          <w:lang w:val="en-GB"/>
        </w:rPr>
        <w:t xml:space="preserve">We found that using the integrated modality </w:t>
      </w:r>
      <w:r w:rsidR="003A3006">
        <w:rPr>
          <w:lang w:val="en-GB"/>
        </w:rPr>
        <w:t xml:space="preserve">did </w:t>
      </w:r>
      <w:r>
        <w:rPr>
          <w:lang w:val="en-GB"/>
        </w:rPr>
        <w:t>not provide additional performance over using the gene expression</w:t>
      </w:r>
      <w:r w:rsidR="003A3006">
        <w:rPr>
          <w:lang w:val="en-GB"/>
        </w:rPr>
        <w:t xml:space="preserve"> (GE) modality separately, and that the prediction models that used the genus modality performed the worst. This is likely d</w:t>
      </w:r>
      <w:r>
        <w:rPr>
          <w:lang w:val="en-GB"/>
        </w:rPr>
        <w:t xml:space="preserve">ue to the high information density of the gene expression layer and low amount of information conveyed by the genus layer, due to the specific </w:t>
      </w:r>
      <w:r w:rsidR="003A3006">
        <w:rPr>
          <w:lang w:val="en-GB"/>
        </w:rPr>
        <w:t xml:space="preserve">data source used for the </w:t>
      </w:r>
      <w:r>
        <w:rPr>
          <w:lang w:val="en-GB"/>
        </w:rPr>
        <w:t>genus data.</w:t>
      </w:r>
    </w:p>
    <w:p w14:paraId="15649D0A" w14:textId="0DD0ED60" w:rsidR="007C6931" w:rsidRDefault="00012BDF" w:rsidP="00FA4AF9">
      <w:pPr>
        <w:pStyle w:val="Heading1"/>
        <w:rPr>
          <w:lang w:val="en-GB"/>
        </w:rPr>
      </w:pPr>
      <w:r>
        <w:rPr>
          <w:lang w:val="en-GB"/>
        </w:rPr>
        <w:t>Materials and methods</w:t>
      </w:r>
    </w:p>
    <w:p w14:paraId="232F314D" w14:textId="7EDF738E" w:rsidR="00012BDF" w:rsidRDefault="00012BDF" w:rsidP="00012BDF">
      <w:pPr>
        <w:pStyle w:val="Heading2"/>
        <w:rPr>
          <w:lang w:val="en-GB"/>
        </w:rPr>
      </w:pPr>
      <w:r>
        <w:rPr>
          <w:lang w:val="en-GB"/>
        </w:rPr>
        <w:t>Data</w:t>
      </w:r>
    </w:p>
    <w:p w14:paraId="5D6119CD" w14:textId="5F7CB3A6" w:rsidR="00012BDF" w:rsidRDefault="003D26BF" w:rsidP="00012BDF">
      <w:pPr>
        <w:rPr>
          <w:lang w:val="en-GB"/>
        </w:rPr>
      </w:pPr>
      <w:r>
        <w:rPr>
          <w:lang w:val="en-GB"/>
        </w:rPr>
        <w:t xml:space="preserve">In order to explore the performance of </w:t>
      </w:r>
      <w:r w:rsidR="00E043FC">
        <w:rPr>
          <w:lang w:val="en-GB"/>
        </w:rPr>
        <w:t xml:space="preserve">a holo-omic approach for </w:t>
      </w:r>
      <w:r>
        <w:rPr>
          <w:lang w:val="en-GB"/>
        </w:rPr>
        <w:t>cancer diagnostics in a holistic context,</w:t>
      </w:r>
      <w:r w:rsidRPr="003D26BF">
        <w:t xml:space="preserve"> </w:t>
      </w:r>
      <w:r>
        <w:rPr>
          <w:lang w:val="en-GB"/>
        </w:rPr>
        <w:t>we</w:t>
      </w:r>
      <w:r w:rsidR="00E043FC">
        <w:rPr>
          <w:lang w:val="en-GB"/>
        </w:rPr>
        <w:t xml:space="preserve"> used GE features from TCGA and microbial genus relative abundance features from TCMA</w:t>
      </w:r>
      <w:r>
        <w:rPr>
          <w:lang w:val="en-GB"/>
        </w:rPr>
        <w:t>. We then only ke</w:t>
      </w:r>
      <w:r w:rsidR="00E043FC">
        <w:rPr>
          <w:lang w:val="en-GB"/>
        </w:rPr>
        <w:t>pt</w:t>
      </w:r>
      <w:r>
        <w:rPr>
          <w:lang w:val="en-GB"/>
        </w:rPr>
        <w:t xml:space="preserve"> samples for which there </w:t>
      </w:r>
      <w:r w:rsidR="00E043FC">
        <w:rPr>
          <w:lang w:val="en-GB"/>
        </w:rPr>
        <w:t>was</w:t>
      </w:r>
      <w:r>
        <w:rPr>
          <w:lang w:val="en-GB"/>
        </w:rPr>
        <w:t xml:space="preserve"> both microbial, as well as host omics data.</w:t>
      </w:r>
    </w:p>
    <w:p w14:paraId="1C1ED926" w14:textId="3E84FC0D" w:rsidR="00012BDF" w:rsidRPr="00012BDF" w:rsidRDefault="00012BDF" w:rsidP="00012BDF">
      <w:pPr>
        <w:pStyle w:val="Heading3"/>
        <w:rPr>
          <w:lang w:val="en-GB"/>
        </w:rPr>
      </w:pPr>
      <w:r>
        <w:rPr>
          <w:lang w:val="en-GB"/>
        </w:rPr>
        <w:t>Microbial data</w:t>
      </w:r>
    </w:p>
    <w:p w14:paraId="1D8BB515" w14:textId="3EC2E365" w:rsidR="00F146E8" w:rsidRDefault="00056827">
      <w:pPr>
        <w:rPr>
          <w:lang w:val="en-GB"/>
        </w:rPr>
      </w:pPr>
      <w:r>
        <w:rPr>
          <w:lang w:val="en-GB"/>
        </w:rPr>
        <w:t xml:space="preserve">This study </w:t>
      </w:r>
      <w:r w:rsidR="00127277">
        <w:rPr>
          <w:lang w:val="en-GB"/>
        </w:rPr>
        <w:t>used a statistical model to isolate tissue embedded microbial species present in TCGA samples from contaminants</w:t>
      </w:r>
      <w:r>
        <w:rPr>
          <w:lang w:val="en-GB"/>
        </w:rPr>
        <w:t xml:space="preserve"> to obtain this data set, which was then subsequently validated</w:t>
      </w:r>
      <w:r w:rsidR="000A541B">
        <w:rPr>
          <w:lang w:val="en-GB"/>
        </w:rPr>
        <w:t xml:space="preserve"> using 16S rRNA amplicon sequencing on the original tissue samples</w:t>
      </w:r>
      <w:r w:rsidR="00127277">
        <w:rPr>
          <w:lang w:val="en-GB"/>
        </w:rPr>
        <w:t>.</w:t>
      </w:r>
      <w:r w:rsidR="00924E55">
        <w:rPr>
          <w:lang w:val="en-GB"/>
        </w:rPr>
        <w:t xml:space="preserve"> The resulting TCMA database</w:t>
      </w:r>
      <w:r w:rsidR="001F73E5">
        <w:rPr>
          <w:lang w:val="en-GB"/>
        </w:rPr>
        <w:t xml:space="preserve"> accessible through the TCMA portal </w:t>
      </w:r>
      <w:r w:rsidR="001F73E5">
        <w:rPr>
          <w:rStyle w:val="FootnoteReference"/>
          <w:lang w:val="en-GB"/>
        </w:rPr>
        <w:footnoteReference w:id="1"/>
      </w:r>
      <w:r w:rsidR="001F73E5">
        <w:rPr>
          <w:lang w:val="en-GB"/>
        </w:rPr>
        <w:t xml:space="preserve">, </w:t>
      </w:r>
      <w:r w:rsidR="00924E55">
        <w:rPr>
          <w:lang w:val="en-GB"/>
        </w:rPr>
        <w:t xml:space="preserve">contains tissue resident microbial </w:t>
      </w:r>
      <w:r w:rsidR="002232B3">
        <w:rPr>
          <w:lang w:val="en-GB"/>
        </w:rPr>
        <w:t xml:space="preserve">relative </w:t>
      </w:r>
      <w:r w:rsidR="00924E55">
        <w:rPr>
          <w:lang w:val="en-GB"/>
        </w:rPr>
        <w:t>abundance data for 3689 unique samples and 1772 patients across 21 anatomic sites and 5 TCGA projects (HNSC, ESCA, STAD, COAD and READ).</w:t>
      </w:r>
    </w:p>
    <w:p w14:paraId="2BAA1839" w14:textId="0F07C04D" w:rsidR="00993FD7" w:rsidRDefault="00993FD7">
      <w:pPr>
        <w:rPr>
          <w:lang w:val="en-GB"/>
        </w:rPr>
      </w:pPr>
      <w:r>
        <w:rPr>
          <w:lang w:val="en-GB"/>
        </w:rPr>
        <w:t>The highest specification that this data set reaches is the genus level. As the phylum level and everything above genus is less specific than the genus level, we decided to continue with only the genus taxonomical abundance data</w:t>
      </w:r>
      <w:r w:rsidR="00C44700">
        <w:rPr>
          <w:lang w:val="en-GB"/>
        </w:rPr>
        <w:t>, which contains 221 taxa</w:t>
      </w:r>
      <w:r>
        <w:rPr>
          <w:lang w:val="en-GB"/>
        </w:rPr>
        <w:t>.</w:t>
      </w:r>
      <w:r w:rsidR="009F76FD">
        <w:rPr>
          <w:lang w:val="en-GB"/>
        </w:rPr>
        <w:t xml:space="preserve"> The following is a visual exploration of the abundance data.</w:t>
      </w:r>
      <w:r w:rsidR="00012BDF">
        <w:rPr>
          <w:lang w:val="en-GB"/>
        </w:rPr>
        <w:t xml:space="preserve"> There are 119 nonzero features among the overlapped samples, which can be seen below.</w:t>
      </w:r>
      <w:r w:rsidR="00883479">
        <w:rPr>
          <w:lang w:val="en-GB"/>
        </w:rPr>
        <w:t xml:space="preserve"> [insert better picture]</w:t>
      </w:r>
    </w:p>
    <w:p w14:paraId="45481486" w14:textId="093B6233" w:rsidR="00012BDF" w:rsidRDefault="00012BDF">
      <w:pPr>
        <w:rPr>
          <w:lang w:val="en-GB"/>
        </w:rPr>
      </w:pPr>
      <w:r>
        <w:rPr>
          <w:noProof/>
        </w:rPr>
        <w:drawing>
          <wp:inline distT="0" distB="0" distL="0" distR="0" wp14:anchorId="2624A862" wp14:editId="2E766071">
            <wp:extent cx="5875650" cy="117512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875650" cy="1175129"/>
                    </a:xfrm>
                    <a:prstGeom prst="rect">
                      <a:avLst/>
                    </a:prstGeom>
                    <a:noFill/>
                    <a:ln>
                      <a:noFill/>
                    </a:ln>
                  </pic:spPr>
                </pic:pic>
              </a:graphicData>
            </a:graphic>
          </wp:inline>
        </w:drawing>
      </w:r>
    </w:p>
    <w:p w14:paraId="5A7B8D40" w14:textId="545EF120" w:rsidR="00012BDF" w:rsidRPr="00012BDF" w:rsidRDefault="00012BDF" w:rsidP="00012BDF">
      <w:pPr>
        <w:pStyle w:val="Heading3"/>
      </w:pPr>
      <w:r w:rsidRPr="00012BDF">
        <w:t xml:space="preserve">Host </w:t>
      </w:r>
      <w:r w:rsidR="003D26BF" w:rsidRPr="00012BDF">
        <w:t>omics</w:t>
      </w:r>
      <w:r w:rsidRPr="00012BDF">
        <w:t xml:space="preserve"> data</w:t>
      </w:r>
    </w:p>
    <w:p w14:paraId="3B008E79" w14:textId="53670678" w:rsidR="003956A4" w:rsidRDefault="005D0415">
      <w:pPr>
        <w:rPr>
          <w:lang w:val="en-GB"/>
        </w:rPr>
      </w:pPr>
      <w:r>
        <w:rPr>
          <w:lang w:val="en-GB"/>
        </w:rPr>
        <w:t xml:space="preserve">The host omics data </w:t>
      </w:r>
      <w:r w:rsidR="0069665A">
        <w:rPr>
          <w:lang w:val="en-GB"/>
        </w:rPr>
        <w:t>consisted of a T</w:t>
      </w:r>
      <w:r>
        <w:rPr>
          <w:lang w:val="en-GB"/>
        </w:rPr>
        <w:t>CGA data set</w:t>
      </w:r>
      <w:r w:rsidR="00180923">
        <w:rPr>
          <w:lang w:val="en-GB"/>
        </w:rPr>
        <w:t xml:space="preserve"> which was extracted and processed by a prior study </w:t>
      </w:r>
      <w:r w:rsidR="00180923">
        <w:rPr>
          <w:lang w:val="en-GB"/>
        </w:rPr>
        <w:fldChar w:fldCharType="begin"/>
      </w:r>
      <w:r w:rsidR="001916FD">
        <w:rPr>
          <w:lang w:val="en-GB"/>
        </w:rPr>
        <w:instrText xml:space="preserve"> ADDIN ZOTERO_ITEM CSL_CITATION {"citationID":"Pnib6e8a","properties":{"formattedCitation":"\\super 27\\nosupersub{}","plainCitation":"27","noteIndex":0},"citationItems":[{"id":208,"uris":["http://zotero.org/users/local/0zqklVfX/items/W4WQMWNV"],"itemData":{"id":208,"type":"article-journal","abstract":"The Cancer Genome Atlas (TCGA) has profiled over 10,000 tumors across 33 different cancer-types for many genomic features, including gene expression levels. Gene expression measurements capture substantial information about the state of each tumor. Certain classes of deep neural network models are capable of learning a meaningful latent space. Such a latent space could be used to explore and generate hypothetical gene expression profiles under various types of molecular and genetic perturbation. For example, one might wish to use such a model to predict a tumor’s response to specific therapies or to characterize complex gene expression activations existing in differential proportions in different tumors. Variational autoencoders (VAEs) are a deep neural network approach capable of generating meaningful latent spaces for image and text data. In this work, we sought to determine the extent to which a VAE can be trained to model cancer gene expression, and whether or not such a VAE would capture biologically-relevant features. In the following report, we introduce a VAE trained on TCGA pan-cancer RNA-seq data, identify specific patterns in the VAE encoded features, and discuss potential merits of the approach. We name our method “Tybalt” after an instigative, cat-like character who sets a cascading chain of events in motion in Shakespeare’s “Romeo and Juliet”. From a systems biology perspective, Tybalt could one day aid in cancer stratification or predict specific activated expression patterns that would result from genetic changes or treatment effects.","container-title":"Pacific Symposium on Biocomputing. Pacific Symposium on Biocomputing","ISSN":"2335-6936","journalAbbreviation":"Pac Symp Biocomput","note":"PMID: 29218871\nPMCID: PMC5728678","page":"80-91","source":"PubMed Central","title":"Extracting a biologically relevant latent space from cancer transcriptomes with variational autoencoders","volume":"23","author":[{"family":"Way","given":"Gregory P."},{"family":"Greene","given":"Casey S."}],"issued":{"date-parts":[["2018"]]}}}],"schema":"https://github.com/citation-style-language/schema/raw/master/csl-citation.json"} </w:instrText>
      </w:r>
      <w:r w:rsidR="00180923">
        <w:rPr>
          <w:lang w:val="en-GB"/>
        </w:rPr>
        <w:fldChar w:fldCharType="separate"/>
      </w:r>
      <w:r w:rsidR="001916FD" w:rsidRPr="001916FD">
        <w:rPr>
          <w:rFonts w:ascii="Calibri" w:hAnsi="Calibri" w:cs="Calibri"/>
          <w:szCs w:val="24"/>
          <w:vertAlign w:val="superscript"/>
        </w:rPr>
        <w:t>27</w:t>
      </w:r>
      <w:r w:rsidR="00180923">
        <w:rPr>
          <w:lang w:val="en-GB"/>
        </w:rPr>
        <w:fldChar w:fldCharType="end"/>
      </w:r>
      <w:r w:rsidR="00180923">
        <w:rPr>
          <w:lang w:val="en-GB"/>
        </w:rPr>
        <w:t>.</w:t>
      </w:r>
      <w:r w:rsidR="006463D9">
        <w:rPr>
          <w:lang w:val="en-GB"/>
        </w:rPr>
        <w:t xml:space="preserve"> This data set consists of level 3 RNA-seq gene expression data for 9732 tumors and 727 tumor adjacent normal samples</w:t>
      </w:r>
      <w:r w:rsidR="006463D9">
        <w:t xml:space="preserve"> encompassing 33 total different cancer types</w:t>
      </w:r>
      <w:r w:rsidR="006463D9">
        <w:rPr>
          <w:lang w:val="en-GB"/>
        </w:rPr>
        <w:t xml:space="preserve">. </w:t>
      </w:r>
      <w:r w:rsidR="007439D7">
        <w:rPr>
          <w:lang w:val="en-GB"/>
        </w:rPr>
        <w:t xml:space="preserve">The TCGA RNA-seq was obtained using the UCSC Xena data browser on March 8, 2016. </w:t>
      </w:r>
      <w:r w:rsidR="006463D9">
        <w:rPr>
          <w:lang w:val="en-GB"/>
        </w:rPr>
        <w:t>The expression values of these genes consists of a pre-processed and batch-corrected</w:t>
      </w:r>
      <w:r w:rsidR="003956A4">
        <w:rPr>
          <w:lang w:val="en-GB"/>
        </w:rPr>
        <w:t xml:space="preserve"> </w:t>
      </w:r>
      <w:r w:rsidR="006463D9">
        <w:rPr>
          <w:lang w:val="en-GB"/>
        </w:rPr>
        <w:t xml:space="preserve">gene abundance x sample matrix with RSEM values normalized using a </w:t>
      </w:r>
      <w:r w:rsidR="003956A4" w:rsidRPr="003956A4">
        <w:rPr>
          <w:lang w:val="en-GB"/>
        </w:rPr>
        <w:t xml:space="preserve">log2(FPKM + 1) </w:t>
      </w:r>
      <w:r w:rsidR="006463D9">
        <w:rPr>
          <w:lang w:val="en-GB"/>
        </w:rPr>
        <w:t xml:space="preserve">transformation. </w:t>
      </w:r>
      <w:r w:rsidR="007439D7">
        <w:t xml:space="preserve">The </w:t>
      </w:r>
      <w:r w:rsidR="007439D7" w:rsidRPr="007439D7">
        <w:t xml:space="preserve">gene expression values of the 5000 genes with the highest variability </w:t>
      </w:r>
      <w:r w:rsidR="007439D7">
        <w:t xml:space="preserve">were used, </w:t>
      </w:r>
      <w:r w:rsidR="007439D7" w:rsidRPr="007439D7">
        <w:t xml:space="preserve">as evaluated using Median Absolute Deviation (MAD). </w:t>
      </w:r>
      <w:r w:rsidR="007439D7">
        <w:t xml:space="preserve"> </w:t>
      </w:r>
      <w:r w:rsidR="006463D9">
        <w:rPr>
          <w:lang w:val="en-GB"/>
        </w:rPr>
        <w:t>Finally, the expression values are also min – max scaled.</w:t>
      </w:r>
    </w:p>
    <w:p w14:paraId="3D97BD46" w14:textId="64CCBCA7" w:rsidR="00413B7B" w:rsidRDefault="00413B7B">
      <w:pPr>
        <w:rPr>
          <w:lang w:val="en-GB"/>
        </w:rPr>
      </w:pPr>
      <w:r>
        <w:rPr>
          <w:lang w:val="en-GB"/>
        </w:rPr>
        <w:lastRenderedPageBreak/>
        <w:t xml:space="preserve">In </w:t>
      </w:r>
      <w:r w:rsidR="00AB72D0">
        <w:rPr>
          <w:lang w:val="en-GB"/>
        </w:rPr>
        <w:t>further experiments involving the gene expression-only modality</w:t>
      </w:r>
      <w:r>
        <w:rPr>
          <w:lang w:val="en-GB"/>
        </w:rPr>
        <w:t>, we only used</w:t>
      </w:r>
      <w:r w:rsidR="00AB72D0">
        <w:rPr>
          <w:lang w:val="en-GB"/>
        </w:rPr>
        <w:t xml:space="preserve"> those patients for which both host omics, as well as microbial data was available.</w:t>
      </w:r>
    </w:p>
    <w:p w14:paraId="10852F97" w14:textId="00B9839C" w:rsidR="007439D7" w:rsidRDefault="007439D7" w:rsidP="007439D7">
      <w:pPr>
        <w:pStyle w:val="Heading3"/>
        <w:rPr>
          <w:lang w:val="en-GB"/>
        </w:rPr>
      </w:pPr>
      <w:r>
        <w:rPr>
          <w:lang w:val="en-GB"/>
        </w:rPr>
        <w:t>Clinical data</w:t>
      </w:r>
    </w:p>
    <w:p w14:paraId="52E2F0F7" w14:textId="7BB337E8" w:rsidR="003C4EBF" w:rsidRDefault="00E376C7" w:rsidP="003C4EBF">
      <w:pPr>
        <w:rPr>
          <w:lang w:val="en-GB"/>
        </w:rPr>
      </w:pPr>
      <w:r>
        <w:rPr>
          <w:lang w:val="en-GB"/>
        </w:rPr>
        <w:t>The clinical data was accessed using the Snaptron web server.</w:t>
      </w:r>
      <w:r w:rsidR="003C4EBF">
        <w:rPr>
          <w:lang w:val="en-GB"/>
        </w:rPr>
        <w:t xml:space="preserve"> We match the clinical data with the corresponding patient samples in order to obtain details for the tumor and stage endpoints.</w:t>
      </w:r>
      <w:r w:rsidR="003017B1">
        <w:rPr>
          <w:lang w:val="en-GB"/>
        </w:rPr>
        <w:t xml:space="preserve"> To determine whether a sample is tumor or normal, the sample type code</w:t>
      </w:r>
      <w:r w:rsidR="00C023E2">
        <w:rPr>
          <w:lang w:val="en-GB"/>
        </w:rPr>
        <w:t xml:space="preserve"> </w:t>
      </w:r>
      <w:r w:rsidR="00C023E2">
        <w:rPr>
          <w:rStyle w:val="FootnoteReference"/>
          <w:lang w:val="en-GB"/>
        </w:rPr>
        <w:footnoteReference w:id="2"/>
      </w:r>
      <w:r w:rsidR="003017B1">
        <w:rPr>
          <w:lang w:val="en-GB"/>
        </w:rPr>
        <w:t xml:space="preserve"> is used, where codes in the range 01 – 09 are tumors and those in the range 10 – 19 are normal samples</w:t>
      </w:r>
      <w:r w:rsidR="00C023E2">
        <w:rPr>
          <w:lang w:val="en-GB"/>
        </w:rPr>
        <w:t xml:space="preserve"> </w:t>
      </w:r>
      <w:r w:rsidR="00C023E2">
        <w:rPr>
          <w:rStyle w:val="FootnoteReference"/>
          <w:lang w:val="en-GB"/>
        </w:rPr>
        <w:footnoteReference w:id="3"/>
      </w:r>
      <w:r w:rsidR="003017B1">
        <w:rPr>
          <w:lang w:val="en-GB"/>
        </w:rPr>
        <w:t>. Th</w:t>
      </w:r>
      <w:r w:rsidR="00C023E2">
        <w:rPr>
          <w:lang w:val="en-GB"/>
        </w:rPr>
        <w:t>e</w:t>
      </w:r>
      <w:r w:rsidR="003017B1">
        <w:rPr>
          <w:lang w:val="en-GB"/>
        </w:rPr>
        <w:t xml:space="preserve"> stage clinical data </w:t>
      </w:r>
      <w:r w:rsidR="00E5352C">
        <w:rPr>
          <w:lang w:val="en-GB"/>
        </w:rPr>
        <w:t>was</w:t>
      </w:r>
      <w:r w:rsidR="003017B1">
        <w:rPr>
          <w:lang w:val="en-GB"/>
        </w:rPr>
        <w:t xml:space="preserve"> used to determine the tumor stage of each sample. </w:t>
      </w:r>
      <w:r w:rsidR="00E5352C">
        <w:rPr>
          <w:lang w:val="en-GB"/>
        </w:rPr>
        <w:t>We grouped every substage together to obtain a final stage. For example, samples that were stage IIA and IIB were grouped together under the bin of stage II. finally, we modelled the n</w:t>
      </w:r>
      <w:r w:rsidR="003017B1">
        <w:rPr>
          <w:lang w:val="en-GB"/>
        </w:rPr>
        <w:t xml:space="preserve">ormal </w:t>
      </w:r>
      <w:r w:rsidR="00E5352C">
        <w:rPr>
          <w:lang w:val="en-GB"/>
        </w:rPr>
        <w:t xml:space="preserve">tumor adjacent </w:t>
      </w:r>
      <w:r w:rsidR="003017B1">
        <w:rPr>
          <w:lang w:val="en-GB"/>
        </w:rPr>
        <w:t xml:space="preserve">samples as </w:t>
      </w:r>
      <w:r w:rsidR="00E5352C">
        <w:rPr>
          <w:lang w:val="en-GB"/>
        </w:rPr>
        <w:t>s</w:t>
      </w:r>
      <w:r w:rsidR="003017B1">
        <w:rPr>
          <w:lang w:val="en-GB"/>
        </w:rPr>
        <w:t>tage 0.</w:t>
      </w:r>
    </w:p>
    <w:p w14:paraId="33BA573A" w14:textId="3AB807F5" w:rsidR="003D26BF" w:rsidRDefault="003D26BF" w:rsidP="003D26BF">
      <w:pPr>
        <w:pStyle w:val="Heading3"/>
        <w:rPr>
          <w:lang w:val="en-GB"/>
        </w:rPr>
      </w:pPr>
      <w:r>
        <w:rPr>
          <w:lang w:val="en-GB"/>
        </w:rPr>
        <w:t>Overlapped data</w:t>
      </w:r>
    </w:p>
    <w:p w14:paraId="41162057" w14:textId="67A47D86" w:rsidR="003D26BF" w:rsidRDefault="003D26BF" w:rsidP="003D26BF">
      <w:pPr>
        <w:rPr>
          <w:lang w:val="en-GB"/>
        </w:rPr>
      </w:pPr>
      <w:r>
        <w:rPr>
          <w:lang w:val="en-GB"/>
        </w:rPr>
        <w:t xml:space="preserve">In order to investigate the effects </w:t>
      </w:r>
      <w:r w:rsidR="003C4EBF">
        <w:rPr>
          <w:lang w:val="en-GB"/>
        </w:rPr>
        <w:t xml:space="preserve">of microbial data </w:t>
      </w:r>
      <w:r>
        <w:rPr>
          <w:lang w:val="en-GB"/>
        </w:rPr>
        <w:t xml:space="preserve">on cancer diagnostics, </w:t>
      </w:r>
      <w:r w:rsidR="003C4EBF">
        <w:rPr>
          <w:lang w:val="en-GB"/>
        </w:rPr>
        <w:t>we create an overlapped set samples for which there is both host- and microbial omics data in the above-described data sets.</w:t>
      </w:r>
    </w:p>
    <w:p w14:paraId="2C7077AA" w14:textId="3068104E" w:rsidR="00B373E4" w:rsidRDefault="00B373E4" w:rsidP="003D26BF">
      <w:pPr>
        <w:rPr>
          <w:lang w:val="en-GB"/>
        </w:rPr>
      </w:pPr>
      <w:r>
        <w:rPr>
          <w:lang w:val="en-GB"/>
        </w:rPr>
        <w:t>In the first step, the TCGA gene expression data is joined with the clinical data. To do this, the “portion_id” field of each row in the clinical data set, which contains the code for the project, the tissue source site (TSS), participant ID, sample type, vial, and portion id is used. This field is stripped of the portion ID</w:t>
      </w:r>
      <w:r w:rsidR="00033BD2">
        <w:rPr>
          <w:lang w:val="en-GB"/>
        </w:rPr>
        <w:t xml:space="preserve"> and the vial</w:t>
      </w:r>
      <w:r>
        <w:rPr>
          <w:lang w:val="en-GB"/>
        </w:rPr>
        <w:t xml:space="preserve">, </w:t>
      </w:r>
      <w:r w:rsidR="00033BD2">
        <w:rPr>
          <w:lang w:val="en-GB"/>
        </w:rPr>
        <w:t>the duplicates are dropped (to remove samples with the same ID but different measuring technologies), and each row is then joined with the samples in the GE data set, which contains the same attributes up to and including the sample type.</w:t>
      </w:r>
    </w:p>
    <w:p w14:paraId="23464040" w14:textId="732EBD57" w:rsidR="00033BD2" w:rsidRPr="003D26BF" w:rsidRDefault="00033BD2" w:rsidP="003D26BF">
      <w:pPr>
        <w:rPr>
          <w:lang w:val="en-GB"/>
        </w:rPr>
      </w:pPr>
      <w:r>
        <w:rPr>
          <w:lang w:val="en-GB"/>
        </w:rPr>
        <w:t>To join the data set with GE + clinical data to the microbial dataset,  the sample barcode for the microbial samples is stripped of the all samples with a vial type of “B”, and then the vial type attribute is removed altogether. This data set is then joined with the GE + clinical data set.</w:t>
      </w:r>
    </w:p>
    <w:p w14:paraId="533BD79E" w14:textId="7DC9AB09" w:rsidR="00993FD7" w:rsidRDefault="003D26BF">
      <w:pPr>
        <w:rPr>
          <w:lang w:val="en-GB"/>
        </w:rPr>
      </w:pPr>
      <w:r>
        <w:rPr>
          <w:lang w:val="en-GB"/>
        </w:rPr>
        <w:t>The table below displays the class balance of tumor versus normal samples for each modality and the integrated set.</w:t>
      </w:r>
    </w:p>
    <w:p w14:paraId="115A3EAE" w14:textId="508F3CE2" w:rsidR="00E25144" w:rsidRPr="001F6FDC" w:rsidRDefault="00E25144">
      <w:pPr>
        <w:rPr>
          <w:lang w:val="en-GB"/>
        </w:rPr>
      </w:pPr>
    </w:p>
    <w:tbl>
      <w:tblPr>
        <w:tblStyle w:val="ListTable1Light-Accent3"/>
        <w:tblW w:w="2189" w:type="pct"/>
        <w:tblLook w:val="0660" w:firstRow="1" w:lastRow="1" w:firstColumn="0" w:lastColumn="0" w:noHBand="1" w:noVBand="1"/>
      </w:tblPr>
      <w:tblGrid>
        <w:gridCol w:w="1200"/>
        <w:gridCol w:w="1201"/>
        <w:gridCol w:w="962"/>
        <w:gridCol w:w="683"/>
      </w:tblGrid>
      <w:tr w:rsidR="001F6FDC" w:rsidRPr="00E25144" w14:paraId="0AF0B666" w14:textId="520910E7" w:rsidTr="003A1C0D">
        <w:trPr>
          <w:cnfStyle w:val="100000000000" w:firstRow="1" w:lastRow="0" w:firstColumn="0" w:lastColumn="0" w:oddVBand="0" w:evenVBand="0" w:oddHBand="0" w:evenHBand="0" w:firstRowFirstColumn="0" w:firstRowLastColumn="0" w:lastRowFirstColumn="0" w:lastRowLastColumn="0"/>
          <w:trHeight w:val="491"/>
        </w:trPr>
        <w:tc>
          <w:tcPr>
            <w:tcW w:w="1483" w:type="pct"/>
            <w:noWrap/>
          </w:tcPr>
          <w:p w14:paraId="4E234E1C" w14:textId="36B03656" w:rsidR="001F6FDC" w:rsidRPr="00E25144" w:rsidRDefault="001F6FDC">
            <w:pPr>
              <w:rPr>
                <w:color w:val="000000" w:themeColor="text1"/>
              </w:rPr>
            </w:pPr>
            <w:r>
              <w:rPr>
                <w:color w:val="000000" w:themeColor="text1"/>
              </w:rPr>
              <w:t>Cancer</w:t>
            </w:r>
          </w:p>
        </w:tc>
        <w:tc>
          <w:tcPr>
            <w:tcW w:w="1484" w:type="pct"/>
          </w:tcPr>
          <w:p w14:paraId="3B786B27" w14:textId="53F11AC3" w:rsidR="001F6FDC" w:rsidRPr="00E25144" w:rsidRDefault="001F6FDC">
            <w:pPr>
              <w:rPr>
                <w:color w:val="000000" w:themeColor="text1"/>
              </w:rPr>
            </w:pPr>
            <w:r>
              <w:rPr>
                <w:color w:val="000000" w:themeColor="text1"/>
              </w:rPr>
              <w:t>Normal samples</w:t>
            </w:r>
          </w:p>
        </w:tc>
        <w:tc>
          <w:tcPr>
            <w:tcW w:w="1189" w:type="pct"/>
          </w:tcPr>
          <w:p w14:paraId="15B38EFD" w14:textId="12206B2D" w:rsidR="001F6FDC" w:rsidRPr="00E25144" w:rsidRDefault="001F6FDC">
            <w:pPr>
              <w:rPr>
                <w:color w:val="000000" w:themeColor="text1"/>
              </w:rPr>
            </w:pPr>
            <w:r>
              <w:rPr>
                <w:color w:val="000000" w:themeColor="text1"/>
              </w:rPr>
              <w:t>Tumor samples</w:t>
            </w:r>
          </w:p>
        </w:tc>
        <w:tc>
          <w:tcPr>
            <w:tcW w:w="844" w:type="pct"/>
          </w:tcPr>
          <w:p w14:paraId="40DA56F8" w14:textId="67A7CFB1" w:rsidR="001F6FDC" w:rsidRDefault="001F6FDC">
            <w:pPr>
              <w:rPr>
                <w:color w:val="000000" w:themeColor="text1"/>
              </w:rPr>
            </w:pPr>
            <w:r>
              <w:rPr>
                <w:color w:val="000000" w:themeColor="text1"/>
              </w:rPr>
              <w:t>Total</w:t>
            </w:r>
          </w:p>
        </w:tc>
      </w:tr>
      <w:tr w:rsidR="001F6FDC" w:rsidRPr="00E25144" w14:paraId="73C373A5" w14:textId="134734E6" w:rsidTr="003A1C0D">
        <w:trPr>
          <w:trHeight w:val="246"/>
        </w:trPr>
        <w:tc>
          <w:tcPr>
            <w:tcW w:w="1483" w:type="pct"/>
            <w:noWrap/>
          </w:tcPr>
          <w:p w14:paraId="4F922B2A" w14:textId="77777777" w:rsidR="001F6FDC" w:rsidRPr="00E25144" w:rsidRDefault="001F6FDC">
            <w:pPr>
              <w:rPr>
                <w:color w:val="000000" w:themeColor="text1"/>
              </w:rPr>
            </w:pPr>
          </w:p>
        </w:tc>
        <w:tc>
          <w:tcPr>
            <w:tcW w:w="1484" w:type="pct"/>
          </w:tcPr>
          <w:p w14:paraId="358EC85E" w14:textId="0F14FDF6" w:rsidR="001F6FDC" w:rsidRPr="00E25144" w:rsidRDefault="001F6FDC">
            <w:pPr>
              <w:rPr>
                <w:rStyle w:val="SubtleEmphasis"/>
                <w:color w:val="000000" w:themeColor="text1"/>
              </w:rPr>
            </w:pPr>
          </w:p>
        </w:tc>
        <w:tc>
          <w:tcPr>
            <w:tcW w:w="1189" w:type="pct"/>
          </w:tcPr>
          <w:p w14:paraId="41A99D62" w14:textId="3D64B89F" w:rsidR="001F6FDC" w:rsidRPr="00E25144" w:rsidRDefault="001F6FDC">
            <w:pPr>
              <w:rPr>
                <w:color w:val="000000" w:themeColor="text1"/>
              </w:rPr>
            </w:pPr>
          </w:p>
        </w:tc>
        <w:tc>
          <w:tcPr>
            <w:tcW w:w="844" w:type="pct"/>
          </w:tcPr>
          <w:p w14:paraId="2DC51600" w14:textId="77777777" w:rsidR="001F6FDC" w:rsidRPr="00E25144" w:rsidRDefault="001F6FDC">
            <w:pPr>
              <w:rPr>
                <w:color w:val="000000" w:themeColor="text1"/>
              </w:rPr>
            </w:pPr>
          </w:p>
        </w:tc>
      </w:tr>
      <w:tr w:rsidR="003A1C0D" w:rsidRPr="00E25144" w14:paraId="2ACFD1C9" w14:textId="77777777" w:rsidTr="003A1C0D">
        <w:trPr>
          <w:trHeight w:val="467"/>
        </w:trPr>
        <w:tc>
          <w:tcPr>
            <w:tcW w:w="1483" w:type="pct"/>
            <w:noWrap/>
          </w:tcPr>
          <w:p w14:paraId="0A5B4B90" w14:textId="43AFDC49" w:rsidR="003A1C0D" w:rsidRDefault="003A1C0D" w:rsidP="003A1C0D">
            <w:pPr>
              <w:rPr>
                <w:color w:val="000000" w:themeColor="text1"/>
              </w:rPr>
            </w:pPr>
            <w:r>
              <w:rPr>
                <w:color w:val="000000" w:themeColor="text1"/>
              </w:rPr>
              <w:t>STAD</w:t>
            </w:r>
          </w:p>
        </w:tc>
        <w:tc>
          <w:tcPr>
            <w:tcW w:w="1484" w:type="pct"/>
          </w:tcPr>
          <w:p w14:paraId="6B6E9446" w14:textId="4CA2A234" w:rsidR="003A1C0D" w:rsidRDefault="003A1C0D" w:rsidP="003A1C0D">
            <w:pPr>
              <w:pStyle w:val="DecimalAligned"/>
              <w:rPr>
                <w:color w:val="000000" w:themeColor="text1"/>
              </w:rPr>
            </w:pPr>
            <w:r>
              <w:rPr>
                <w:color w:val="000000" w:themeColor="text1"/>
              </w:rPr>
              <w:t>9</w:t>
            </w:r>
          </w:p>
        </w:tc>
        <w:tc>
          <w:tcPr>
            <w:tcW w:w="1189" w:type="pct"/>
          </w:tcPr>
          <w:p w14:paraId="0C3B2DC8" w14:textId="16357BE3" w:rsidR="003A1C0D" w:rsidRDefault="003A1C0D" w:rsidP="003A1C0D">
            <w:pPr>
              <w:pStyle w:val="DecimalAligned"/>
              <w:rPr>
                <w:color w:val="000000" w:themeColor="text1"/>
              </w:rPr>
            </w:pPr>
            <w:r>
              <w:rPr>
                <w:color w:val="000000" w:themeColor="text1"/>
              </w:rPr>
              <w:t>113</w:t>
            </w:r>
          </w:p>
        </w:tc>
        <w:tc>
          <w:tcPr>
            <w:tcW w:w="844" w:type="pct"/>
          </w:tcPr>
          <w:p w14:paraId="5557F7F2" w14:textId="1B0DFED0" w:rsidR="003A1C0D" w:rsidRDefault="003A1C0D" w:rsidP="003A1C0D">
            <w:pPr>
              <w:pStyle w:val="DecimalAligned"/>
              <w:rPr>
                <w:color w:val="000000" w:themeColor="text1"/>
              </w:rPr>
            </w:pPr>
            <w:r>
              <w:rPr>
                <w:color w:val="000000" w:themeColor="text1"/>
              </w:rPr>
              <w:t>12</w:t>
            </w:r>
            <w:r w:rsidR="006E650B">
              <w:rPr>
                <w:color w:val="000000" w:themeColor="text1"/>
              </w:rPr>
              <w:t>2</w:t>
            </w:r>
          </w:p>
        </w:tc>
      </w:tr>
      <w:tr w:rsidR="003A1C0D" w:rsidRPr="00E25144" w14:paraId="32A95AA0" w14:textId="7CE9CB8C" w:rsidTr="003A1C0D">
        <w:trPr>
          <w:trHeight w:val="467"/>
        </w:trPr>
        <w:tc>
          <w:tcPr>
            <w:tcW w:w="1483" w:type="pct"/>
            <w:noWrap/>
          </w:tcPr>
          <w:p w14:paraId="2C386A24" w14:textId="0C3FF753" w:rsidR="003A1C0D" w:rsidRPr="00E25144" w:rsidRDefault="003A1C0D" w:rsidP="003A1C0D">
            <w:pPr>
              <w:rPr>
                <w:color w:val="000000" w:themeColor="text1"/>
              </w:rPr>
            </w:pPr>
            <w:r>
              <w:rPr>
                <w:color w:val="000000" w:themeColor="text1"/>
              </w:rPr>
              <w:t>COAD</w:t>
            </w:r>
          </w:p>
        </w:tc>
        <w:tc>
          <w:tcPr>
            <w:tcW w:w="1484" w:type="pct"/>
          </w:tcPr>
          <w:p w14:paraId="0B4CC1D2" w14:textId="7DEEAF05" w:rsidR="003A1C0D" w:rsidRPr="00E25144" w:rsidRDefault="003A1C0D" w:rsidP="003A1C0D">
            <w:pPr>
              <w:pStyle w:val="DecimalAligned"/>
              <w:rPr>
                <w:color w:val="000000" w:themeColor="text1"/>
              </w:rPr>
            </w:pPr>
            <w:r>
              <w:rPr>
                <w:color w:val="000000" w:themeColor="text1"/>
              </w:rPr>
              <w:t>3</w:t>
            </w:r>
          </w:p>
        </w:tc>
        <w:tc>
          <w:tcPr>
            <w:tcW w:w="1189" w:type="pct"/>
          </w:tcPr>
          <w:p w14:paraId="1AB4477E" w14:textId="44C4A82F" w:rsidR="003A1C0D" w:rsidRPr="00E25144" w:rsidRDefault="003A1C0D" w:rsidP="003A1C0D">
            <w:pPr>
              <w:pStyle w:val="DecimalAligned"/>
              <w:rPr>
                <w:color w:val="000000" w:themeColor="text1"/>
              </w:rPr>
            </w:pPr>
            <w:r>
              <w:rPr>
                <w:color w:val="000000" w:themeColor="text1"/>
              </w:rPr>
              <w:t>45</w:t>
            </w:r>
          </w:p>
        </w:tc>
        <w:tc>
          <w:tcPr>
            <w:tcW w:w="844" w:type="pct"/>
          </w:tcPr>
          <w:p w14:paraId="3032B9FD" w14:textId="4E60DEF4" w:rsidR="003A1C0D" w:rsidRDefault="003A1C0D" w:rsidP="003A1C0D">
            <w:pPr>
              <w:pStyle w:val="DecimalAligned"/>
              <w:rPr>
                <w:color w:val="000000" w:themeColor="text1"/>
              </w:rPr>
            </w:pPr>
            <w:r>
              <w:rPr>
                <w:color w:val="000000" w:themeColor="text1"/>
              </w:rPr>
              <w:t>48</w:t>
            </w:r>
          </w:p>
        </w:tc>
      </w:tr>
      <w:tr w:rsidR="003A1C0D" w:rsidRPr="00E25144" w14:paraId="772425CA" w14:textId="2515E9C4" w:rsidTr="003A1C0D">
        <w:trPr>
          <w:trHeight w:val="479"/>
        </w:trPr>
        <w:tc>
          <w:tcPr>
            <w:tcW w:w="1483" w:type="pct"/>
            <w:noWrap/>
          </w:tcPr>
          <w:p w14:paraId="260673FC" w14:textId="1B8F5C82" w:rsidR="003A1C0D" w:rsidRPr="00E25144" w:rsidRDefault="003A1C0D" w:rsidP="003A1C0D">
            <w:pPr>
              <w:rPr>
                <w:color w:val="000000" w:themeColor="text1"/>
              </w:rPr>
            </w:pPr>
            <w:r>
              <w:rPr>
                <w:color w:val="000000" w:themeColor="text1"/>
              </w:rPr>
              <w:t>ESCA</w:t>
            </w:r>
          </w:p>
        </w:tc>
        <w:tc>
          <w:tcPr>
            <w:tcW w:w="1484" w:type="pct"/>
          </w:tcPr>
          <w:p w14:paraId="609C4570" w14:textId="6C86551B" w:rsidR="003A1C0D" w:rsidRPr="00E25144" w:rsidRDefault="003A1C0D" w:rsidP="003A1C0D">
            <w:pPr>
              <w:pStyle w:val="DecimalAligned"/>
              <w:rPr>
                <w:color w:val="000000" w:themeColor="text1"/>
              </w:rPr>
            </w:pPr>
            <w:r>
              <w:rPr>
                <w:color w:val="000000" w:themeColor="text1"/>
              </w:rPr>
              <w:t>7</w:t>
            </w:r>
          </w:p>
        </w:tc>
        <w:tc>
          <w:tcPr>
            <w:tcW w:w="1189" w:type="pct"/>
          </w:tcPr>
          <w:p w14:paraId="6620D10C" w14:textId="6EDD00FC" w:rsidR="003A1C0D" w:rsidRPr="00E25144" w:rsidRDefault="003A1C0D" w:rsidP="003A1C0D">
            <w:pPr>
              <w:pStyle w:val="DecimalAligned"/>
              <w:rPr>
                <w:color w:val="000000" w:themeColor="text1"/>
              </w:rPr>
            </w:pPr>
            <w:r>
              <w:rPr>
                <w:color w:val="000000" w:themeColor="text1"/>
              </w:rPr>
              <w:t>59</w:t>
            </w:r>
          </w:p>
        </w:tc>
        <w:tc>
          <w:tcPr>
            <w:tcW w:w="844" w:type="pct"/>
          </w:tcPr>
          <w:p w14:paraId="54B5C949" w14:textId="01A651A7" w:rsidR="003A1C0D" w:rsidRDefault="003A1C0D" w:rsidP="003A1C0D">
            <w:pPr>
              <w:pStyle w:val="DecimalAligned"/>
              <w:rPr>
                <w:color w:val="000000" w:themeColor="text1"/>
              </w:rPr>
            </w:pPr>
            <w:r>
              <w:rPr>
                <w:color w:val="000000" w:themeColor="text1"/>
              </w:rPr>
              <w:t>66</w:t>
            </w:r>
          </w:p>
        </w:tc>
      </w:tr>
      <w:tr w:rsidR="003A1C0D" w:rsidRPr="00E25144" w14:paraId="413E5497" w14:textId="5CF7E17D" w:rsidTr="003A1C0D">
        <w:trPr>
          <w:trHeight w:val="467"/>
        </w:trPr>
        <w:tc>
          <w:tcPr>
            <w:tcW w:w="1483" w:type="pct"/>
            <w:noWrap/>
          </w:tcPr>
          <w:p w14:paraId="40CAA521" w14:textId="483610F0" w:rsidR="003A1C0D" w:rsidRPr="00E25144" w:rsidRDefault="003A1C0D" w:rsidP="003A1C0D">
            <w:pPr>
              <w:rPr>
                <w:color w:val="000000" w:themeColor="text1"/>
              </w:rPr>
            </w:pPr>
            <w:r>
              <w:rPr>
                <w:color w:val="000000" w:themeColor="text1"/>
              </w:rPr>
              <w:t>HNSC</w:t>
            </w:r>
          </w:p>
        </w:tc>
        <w:tc>
          <w:tcPr>
            <w:tcW w:w="1484" w:type="pct"/>
          </w:tcPr>
          <w:p w14:paraId="392DA873" w14:textId="1309ABAF" w:rsidR="003A1C0D" w:rsidRPr="00E25144" w:rsidRDefault="003A1C0D" w:rsidP="003A1C0D">
            <w:pPr>
              <w:pStyle w:val="DecimalAligned"/>
              <w:rPr>
                <w:color w:val="000000" w:themeColor="text1"/>
              </w:rPr>
            </w:pPr>
            <w:r>
              <w:rPr>
                <w:color w:val="000000" w:themeColor="text1"/>
              </w:rPr>
              <w:t>7</w:t>
            </w:r>
          </w:p>
        </w:tc>
        <w:tc>
          <w:tcPr>
            <w:tcW w:w="1189" w:type="pct"/>
          </w:tcPr>
          <w:p w14:paraId="27A405DE" w14:textId="54E38BDF" w:rsidR="003A1C0D" w:rsidRPr="00E25144" w:rsidRDefault="003A1C0D" w:rsidP="003A1C0D">
            <w:pPr>
              <w:pStyle w:val="DecimalAligned"/>
              <w:rPr>
                <w:color w:val="000000" w:themeColor="text1"/>
              </w:rPr>
            </w:pPr>
            <w:r>
              <w:rPr>
                <w:color w:val="000000" w:themeColor="text1"/>
              </w:rPr>
              <w:t>154</w:t>
            </w:r>
          </w:p>
        </w:tc>
        <w:tc>
          <w:tcPr>
            <w:tcW w:w="844" w:type="pct"/>
          </w:tcPr>
          <w:p w14:paraId="2C926ECC" w14:textId="7955A741" w:rsidR="003A1C0D" w:rsidRPr="00C26D1D" w:rsidRDefault="003A1C0D" w:rsidP="003A1C0D">
            <w:pPr>
              <w:pStyle w:val="DecimalAligned"/>
              <w:rPr>
                <w:color w:val="000000" w:themeColor="text1"/>
                <w:lang w:val="en-GB"/>
              </w:rPr>
            </w:pPr>
            <w:r>
              <w:rPr>
                <w:color w:val="000000" w:themeColor="text1"/>
              </w:rPr>
              <w:t>161</w:t>
            </w:r>
          </w:p>
        </w:tc>
      </w:tr>
      <w:tr w:rsidR="003A1C0D" w:rsidRPr="00E25144" w14:paraId="6A213CBE" w14:textId="08B161A7" w:rsidTr="003A1C0D">
        <w:trPr>
          <w:trHeight w:val="467"/>
        </w:trPr>
        <w:tc>
          <w:tcPr>
            <w:tcW w:w="1483" w:type="pct"/>
            <w:noWrap/>
          </w:tcPr>
          <w:p w14:paraId="0F3FEF6A" w14:textId="3CA74129" w:rsidR="003A1C0D" w:rsidRPr="00E25144" w:rsidRDefault="003A1C0D" w:rsidP="003A1C0D">
            <w:pPr>
              <w:rPr>
                <w:color w:val="000000" w:themeColor="text1"/>
              </w:rPr>
            </w:pPr>
            <w:r>
              <w:rPr>
                <w:color w:val="000000" w:themeColor="text1"/>
              </w:rPr>
              <w:t>READ</w:t>
            </w:r>
          </w:p>
        </w:tc>
        <w:tc>
          <w:tcPr>
            <w:tcW w:w="1484" w:type="pct"/>
          </w:tcPr>
          <w:p w14:paraId="22D05EB8" w14:textId="33E80205" w:rsidR="003A1C0D" w:rsidRPr="00E25144" w:rsidRDefault="003A1C0D" w:rsidP="003A1C0D">
            <w:pPr>
              <w:pStyle w:val="DecimalAligned"/>
              <w:rPr>
                <w:color w:val="000000" w:themeColor="text1"/>
              </w:rPr>
            </w:pPr>
            <w:r>
              <w:rPr>
                <w:color w:val="000000" w:themeColor="text1"/>
              </w:rPr>
              <w:t>0</w:t>
            </w:r>
          </w:p>
        </w:tc>
        <w:tc>
          <w:tcPr>
            <w:tcW w:w="1189" w:type="pct"/>
          </w:tcPr>
          <w:p w14:paraId="2ECE8EF0" w14:textId="7D619AD6" w:rsidR="003A1C0D" w:rsidRPr="00E25144" w:rsidRDefault="003A1C0D" w:rsidP="003A1C0D">
            <w:pPr>
              <w:pStyle w:val="DecimalAligned"/>
              <w:rPr>
                <w:color w:val="000000" w:themeColor="text1"/>
              </w:rPr>
            </w:pPr>
            <w:r>
              <w:rPr>
                <w:color w:val="000000" w:themeColor="text1"/>
              </w:rPr>
              <w:t>3</w:t>
            </w:r>
          </w:p>
        </w:tc>
        <w:tc>
          <w:tcPr>
            <w:tcW w:w="844" w:type="pct"/>
          </w:tcPr>
          <w:p w14:paraId="17FBF978" w14:textId="65FE68AA" w:rsidR="003A1C0D" w:rsidRDefault="003A1C0D" w:rsidP="003A1C0D">
            <w:pPr>
              <w:pStyle w:val="DecimalAligned"/>
              <w:rPr>
                <w:color w:val="000000" w:themeColor="text1"/>
              </w:rPr>
            </w:pPr>
            <w:r>
              <w:rPr>
                <w:color w:val="000000" w:themeColor="text1"/>
              </w:rPr>
              <w:t>3</w:t>
            </w:r>
          </w:p>
        </w:tc>
      </w:tr>
      <w:tr w:rsidR="003A1C0D" w:rsidRPr="00E25144" w14:paraId="1534F554" w14:textId="7CEAAD9B" w:rsidTr="003A1C0D">
        <w:trPr>
          <w:cnfStyle w:val="010000000000" w:firstRow="0" w:lastRow="1" w:firstColumn="0" w:lastColumn="0" w:oddVBand="0" w:evenVBand="0" w:oddHBand="0" w:evenHBand="0" w:firstRowFirstColumn="0" w:firstRowLastColumn="0" w:lastRowFirstColumn="0" w:lastRowLastColumn="0"/>
          <w:trHeight w:val="246"/>
        </w:trPr>
        <w:tc>
          <w:tcPr>
            <w:tcW w:w="1483" w:type="pct"/>
            <w:noWrap/>
          </w:tcPr>
          <w:p w14:paraId="176ACA98" w14:textId="77777777" w:rsidR="003A1C0D" w:rsidRPr="00E25144" w:rsidRDefault="003A1C0D" w:rsidP="003A1C0D">
            <w:pPr>
              <w:rPr>
                <w:color w:val="000000" w:themeColor="text1"/>
              </w:rPr>
            </w:pPr>
          </w:p>
        </w:tc>
        <w:tc>
          <w:tcPr>
            <w:tcW w:w="1484" w:type="pct"/>
          </w:tcPr>
          <w:p w14:paraId="76EAEC5A" w14:textId="780312DE" w:rsidR="003A1C0D" w:rsidRPr="00E25144" w:rsidRDefault="003A1C0D" w:rsidP="003A1C0D">
            <w:pPr>
              <w:rPr>
                <w:rStyle w:val="SubtleEmphasis"/>
                <w:color w:val="000000" w:themeColor="text1"/>
              </w:rPr>
            </w:pPr>
          </w:p>
        </w:tc>
        <w:tc>
          <w:tcPr>
            <w:tcW w:w="1189" w:type="pct"/>
          </w:tcPr>
          <w:p w14:paraId="2D7A2F4F" w14:textId="217D8E03" w:rsidR="003A1C0D" w:rsidRPr="00E25144" w:rsidRDefault="003A1C0D" w:rsidP="003A1C0D">
            <w:pPr>
              <w:rPr>
                <w:color w:val="000000" w:themeColor="text1"/>
              </w:rPr>
            </w:pPr>
          </w:p>
        </w:tc>
        <w:tc>
          <w:tcPr>
            <w:tcW w:w="844" w:type="pct"/>
          </w:tcPr>
          <w:p w14:paraId="52130B58" w14:textId="77777777" w:rsidR="003A1C0D" w:rsidRPr="00E25144" w:rsidRDefault="003A1C0D" w:rsidP="003A1C0D">
            <w:pPr>
              <w:rPr>
                <w:color w:val="000000" w:themeColor="text1"/>
              </w:rPr>
            </w:pPr>
          </w:p>
        </w:tc>
      </w:tr>
    </w:tbl>
    <w:p w14:paraId="6E833022" w14:textId="46F0429C" w:rsidR="00E25144" w:rsidRPr="001F6FDC" w:rsidRDefault="001F6FDC" w:rsidP="001F6FDC">
      <w:pPr>
        <w:pStyle w:val="Caption"/>
      </w:pPr>
      <w:r>
        <w:t xml:space="preserve">Table </w:t>
      </w:r>
      <w:fldSimple w:instr=" SEQ Table \* ARABIC ">
        <w:r w:rsidR="00567689">
          <w:rPr>
            <w:noProof/>
          </w:rPr>
          <w:t>1</w:t>
        </w:r>
      </w:fldSimple>
      <w:r>
        <w:t>:</w:t>
      </w:r>
      <w:r w:rsidRPr="0077225D">
        <w:t xml:space="preserve"> Number of tumor and normal adjacent </w:t>
      </w:r>
      <w:r w:rsidR="00865A50">
        <w:t>tissue</w:t>
      </w:r>
      <w:r w:rsidRPr="0077225D">
        <w:t xml:space="preserve"> (NAT) samples in the overlap set</w:t>
      </w:r>
      <w:r>
        <w:t xml:space="preserve"> for each cancer</w:t>
      </w:r>
    </w:p>
    <w:p w14:paraId="58095BD7" w14:textId="4B7A5A02" w:rsidR="00432975" w:rsidRDefault="003D26BF">
      <w:pPr>
        <w:rPr>
          <w:lang w:val="en-GB"/>
        </w:rPr>
      </w:pPr>
      <w:r>
        <w:rPr>
          <w:lang w:val="en-GB"/>
        </w:rPr>
        <w:lastRenderedPageBreak/>
        <w:t>The next</w:t>
      </w:r>
      <w:r w:rsidR="00581746">
        <w:rPr>
          <w:lang w:val="en-GB"/>
        </w:rPr>
        <w:t xml:space="preserve"> table</w:t>
      </w:r>
      <w:r>
        <w:rPr>
          <w:lang w:val="en-GB"/>
        </w:rPr>
        <w:t xml:space="preserve"> displays the balance for the stage samples. </w:t>
      </w:r>
      <w:r w:rsidR="00284C2E">
        <w:rPr>
          <w:lang w:val="en-GB"/>
        </w:rPr>
        <w:t xml:space="preserve">There are less total samples per cancer than the tumor versus normal categorization due to the stage for certain samples being absent. </w:t>
      </w:r>
      <w:r>
        <w:rPr>
          <w:lang w:val="en-GB"/>
        </w:rPr>
        <w:t>Normal samples are classified as stage 0.</w:t>
      </w:r>
      <w:r w:rsidR="009105F3">
        <w:rPr>
          <w:lang w:val="en-GB"/>
        </w:rPr>
        <w:t xml:space="preserve"> </w:t>
      </w:r>
    </w:p>
    <w:p w14:paraId="71309383" w14:textId="6F97F1B6" w:rsidR="001F6FDC" w:rsidRDefault="001F6FDC">
      <w:pPr>
        <w:rPr>
          <w:lang w:val="en-GB"/>
        </w:rPr>
      </w:pPr>
    </w:p>
    <w:p w14:paraId="3320CD54" w14:textId="0C71CCE3" w:rsidR="001F6FDC" w:rsidRDefault="001F6FDC">
      <w:pPr>
        <w:rPr>
          <w:lang w:val="en-GB"/>
        </w:rPr>
      </w:pPr>
    </w:p>
    <w:p w14:paraId="04CDCAE1" w14:textId="77777777" w:rsidR="001F6FDC" w:rsidRPr="00432975" w:rsidRDefault="001F6FDC">
      <w:pPr>
        <w:rPr>
          <w:lang w:val="en-GB"/>
        </w:rPr>
      </w:pPr>
    </w:p>
    <w:tbl>
      <w:tblPr>
        <w:tblStyle w:val="ListTable1Light-Accent3"/>
        <w:tblW w:w="3847" w:type="pct"/>
        <w:tblLook w:val="0660" w:firstRow="1" w:lastRow="1" w:firstColumn="0" w:lastColumn="0" w:noHBand="1" w:noVBand="1"/>
      </w:tblPr>
      <w:tblGrid>
        <w:gridCol w:w="1174"/>
        <w:gridCol w:w="998"/>
        <w:gridCol w:w="997"/>
        <w:gridCol w:w="997"/>
        <w:gridCol w:w="907"/>
        <w:gridCol w:w="1347"/>
        <w:gridCol w:w="691"/>
      </w:tblGrid>
      <w:tr w:rsidR="00A40A6F" w14:paraId="401DE7A8" w14:textId="77777777" w:rsidTr="00A40A6F">
        <w:trPr>
          <w:cnfStyle w:val="100000000000" w:firstRow="1" w:lastRow="0" w:firstColumn="0" w:lastColumn="0" w:oddVBand="0" w:evenVBand="0" w:oddHBand="0" w:evenHBand="0" w:firstRowFirstColumn="0" w:firstRowLastColumn="0" w:lastRowFirstColumn="0" w:lastRowLastColumn="0"/>
          <w:trHeight w:val="25"/>
        </w:trPr>
        <w:tc>
          <w:tcPr>
            <w:tcW w:w="825" w:type="pct"/>
            <w:noWrap/>
          </w:tcPr>
          <w:p w14:paraId="4A3EB7B3" w14:textId="77777777" w:rsidR="00865A50" w:rsidRPr="00E25144" w:rsidRDefault="00865A50" w:rsidP="00B66AA4">
            <w:pPr>
              <w:rPr>
                <w:color w:val="000000" w:themeColor="text1"/>
              </w:rPr>
            </w:pPr>
            <w:r>
              <w:rPr>
                <w:color w:val="000000" w:themeColor="text1"/>
              </w:rPr>
              <w:t>Cancer</w:t>
            </w:r>
          </w:p>
        </w:tc>
        <w:tc>
          <w:tcPr>
            <w:tcW w:w="702" w:type="pct"/>
          </w:tcPr>
          <w:p w14:paraId="631A23AB" w14:textId="3BB53B7B" w:rsidR="00865A50" w:rsidRPr="00E25144" w:rsidRDefault="00865A50" w:rsidP="00B66AA4">
            <w:pPr>
              <w:rPr>
                <w:color w:val="000000" w:themeColor="text1"/>
              </w:rPr>
            </w:pPr>
            <w:r>
              <w:rPr>
                <w:color w:val="000000" w:themeColor="text1"/>
              </w:rPr>
              <w:t>Stage 0</w:t>
            </w:r>
          </w:p>
        </w:tc>
        <w:tc>
          <w:tcPr>
            <w:tcW w:w="701" w:type="pct"/>
          </w:tcPr>
          <w:p w14:paraId="7CD7488F" w14:textId="4A3F986D" w:rsidR="00865A50" w:rsidRPr="00E25144" w:rsidRDefault="00865A50" w:rsidP="00B66AA4">
            <w:pPr>
              <w:rPr>
                <w:color w:val="000000" w:themeColor="text1"/>
              </w:rPr>
            </w:pPr>
            <w:r>
              <w:rPr>
                <w:color w:val="000000" w:themeColor="text1"/>
              </w:rPr>
              <w:t>Stage 1</w:t>
            </w:r>
          </w:p>
        </w:tc>
        <w:tc>
          <w:tcPr>
            <w:tcW w:w="701" w:type="pct"/>
          </w:tcPr>
          <w:p w14:paraId="14E2167D" w14:textId="7319CB5D" w:rsidR="00865A50" w:rsidRDefault="00865A50" w:rsidP="00B66AA4">
            <w:pPr>
              <w:rPr>
                <w:color w:val="000000" w:themeColor="text1"/>
              </w:rPr>
            </w:pPr>
            <w:r>
              <w:rPr>
                <w:color w:val="000000" w:themeColor="text1"/>
              </w:rPr>
              <w:t>Stage 2</w:t>
            </w:r>
          </w:p>
        </w:tc>
        <w:tc>
          <w:tcPr>
            <w:tcW w:w="638" w:type="pct"/>
          </w:tcPr>
          <w:p w14:paraId="5F66CE26" w14:textId="4F1CB9B1" w:rsidR="00865A50" w:rsidRDefault="00865A50" w:rsidP="00B66AA4">
            <w:pPr>
              <w:rPr>
                <w:color w:val="000000" w:themeColor="text1"/>
              </w:rPr>
            </w:pPr>
            <w:r>
              <w:rPr>
                <w:color w:val="000000" w:themeColor="text1"/>
              </w:rPr>
              <w:t>Stage 3</w:t>
            </w:r>
          </w:p>
        </w:tc>
        <w:tc>
          <w:tcPr>
            <w:tcW w:w="947" w:type="pct"/>
          </w:tcPr>
          <w:p w14:paraId="2F38810D" w14:textId="2CE453AB" w:rsidR="00865A50" w:rsidRDefault="00865A50" w:rsidP="00B66AA4">
            <w:pPr>
              <w:rPr>
                <w:color w:val="000000" w:themeColor="text1"/>
              </w:rPr>
            </w:pPr>
            <w:r>
              <w:rPr>
                <w:color w:val="000000" w:themeColor="text1"/>
              </w:rPr>
              <w:t>Stage 4</w:t>
            </w:r>
          </w:p>
        </w:tc>
        <w:tc>
          <w:tcPr>
            <w:tcW w:w="486" w:type="pct"/>
          </w:tcPr>
          <w:p w14:paraId="6A07964D" w14:textId="226C48FB" w:rsidR="00865A50" w:rsidRDefault="00865A50" w:rsidP="00B66AA4">
            <w:pPr>
              <w:rPr>
                <w:color w:val="000000" w:themeColor="text1"/>
              </w:rPr>
            </w:pPr>
            <w:r>
              <w:rPr>
                <w:color w:val="000000" w:themeColor="text1"/>
              </w:rPr>
              <w:t>Total</w:t>
            </w:r>
          </w:p>
        </w:tc>
      </w:tr>
      <w:tr w:rsidR="00A40A6F" w:rsidRPr="00E25144" w14:paraId="05632546" w14:textId="77777777" w:rsidTr="00A40A6F">
        <w:trPr>
          <w:trHeight w:val="25"/>
        </w:trPr>
        <w:tc>
          <w:tcPr>
            <w:tcW w:w="825" w:type="pct"/>
            <w:noWrap/>
          </w:tcPr>
          <w:p w14:paraId="564CF025" w14:textId="77777777" w:rsidR="00865A50" w:rsidRPr="00E25144" w:rsidRDefault="00865A50" w:rsidP="00B66AA4">
            <w:pPr>
              <w:rPr>
                <w:color w:val="000000" w:themeColor="text1"/>
              </w:rPr>
            </w:pPr>
          </w:p>
        </w:tc>
        <w:tc>
          <w:tcPr>
            <w:tcW w:w="702" w:type="pct"/>
          </w:tcPr>
          <w:p w14:paraId="60A5ACA8" w14:textId="77777777" w:rsidR="00865A50" w:rsidRPr="00E25144" w:rsidRDefault="00865A50" w:rsidP="00B66AA4">
            <w:pPr>
              <w:rPr>
                <w:rStyle w:val="SubtleEmphasis"/>
                <w:color w:val="000000" w:themeColor="text1"/>
              </w:rPr>
            </w:pPr>
          </w:p>
        </w:tc>
        <w:tc>
          <w:tcPr>
            <w:tcW w:w="701" w:type="pct"/>
          </w:tcPr>
          <w:p w14:paraId="4EDD947A" w14:textId="77777777" w:rsidR="00865A50" w:rsidRPr="00E25144" w:rsidRDefault="00865A50" w:rsidP="00B66AA4">
            <w:pPr>
              <w:rPr>
                <w:color w:val="000000" w:themeColor="text1"/>
              </w:rPr>
            </w:pPr>
          </w:p>
        </w:tc>
        <w:tc>
          <w:tcPr>
            <w:tcW w:w="701" w:type="pct"/>
          </w:tcPr>
          <w:p w14:paraId="5ADFDB6E" w14:textId="77777777" w:rsidR="00865A50" w:rsidRPr="00E25144" w:rsidRDefault="00865A50" w:rsidP="00B66AA4">
            <w:pPr>
              <w:rPr>
                <w:color w:val="000000" w:themeColor="text1"/>
              </w:rPr>
            </w:pPr>
          </w:p>
        </w:tc>
        <w:tc>
          <w:tcPr>
            <w:tcW w:w="638" w:type="pct"/>
          </w:tcPr>
          <w:p w14:paraId="32BED831" w14:textId="77777777" w:rsidR="00865A50" w:rsidRPr="00E25144" w:rsidRDefault="00865A50" w:rsidP="00B66AA4">
            <w:pPr>
              <w:rPr>
                <w:color w:val="000000" w:themeColor="text1"/>
              </w:rPr>
            </w:pPr>
          </w:p>
        </w:tc>
        <w:tc>
          <w:tcPr>
            <w:tcW w:w="947" w:type="pct"/>
          </w:tcPr>
          <w:p w14:paraId="2C256252" w14:textId="77777777" w:rsidR="00865A50" w:rsidRPr="00E25144" w:rsidRDefault="00865A50" w:rsidP="00B66AA4">
            <w:pPr>
              <w:rPr>
                <w:color w:val="000000" w:themeColor="text1"/>
              </w:rPr>
            </w:pPr>
          </w:p>
        </w:tc>
        <w:tc>
          <w:tcPr>
            <w:tcW w:w="486" w:type="pct"/>
          </w:tcPr>
          <w:p w14:paraId="2595F84B" w14:textId="25BBAE95" w:rsidR="00865A50" w:rsidRPr="00E25144" w:rsidRDefault="00865A50" w:rsidP="00B66AA4">
            <w:pPr>
              <w:rPr>
                <w:color w:val="000000" w:themeColor="text1"/>
              </w:rPr>
            </w:pPr>
          </w:p>
        </w:tc>
      </w:tr>
      <w:tr w:rsidR="003A1C0D" w14:paraId="24662613" w14:textId="77777777" w:rsidTr="00A40A6F">
        <w:trPr>
          <w:trHeight w:val="49"/>
        </w:trPr>
        <w:tc>
          <w:tcPr>
            <w:tcW w:w="825" w:type="pct"/>
            <w:noWrap/>
          </w:tcPr>
          <w:p w14:paraId="1824E3EC" w14:textId="59B3C13A" w:rsidR="003A1C0D" w:rsidRDefault="003A1C0D" w:rsidP="003A1C0D">
            <w:pPr>
              <w:rPr>
                <w:color w:val="000000" w:themeColor="text1"/>
              </w:rPr>
            </w:pPr>
            <w:r>
              <w:rPr>
                <w:color w:val="000000" w:themeColor="text1"/>
              </w:rPr>
              <w:t>STAD</w:t>
            </w:r>
          </w:p>
        </w:tc>
        <w:tc>
          <w:tcPr>
            <w:tcW w:w="702" w:type="pct"/>
          </w:tcPr>
          <w:p w14:paraId="5A48904D" w14:textId="6008C2F5" w:rsidR="003A1C0D" w:rsidRDefault="003A1C0D" w:rsidP="003A1C0D">
            <w:pPr>
              <w:pStyle w:val="DecimalAligned"/>
              <w:rPr>
                <w:color w:val="000000" w:themeColor="text1"/>
              </w:rPr>
            </w:pPr>
            <w:r>
              <w:rPr>
                <w:color w:val="000000" w:themeColor="text1"/>
              </w:rPr>
              <w:t>9</w:t>
            </w:r>
          </w:p>
        </w:tc>
        <w:tc>
          <w:tcPr>
            <w:tcW w:w="701" w:type="pct"/>
          </w:tcPr>
          <w:p w14:paraId="2CD4C353" w14:textId="4B2C18A1" w:rsidR="003A1C0D" w:rsidRDefault="003A1C0D" w:rsidP="003A1C0D">
            <w:pPr>
              <w:pStyle w:val="DecimalAligned"/>
              <w:rPr>
                <w:color w:val="000000" w:themeColor="text1"/>
              </w:rPr>
            </w:pPr>
            <w:r>
              <w:rPr>
                <w:color w:val="000000" w:themeColor="text1"/>
              </w:rPr>
              <w:t>19</w:t>
            </w:r>
          </w:p>
        </w:tc>
        <w:tc>
          <w:tcPr>
            <w:tcW w:w="701" w:type="pct"/>
          </w:tcPr>
          <w:p w14:paraId="79560976" w14:textId="75B9BA57" w:rsidR="003A1C0D" w:rsidRDefault="003A1C0D" w:rsidP="003A1C0D">
            <w:pPr>
              <w:pStyle w:val="DecimalAligned"/>
              <w:rPr>
                <w:color w:val="000000" w:themeColor="text1"/>
              </w:rPr>
            </w:pPr>
            <w:r>
              <w:rPr>
                <w:color w:val="000000" w:themeColor="text1"/>
              </w:rPr>
              <w:t>36</w:t>
            </w:r>
          </w:p>
        </w:tc>
        <w:tc>
          <w:tcPr>
            <w:tcW w:w="638" w:type="pct"/>
          </w:tcPr>
          <w:p w14:paraId="74B5EA8D" w14:textId="712EA459" w:rsidR="003A1C0D" w:rsidRDefault="003A1C0D" w:rsidP="003A1C0D">
            <w:pPr>
              <w:pStyle w:val="DecimalAligned"/>
              <w:rPr>
                <w:color w:val="000000" w:themeColor="text1"/>
              </w:rPr>
            </w:pPr>
            <w:r>
              <w:rPr>
                <w:color w:val="000000" w:themeColor="text1"/>
              </w:rPr>
              <w:t>27</w:t>
            </w:r>
          </w:p>
        </w:tc>
        <w:tc>
          <w:tcPr>
            <w:tcW w:w="947" w:type="pct"/>
          </w:tcPr>
          <w:p w14:paraId="01F418A4" w14:textId="2563D734" w:rsidR="003A1C0D" w:rsidRDefault="003A1C0D" w:rsidP="003A1C0D">
            <w:pPr>
              <w:pStyle w:val="DecimalAligned"/>
              <w:rPr>
                <w:color w:val="000000" w:themeColor="text1"/>
              </w:rPr>
            </w:pPr>
            <w:r>
              <w:rPr>
                <w:color w:val="000000" w:themeColor="text1"/>
              </w:rPr>
              <w:t>16</w:t>
            </w:r>
          </w:p>
        </w:tc>
        <w:tc>
          <w:tcPr>
            <w:tcW w:w="486" w:type="pct"/>
          </w:tcPr>
          <w:p w14:paraId="0C61F0F9" w14:textId="0243BCE3" w:rsidR="003A1C0D" w:rsidRDefault="003A1C0D" w:rsidP="003A1C0D">
            <w:pPr>
              <w:pStyle w:val="DecimalAligned"/>
              <w:rPr>
                <w:color w:val="000000" w:themeColor="text1"/>
              </w:rPr>
            </w:pPr>
            <w:r>
              <w:rPr>
                <w:color w:val="000000" w:themeColor="text1"/>
              </w:rPr>
              <w:t>107</w:t>
            </w:r>
          </w:p>
        </w:tc>
      </w:tr>
      <w:tr w:rsidR="003A1C0D" w14:paraId="3B655780" w14:textId="77777777" w:rsidTr="00A40A6F">
        <w:trPr>
          <w:trHeight w:val="49"/>
        </w:trPr>
        <w:tc>
          <w:tcPr>
            <w:tcW w:w="825" w:type="pct"/>
            <w:noWrap/>
          </w:tcPr>
          <w:p w14:paraId="4799A19B" w14:textId="77777777" w:rsidR="003A1C0D" w:rsidRPr="00E25144" w:rsidRDefault="003A1C0D" w:rsidP="003A1C0D">
            <w:pPr>
              <w:rPr>
                <w:color w:val="000000" w:themeColor="text1"/>
              </w:rPr>
            </w:pPr>
            <w:r>
              <w:rPr>
                <w:color w:val="000000" w:themeColor="text1"/>
              </w:rPr>
              <w:t>COAD</w:t>
            </w:r>
          </w:p>
        </w:tc>
        <w:tc>
          <w:tcPr>
            <w:tcW w:w="702" w:type="pct"/>
          </w:tcPr>
          <w:p w14:paraId="6BD99378" w14:textId="77777777" w:rsidR="003A1C0D" w:rsidRPr="00E25144" w:rsidRDefault="003A1C0D" w:rsidP="003A1C0D">
            <w:pPr>
              <w:pStyle w:val="DecimalAligned"/>
              <w:rPr>
                <w:color w:val="000000" w:themeColor="text1"/>
              </w:rPr>
            </w:pPr>
            <w:r>
              <w:rPr>
                <w:color w:val="000000" w:themeColor="text1"/>
              </w:rPr>
              <w:t>3</w:t>
            </w:r>
          </w:p>
        </w:tc>
        <w:tc>
          <w:tcPr>
            <w:tcW w:w="701" w:type="pct"/>
          </w:tcPr>
          <w:p w14:paraId="14FB4C78" w14:textId="08887012" w:rsidR="003A1C0D" w:rsidRPr="00E25144" w:rsidRDefault="003A1C0D" w:rsidP="003A1C0D">
            <w:pPr>
              <w:pStyle w:val="DecimalAligned"/>
              <w:rPr>
                <w:color w:val="000000" w:themeColor="text1"/>
              </w:rPr>
            </w:pPr>
            <w:r>
              <w:rPr>
                <w:color w:val="000000" w:themeColor="text1"/>
              </w:rPr>
              <w:t>12</w:t>
            </w:r>
          </w:p>
        </w:tc>
        <w:tc>
          <w:tcPr>
            <w:tcW w:w="701" w:type="pct"/>
          </w:tcPr>
          <w:p w14:paraId="54FCE5F6" w14:textId="386B142D" w:rsidR="003A1C0D" w:rsidRDefault="003A1C0D" w:rsidP="003A1C0D">
            <w:pPr>
              <w:pStyle w:val="DecimalAligned"/>
              <w:rPr>
                <w:color w:val="000000" w:themeColor="text1"/>
              </w:rPr>
            </w:pPr>
            <w:r>
              <w:rPr>
                <w:color w:val="000000" w:themeColor="text1"/>
              </w:rPr>
              <w:t>15</w:t>
            </w:r>
          </w:p>
        </w:tc>
        <w:tc>
          <w:tcPr>
            <w:tcW w:w="638" w:type="pct"/>
          </w:tcPr>
          <w:p w14:paraId="524DD593" w14:textId="1D378A87" w:rsidR="003A1C0D" w:rsidRDefault="003A1C0D" w:rsidP="003A1C0D">
            <w:pPr>
              <w:pStyle w:val="DecimalAligned"/>
              <w:rPr>
                <w:color w:val="000000" w:themeColor="text1"/>
              </w:rPr>
            </w:pPr>
            <w:r>
              <w:rPr>
                <w:color w:val="000000" w:themeColor="text1"/>
              </w:rPr>
              <w:t>11</w:t>
            </w:r>
          </w:p>
        </w:tc>
        <w:tc>
          <w:tcPr>
            <w:tcW w:w="947" w:type="pct"/>
          </w:tcPr>
          <w:p w14:paraId="0DF90900" w14:textId="76CA2DE3" w:rsidR="003A1C0D" w:rsidRDefault="003A1C0D" w:rsidP="003A1C0D">
            <w:pPr>
              <w:pStyle w:val="DecimalAligned"/>
              <w:rPr>
                <w:color w:val="000000" w:themeColor="text1"/>
              </w:rPr>
            </w:pPr>
            <w:r>
              <w:rPr>
                <w:color w:val="000000" w:themeColor="text1"/>
              </w:rPr>
              <w:t>6</w:t>
            </w:r>
          </w:p>
        </w:tc>
        <w:tc>
          <w:tcPr>
            <w:tcW w:w="486" w:type="pct"/>
          </w:tcPr>
          <w:p w14:paraId="07B16466" w14:textId="54E3A6EA" w:rsidR="003A1C0D" w:rsidRDefault="003A1C0D" w:rsidP="003A1C0D">
            <w:pPr>
              <w:pStyle w:val="DecimalAligned"/>
              <w:rPr>
                <w:color w:val="000000" w:themeColor="text1"/>
              </w:rPr>
            </w:pPr>
            <w:r>
              <w:rPr>
                <w:color w:val="000000" w:themeColor="text1"/>
              </w:rPr>
              <w:t>47</w:t>
            </w:r>
          </w:p>
        </w:tc>
      </w:tr>
      <w:tr w:rsidR="003A1C0D" w14:paraId="52E1B136" w14:textId="77777777" w:rsidTr="00A40A6F">
        <w:trPr>
          <w:trHeight w:val="49"/>
        </w:trPr>
        <w:tc>
          <w:tcPr>
            <w:tcW w:w="825" w:type="pct"/>
            <w:noWrap/>
          </w:tcPr>
          <w:p w14:paraId="39DA970D" w14:textId="77777777" w:rsidR="003A1C0D" w:rsidRPr="00E25144" w:rsidRDefault="003A1C0D" w:rsidP="003A1C0D">
            <w:pPr>
              <w:rPr>
                <w:color w:val="000000" w:themeColor="text1"/>
              </w:rPr>
            </w:pPr>
            <w:r>
              <w:rPr>
                <w:color w:val="000000" w:themeColor="text1"/>
              </w:rPr>
              <w:t>ESCA</w:t>
            </w:r>
          </w:p>
        </w:tc>
        <w:tc>
          <w:tcPr>
            <w:tcW w:w="702" w:type="pct"/>
          </w:tcPr>
          <w:p w14:paraId="11E1A77D" w14:textId="77777777" w:rsidR="003A1C0D" w:rsidRPr="00E25144" w:rsidRDefault="003A1C0D" w:rsidP="003A1C0D">
            <w:pPr>
              <w:pStyle w:val="DecimalAligned"/>
              <w:rPr>
                <w:color w:val="000000" w:themeColor="text1"/>
              </w:rPr>
            </w:pPr>
            <w:r>
              <w:rPr>
                <w:color w:val="000000" w:themeColor="text1"/>
              </w:rPr>
              <w:t>7</w:t>
            </w:r>
          </w:p>
        </w:tc>
        <w:tc>
          <w:tcPr>
            <w:tcW w:w="701" w:type="pct"/>
          </w:tcPr>
          <w:p w14:paraId="18E3311E" w14:textId="10BADB98" w:rsidR="003A1C0D" w:rsidRPr="00E25144" w:rsidRDefault="003A1C0D" w:rsidP="003A1C0D">
            <w:pPr>
              <w:pStyle w:val="DecimalAligned"/>
              <w:rPr>
                <w:color w:val="000000" w:themeColor="text1"/>
              </w:rPr>
            </w:pPr>
            <w:r>
              <w:rPr>
                <w:color w:val="000000" w:themeColor="text1"/>
              </w:rPr>
              <w:t>8</w:t>
            </w:r>
          </w:p>
        </w:tc>
        <w:tc>
          <w:tcPr>
            <w:tcW w:w="701" w:type="pct"/>
          </w:tcPr>
          <w:p w14:paraId="275C7186" w14:textId="35E7EAB5" w:rsidR="003A1C0D" w:rsidRDefault="003A1C0D" w:rsidP="003A1C0D">
            <w:pPr>
              <w:pStyle w:val="DecimalAligned"/>
              <w:rPr>
                <w:color w:val="000000" w:themeColor="text1"/>
              </w:rPr>
            </w:pPr>
            <w:r>
              <w:rPr>
                <w:color w:val="000000" w:themeColor="text1"/>
              </w:rPr>
              <w:t>30</w:t>
            </w:r>
          </w:p>
        </w:tc>
        <w:tc>
          <w:tcPr>
            <w:tcW w:w="638" w:type="pct"/>
          </w:tcPr>
          <w:p w14:paraId="245FB7E1" w14:textId="091E8065" w:rsidR="003A1C0D" w:rsidRDefault="003A1C0D" w:rsidP="003A1C0D">
            <w:pPr>
              <w:pStyle w:val="DecimalAligned"/>
              <w:rPr>
                <w:color w:val="000000" w:themeColor="text1"/>
              </w:rPr>
            </w:pPr>
            <w:r>
              <w:rPr>
                <w:color w:val="000000" w:themeColor="text1"/>
              </w:rPr>
              <w:t>15</w:t>
            </w:r>
          </w:p>
        </w:tc>
        <w:tc>
          <w:tcPr>
            <w:tcW w:w="947" w:type="pct"/>
          </w:tcPr>
          <w:p w14:paraId="5F41320C" w14:textId="72304CE0" w:rsidR="003A1C0D" w:rsidRDefault="003A1C0D" w:rsidP="003A1C0D">
            <w:pPr>
              <w:pStyle w:val="DecimalAligned"/>
              <w:rPr>
                <w:color w:val="000000" w:themeColor="text1"/>
              </w:rPr>
            </w:pPr>
            <w:r>
              <w:rPr>
                <w:color w:val="000000" w:themeColor="text1"/>
              </w:rPr>
              <w:t>2</w:t>
            </w:r>
          </w:p>
        </w:tc>
        <w:tc>
          <w:tcPr>
            <w:tcW w:w="486" w:type="pct"/>
          </w:tcPr>
          <w:p w14:paraId="5EE0030B" w14:textId="2AE76B25" w:rsidR="003A1C0D" w:rsidRDefault="003A1C0D" w:rsidP="003A1C0D">
            <w:pPr>
              <w:pStyle w:val="DecimalAligned"/>
              <w:rPr>
                <w:color w:val="000000" w:themeColor="text1"/>
              </w:rPr>
            </w:pPr>
            <w:r>
              <w:rPr>
                <w:color w:val="000000" w:themeColor="text1"/>
              </w:rPr>
              <w:t>62</w:t>
            </w:r>
          </w:p>
        </w:tc>
      </w:tr>
      <w:tr w:rsidR="003A1C0D" w14:paraId="2B09C031" w14:textId="77777777" w:rsidTr="00A40A6F">
        <w:trPr>
          <w:trHeight w:val="50"/>
        </w:trPr>
        <w:tc>
          <w:tcPr>
            <w:tcW w:w="825" w:type="pct"/>
            <w:noWrap/>
          </w:tcPr>
          <w:p w14:paraId="375833E4" w14:textId="77777777" w:rsidR="003A1C0D" w:rsidRPr="00E25144" w:rsidRDefault="003A1C0D" w:rsidP="003A1C0D">
            <w:pPr>
              <w:rPr>
                <w:color w:val="000000" w:themeColor="text1"/>
              </w:rPr>
            </w:pPr>
            <w:r>
              <w:rPr>
                <w:color w:val="000000" w:themeColor="text1"/>
              </w:rPr>
              <w:t>HNSC</w:t>
            </w:r>
          </w:p>
        </w:tc>
        <w:tc>
          <w:tcPr>
            <w:tcW w:w="702" w:type="pct"/>
          </w:tcPr>
          <w:p w14:paraId="4DCB9269" w14:textId="645FA957" w:rsidR="003A1C0D" w:rsidRPr="00E25144" w:rsidRDefault="003A1C0D" w:rsidP="003A1C0D">
            <w:pPr>
              <w:pStyle w:val="DecimalAligned"/>
              <w:rPr>
                <w:color w:val="000000" w:themeColor="text1"/>
              </w:rPr>
            </w:pPr>
            <w:r>
              <w:rPr>
                <w:color w:val="000000" w:themeColor="text1"/>
              </w:rPr>
              <w:t>7</w:t>
            </w:r>
          </w:p>
        </w:tc>
        <w:tc>
          <w:tcPr>
            <w:tcW w:w="701" w:type="pct"/>
          </w:tcPr>
          <w:p w14:paraId="15BCA528" w14:textId="04AD86D3" w:rsidR="003A1C0D" w:rsidRPr="00E25144" w:rsidRDefault="003A1C0D" w:rsidP="003A1C0D">
            <w:pPr>
              <w:pStyle w:val="DecimalAligned"/>
              <w:rPr>
                <w:color w:val="000000" w:themeColor="text1"/>
              </w:rPr>
            </w:pPr>
            <w:r>
              <w:rPr>
                <w:color w:val="000000" w:themeColor="text1"/>
              </w:rPr>
              <w:t>10</w:t>
            </w:r>
          </w:p>
        </w:tc>
        <w:tc>
          <w:tcPr>
            <w:tcW w:w="701" w:type="pct"/>
          </w:tcPr>
          <w:p w14:paraId="4C5C324B" w14:textId="50334748" w:rsidR="003A1C0D" w:rsidRDefault="003A1C0D" w:rsidP="003A1C0D">
            <w:pPr>
              <w:pStyle w:val="DecimalAligned"/>
              <w:rPr>
                <w:color w:val="000000" w:themeColor="text1"/>
              </w:rPr>
            </w:pPr>
            <w:r>
              <w:rPr>
                <w:color w:val="000000" w:themeColor="text1"/>
              </w:rPr>
              <w:t>23</w:t>
            </w:r>
          </w:p>
        </w:tc>
        <w:tc>
          <w:tcPr>
            <w:tcW w:w="638" w:type="pct"/>
          </w:tcPr>
          <w:p w14:paraId="234BE42D" w14:textId="41A33E91" w:rsidR="003A1C0D" w:rsidRDefault="003A1C0D" w:rsidP="003A1C0D">
            <w:pPr>
              <w:pStyle w:val="DecimalAligned"/>
              <w:rPr>
                <w:color w:val="000000" w:themeColor="text1"/>
              </w:rPr>
            </w:pPr>
            <w:r>
              <w:rPr>
                <w:color w:val="000000" w:themeColor="text1"/>
              </w:rPr>
              <w:t>23</w:t>
            </w:r>
          </w:p>
        </w:tc>
        <w:tc>
          <w:tcPr>
            <w:tcW w:w="947" w:type="pct"/>
          </w:tcPr>
          <w:p w14:paraId="58C2C811" w14:textId="69C4FE2C" w:rsidR="003A1C0D" w:rsidRDefault="003A1C0D" w:rsidP="003A1C0D">
            <w:pPr>
              <w:pStyle w:val="DecimalAligned"/>
              <w:rPr>
                <w:color w:val="000000" w:themeColor="text1"/>
              </w:rPr>
            </w:pPr>
            <w:r>
              <w:rPr>
                <w:color w:val="000000" w:themeColor="text1"/>
              </w:rPr>
              <w:t>71</w:t>
            </w:r>
          </w:p>
        </w:tc>
        <w:tc>
          <w:tcPr>
            <w:tcW w:w="486" w:type="pct"/>
          </w:tcPr>
          <w:p w14:paraId="0118AF4D" w14:textId="58AA5E35" w:rsidR="003A1C0D" w:rsidRDefault="003A1C0D" w:rsidP="003A1C0D">
            <w:pPr>
              <w:pStyle w:val="DecimalAligned"/>
              <w:rPr>
                <w:color w:val="000000" w:themeColor="text1"/>
              </w:rPr>
            </w:pPr>
            <w:r>
              <w:rPr>
                <w:color w:val="000000" w:themeColor="text1"/>
              </w:rPr>
              <w:t>134</w:t>
            </w:r>
          </w:p>
        </w:tc>
      </w:tr>
      <w:tr w:rsidR="003A1C0D" w14:paraId="2743C3DC" w14:textId="77777777" w:rsidTr="00A40A6F">
        <w:trPr>
          <w:trHeight w:val="49"/>
        </w:trPr>
        <w:tc>
          <w:tcPr>
            <w:tcW w:w="825" w:type="pct"/>
            <w:noWrap/>
          </w:tcPr>
          <w:p w14:paraId="301ED984" w14:textId="77777777" w:rsidR="003A1C0D" w:rsidRPr="00E25144" w:rsidRDefault="003A1C0D" w:rsidP="003A1C0D">
            <w:pPr>
              <w:rPr>
                <w:color w:val="000000" w:themeColor="text1"/>
              </w:rPr>
            </w:pPr>
            <w:r>
              <w:rPr>
                <w:color w:val="000000" w:themeColor="text1"/>
              </w:rPr>
              <w:t>READ</w:t>
            </w:r>
          </w:p>
        </w:tc>
        <w:tc>
          <w:tcPr>
            <w:tcW w:w="702" w:type="pct"/>
          </w:tcPr>
          <w:p w14:paraId="2A8B6765" w14:textId="77777777" w:rsidR="003A1C0D" w:rsidRPr="00E25144" w:rsidRDefault="003A1C0D" w:rsidP="003A1C0D">
            <w:pPr>
              <w:pStyle w:val="DecimalAligned"/>
              <w:rPr>
                <w:color w:val="000000" w:themeColor="text1"/>
              </w:rPr>
            </w:pPr>
            <w:r>
              <w:rPr>
                <w:color w:val="000000" w:themeColor="text1"/>
              </w:rPr>
              <w:t>0</w:t>
            </w:r>
          </w:p>
        </w:tc>
        <w:tc>
          <w:tcPr>
            <w:tcW w:w="701" w:type="pct"/>
          </w:tcPr>
          <w:p w14:paraId="410A65FF" w14:textId="55E57544" w:rsidR="003A1C0D" w:rsidRPr="00E25144" w:rsidRDefault="003A1C0D" w:rsidP="003A1C0D">
            <w:pPr>
              <w:pStyle w:val="DecimalAligned"/>
              <w:rPr>
                <w:color w:val="000000" w:themeColor="text1"/>
              </w:rPr>
            </w:pPr>
            <w:r>
              <w:rPr>
                <w:color w:val="000000" w:themeColor="text1"/>
              </w:rPr>
              <w:t>0</w:t>
            </w:r>
          </w:p>
        </w:tc>
        <w:tc>
          <w:tcPr>
            <w:tcW w:w="701" w:type="pct"/>
          </w:tcPr>
          <w:p w14:paraId="5B5685D7" w14:textId="5ED08ED6" w:rsidR="003A1C0D" w:rsidRDefault="003A1C0D" w:rsidP="003A1C0D">
            <w:pPr>
              <w:pStyle w:val="DecimalAligned"/>
              <w:rPr>
                <w:color w:val="000000" w:themeColor="text1"/>
              </w:rPr>
            </w:pPr>
            <w:r>
              <w:rPr>
                <w:color w:val="000000" w:themeColor="text1"/>
              </w:rPr>
              <w:t>2</w:t>
            </w:r>
          </w:p>
        </w:tc>
        <w:tc>
          <w:tcPr>
            <w:tcW w:w="638" w:type="pct"/>
          </w:tcPr>
          <w:p w14:paraId="32AC6A9F" w14:textId="02049F7B" w:rsidR="003A1C0D" w:rsidRDefault="003A1C0D" w:rsidP="003A1C0D">
            <w:pPr>
              <w:pStyle w:val="DecimalAligned"/>
              <w:rPr>
                <w:color w:val="000000" w:themeColor="text1"/>
              </w:rPr>
            </w:pPr>
            <w:r>
              <w:rPr>
                <w:color w:val="000000" w:themeColor="text1"/>
              </w:rPr>
              <w:t>1</w:t>
            </w:r>
          </w:p>
        </w:tc>
        <w:tc>
          <w:tcPr>
            <w:tcW w:w="947" w:type="pct"/>
          </w:tcPr>
          <w:p w14:paraId="6F2423D7" w14:textId="0666EF34" w:rsidR="003A1C0D" w:rsidRDefault="003A1C0D" w:rsidP="003A1C0D">
            <w:pPr>
              <w:pStyle w:val="DecimalAligned"/>
              <w:rPr>
                <w:color w:val="000000" w:themeColor="text1"/>
              </w:rPr>
            </w:pPr>
            <w:r>
              <w:rPr>
                <w:color w:val="000000" w:themeColor="text1"/>
              </w:rPr>
              <w:t>0</w:t>
            </w:r>
          </w:p>
        </w:tc>
        <w:tc>
          <w:tcPr>
            <w:tcW w:w="486" w:type="pct"/>
          </w:tcPr>
          <w:p w14:paraId="46F7B0BB" w14:textId="43820C71" w:rsidR="003A1C0D" w:rsidRDefault="003A1C0D" w:rsidP="003A1C0D">
            <w:pPr>
              <w:pStyle w:val="DecimalAligned"/>
              <w:rPr>
                <w:color w:val="000000" w:themeColor="text1"/>
              </w:rPr>
            </w:pPr>
            <w:r>
              <w:rPr>
                <w:color w:val="000000" w:themeColor="text1"/>
              </w:rPr>
              <w:t>3</w:t>
            </w:r>
          </w:p>
        </w:tc>
      </w:tr>
      <w:tr w:rsidR="003A1C0D" w:rsidRPr="00E25144" w14:paraId="7A7786FD" w14:textId="77777777" w:rsidTr="00A40A6F">
        <w:trPr>
          <w:cnfStyle w:val="010000000000" w:firstRow="0" w:lastRow="1" w:firstColumn="0" w:lastColumn="0" w:oddVBand="0" w:evenVBand="0" w:oddHBand="0" w:evenHBand="0" w:firstRowFirstColumn="0" w:firstRowLastColumn="0" w:lastRowFirstColumn="0" w:lastRowLastColumn="0"/>
          <w:trHeight w:val="25"/>
        </w:trPr>
        <w:tc>
          <w:tcPr>
            <w:tcW w:w="825" w:type="pct"/>
            <w:noWrap/>
          </w:tcPr>
          <w:p w14:paraId="68D67A6D" w14:textId="77777777" w:rsidR="003A1C0D" w:rsidRPr="00E25144" w:rsidRDefault="003A1C0D" w:rsidP="003A1C0D">
            <w:pPr>
              <w:rPr>
                <w:color w:val="000000" w:themeColor="text1"/>
              </w:rPr>
            </w:pPr>
          </w:p>
        </w:tc>
        <w:tc>
          <w:tcPr>
            <w:tcW w:w="702" w:type="pct"/>
          </w:tcPr>
          <w:p w14:paraId="07239A9E" w14:textId="77777777" w:rsidR="003A1C0D" w:rsidRPr="00E25144" w:rsidRDefault="003A1C0D" w:rsidP="003A1C0D">
            <w:pPr>
              <w:rPr>
                <w:rStyle w:val="SubtleEmphasis"/>
                <w:color w:val="000000" w:themeColor="text1"/>
              </w:rPr>
            </w:pPr>
          </w:p>
        </w:tc>
        <w:tc>
          <w:tcPr>
            <w:tcW w:w="701" w:type="pct"/>
          </w:tcPr>
          <w:p w14:paraId="7BEF4BE7" w14:textId="77777777" w:rsidR="003A1C0D" w:rsidRPr="00E25144" w:rsidRDefault="003A1C0D" w:rsidP="003A1C0D">
            <w:pPr>
              <w:rPr>
                <w:color w:val="000000" w:themeColor="text1"/>
              </w:rPr>
            </w:pPr>
          </w:p>
        </w:tc>
        <w:tc>
          <w:tcPr>
            <w:tcW w:w="701" w:type="pct"/>
          </w:tcPr>
          <w:p w14:paraId="4A82724F" w14:textId="77777777" w:rsidR="003A1C0D" w:rsidRPr="00E25144" w:rsidRDefault="003A1C0D" w:rsidP="003A1C0D">
            <w:pPr>
              <w:keepNext/>
              <w:rPr>
                <w:color w:val="000000" w:themeColor="text1"/>
              </w:rPr>
            </w:pPr>
          </w:p>
        </w:tc>
        <w:tc>
          <w:tcPr>
            <w:tcW w:w="638" w:type="pct"/>
          </w:tcPr>
          <w:p w14:paraId="56FF1AC5" w14:textId="77777777" w:rsidR="003A1C0D" w:rsidRPr="00E25144" w:rsidRDefault="003A1C0D" w:rsidP="003A1C0D">
            <w:pPr>
              <w:keepNext/>
              <w:rPr>
                <w:color w:val="000000" w:themeColor="text1"/>
              </w:rPr>
            </w:pPr>
          </w:p>
        </w:tc>
        <w:tc>
          <w:tcPr>
            <w:tcW w:w="947" w:type="pct"/>
          </w:tcPr>
          <w:p w14:paraId="796261AB" w14:textId="77777777" w:rsidR="003A1C0D" w:rsidRPr="00E25144" w:rsidRDefault="003A1C0D" w:rsidP="003A1C0D">
            <w:pPr>
              <w:keepNext/>
              <w:rPr>
                <w:color w:val="000000" w:themeColor="text1"/>
              </w:rPr>
            </w:pPr>
          </w:p>
        </w:tc>
        <w:tc>
          <w:tcPr>
            <w:tcW w:w="486" w:type="pct"/>
          </w:tcPr>
          <w:p w14:paraId="263FD913" w14:textId="2873B137" w:rsidR="003A1C0D" w:rsidRPr="00E25144" w:rsidRDefault="003A1C0D" w:rsidP="003A1C0D">
            <w:pPr>
              <w:keepNext/>
              <w:rPr>
                <w:color w:val="000000" w:themeColor="text1"/>
              </w:rPr>
            </w:pPr>
          </w:p>
        </w:tc>
      </w:tr>
    </w:tbl>
    <w:p w14:paraId="14CE1A16" w14:textId="6253E865" w:rsidR="00581746" w:rsidRDefault="00865A50" w:rsidP="00865A50">
      <w:pPr>
        <w:pStyle w:val="Caption"/>
        <w:rPr>
          <w:lang w:val="en-GB"/>
        </w:rPr>
      </w:pPr>
      <w:r>
        <w:t xml:space="preserve">Table </w:t>
      </w:r>
      <w:fldSimple w:instr=" SEQ Table \* ARABIC ">
        <w:r w:rsidR="00567689">
          <w:rPr>
            <w:noProof/>
          </w:rPr>
          <w:t>2</w:t>
        </w:r>
      </w:fldSimple>
      <w:r>
        <w:t xml:space="preserve">: </w:t>
      </w:r>
      <w:r w:rsidRPr="00AD6377">
        <w:t xml:space="preserve">Number of samples </w:t>
      </w:r>
      <w:r>
        <w:t xml:space="preserve">for each tumor stage </w:t>
      </w:r>
      <w:r w:rsidRPr="00AD6377">
        <w:t>in the overlap set for each cancer</w:t>
      </w:r>
      <w:r>
        <w:rPr>
          <w:noProof/>
        </w:rPr>
        <w:t>. Stage 0 corresponds to normal adjacent tissue (NAT) samples.</w:t>
      </w:r>
    </w:p>
    <w:p w14:paraId="4C2D123D" w14:textId="38A080A0" w:rsidR="003D26BF" w:rsidRDefault="00581746">
      <w:pPr>
        <w:rPr>
          <w:lang w:val="en-GB"/>
        </w:rPr>
      </w:pPr>
      <w:r>
        <w:rPr>
          <w:lang w:val="en-GB"/>
        </w:rPr>
        <w:t xml:space="preserve">Due to the lack of samples for READ, </w:t>
      </w:r>
      <w:r w:rsidR="003D26BF">
        <w:rPr>
          <w:lang w:val="en-GB"/>
        </w:rPr>
        <w:t>we use data for the cancers COAD, ESCA, HNSC and STAD.</w:t>
      </w:r>
    </w:p>
    <w:p w14:paraId="603874DA" w14:textId="09FE906A" w:rsidR="00413B7B" w:rsidRDefault="00413B7B" w:rsidP="00423A90">
      <w:pPr>
        <w:pStyle w:val="Heading2"/>
        <w:rPr>
          <w:lang w:val="en-GB"/>
        </w:rPr>
      </w:pPr>
      <w:r>
        <w:rPr>
          <w:lang w:val="en-GB"/>
        </w:rPr>
        <w:t xml:space="preserve">Complex modality integration </w:t>
      </w:r>
    </w:p>
    <w:p w14:paraId="05F6DD98" w14:textId="10AFD7FB" w:rsidR="00413B7B" w:rsidRDefault="00413B7B" w:rsidP="00423A90">
      <w:pPr>
        <w:rPr>
          <w:lang w:val="en-GB"/>
        </w:rPr>
      </w:pPr>
      <w:r>
        <w:rPr>
          <w:lang w:val="en-GB"/>
        </w:rPr>
        <w:t>for the integration</w:t>
      </w:r>
    </w:p>
    <w:p w14:paraId="44FD82D0" w14:textId="2D413C8E" w:rsidR="00413B7B" w:rsidRDefault="00413B7B" w:rsidP="00423A90">
      <w:pPr>
        <w:pStyle w:val="Heading3"/>
        <w:rPr>
          <w:lang w:val="en-GB"/>
        </w:rPr>
      </w:pPr>
      <w:r>
        <w:rPr>
          <w:lang w:val="en-GB"/>
        </w:rPr>
        <w:t>Nonnegative Matrix Factorization</w:t>
      </w:r>
    </w:p>
    <w:p w14:paraId="4867EAA1" w14:textId="5533CA25" w:rsidR="00781BA2" w:rsidRPr="00781BA2" w:rsidRDefault="00781BA2" w:rsidP="00423A90">
      <w:pPr>
        <w:rPr>
          <w:lang w:val="en-GB"/>
        </w:rPr>
      </w:pPr>
      <w:r>
        <w:rPr>
          <w:lang w:val="en-GB"/>
        </w:rPr>
        <w:t xml:space="preserve">For the integration using nonnegative matrix factorization, the NMF function from the </w:t>
      </w:r>
      <w:r w:rsidR="00CB4397" w:rsidRPr="00CB4397">
        <w:rPr>
          <w:i/>
          <w:lang w:val="en-GB"/>
        </w:rPr>
        <w:t>scikit-learn</w:t>
      </w:r>
      <w:r>
        <w:rPr>
          <w:lang w:val="en-GB"/>
        </w:rPr>
        <w:t xml:space="preserve"> decomposition package was used. This was set to use 30 and order to allow comparison with the autoencoder integration method. We selected the initialization to be random, and supplied a static random seed to allow for reproducibility between experiments.</w:t>
      </w:r>
    </w:p>
    <w:p w14:paraId="37B336F1" w14:textId="401DDD73" w:rsidR="00413B7B" w:rsidRDefault="00413B7B" w:rsidP="00423A90">
      <w:pPr>
        <w:pStyle w:val="Heading3"/>
        <w:rPr>
          <w:lang w:val="en-GB"/>
        </w:rPr>
      </w:pPr>
      <w:r>
        <w:rPr>
          <w:lang w:val="en-GB"/>
        </w:rPr>
        <w:t>Autoencoder</w:t>
      </w:r>
    </w:p>
    <w:p w14:paraId="54C56176" w14:textId="0571202B" w:rsidR="00781BA2" w:rsidRDefault="00212523" w:rsidP="00781BA2">
      <w:pPr>
        <w:rPr>
          <w:lang w:val="en-GB"/>
        </w:rPr>
      </w:pPr>
      <w:r>
        <w:rPr>
          <w:lang w:val="en-GB"/>
        </w:rPr>
        <w:t xml:space="preserve">For the integration using autoencoder, we used </w:t>
      </w:r>
      <w:r w:rsidRPr="003B7442">
        <w:rPr>
          <w:i/>
          <w:iCs/>
          <w:lang w:val="en-GB"/>
        </w:rPr>
        <w:t xml:space="preserve">PyTorch </w:t>
      </w:r>
      <w:r>
        <w:rPr>
          <w:lang w:val="en-GB"/>
        </w:rPr>
        <w:t xml:space="preserve">to define the autoencoder architecture and train the model. We use the MSE loss function and Adam as the optimizer. </w:t>
      </w:r>
    </w:p>
    <w:p w14:paraId="66279D84" w14:textId="42FCC7C0" w:rsidR="00212523" w:rsidRPr="00781BA2" w:rsidRDefault="00212523" w:rsidP="00781BA2">
      <w:pPr>
        <w:rPr>
          <w:lang w:val="en-GB"/>
        </w:rPr>
      </w:pPr>
      <w:r>
        <w:rPr>
          <w:lang w:val="en-GB"/>
        </w:rPr>
        <w:t xml:space="preserve">For hyper parameter tuning, we used the </w:t>
      </w:r>
      <w:r w:rsidRPr="003B7442">
        <w:rPr>
          <w:i/>
          <w:iCs/>
          <w:lang w:val="en-GB"/>
        </w:rPr>
        <w:t xml:space="preserve">Skorch </w:t>
      </w:r>
      <w:r>
        <w:rPr>
          <w:lang w:val="en-GB"/>
        </w:rPr>
        <w:t xml:space="preserve">package to wrap the Autoencoder module into an </w:t>
      </w:r>
      <w:r w:rsidR="00CB4397" w:rsidRPr="00CB4397">
        <w:rPr>
          <w:i/>
          <w:lang w:val="en-GB"/>
        </w:rPr>
        <w:t>Scikit-learn</w:t>
      </w:r>
      <w:r>
        <w:rPr>
          <w:lang w:val="en-GB"/>
        </w:rPr>
        <w:t xml:space="preserve"> compatible model. The </w:t>
      </w:r>
      <w:r w:rsidR="00CB4397" w:rsidRPr="00CB4397">
        <w:rPr>
          <w:i/>
          <w:lang w:val="en-GB"/>
        </w:rPr>
        <w:t>scikit-learn</w:t>
      </w:r>
      <w:r>
        <w:rPr>
          <w:lang w:val="en-GB"/>
        </w:rPr>
        <w:t xml:space="preserve"> GridSearchCV package was then used to perform hyper parameter tuning with an inner cross-validation of 5 folds.</w:t>
      </w:r>
    </w:p>
    <w:p w14:paraId="36E20F27" w14:textId="0F5417D1" w:rsidR="00E63691" w:rsidRDefault="00E63691" w:rsidP="00423A90">
      <w:pPr>
        <w:pStyle w:val="Heading2"/>
        <w:rPr>
          <w:lang w:val="en-GB"/>
        </w:rPr>
      </w:pPr>
      <w:r>
        <w:rPr>
          <w:lang w:val="en-GB"/>
        </w:rPr>
        <w:t>Predicti</w:t>
      </w:r>
      <w:r w:rsidR="00FB75A2">
        <w:rPr>
          <w:lang w:val="en-GB"/>
        </w:rPr>
        <w:t>on</w:t>
      </w:r>
      <w:r>
        <w:rPr>
          <w:lang w:val="en-GB"/>
        </w:rPr>
        <w:t xml:space="preserve"> </w:t>
      </w:r>
      <w:r w:rsidR="00FB75A2">
        <w:rPr>
          <w:lang w:val="en-GB"/>
        </w:rPr>
        <w:t>pipeline</w:t>
      </w:r>
    </w:p>
    <w:p w14:paraId="6A9102C5" w14:textId="5CDB77F6" w:rsidR="002D561E" w:rsidRDefault="00FB75A2" w:rsidP="002D561E">
      <w:pPr>
        <w:rPr>
          <w:lang w:val="en-GB"/>
        </w:rPr>
      </w:pPr>
      <w:r>
        <w:rPr>
          <w:lang w:val="en-GB"/>
        </w:rPr>
        <w:t>We evaluated the usefulness of each data modality by evaluating the performance of a prediction model when using the modality</w:t>
      </w:r>
      <w:r w:rsidR="002D561E">
        <w:rPr>
          <w:lang w:val="en-GB"/>
        </w:rPr>
        <w:t xml:space="preserve"> to train the prediction model for a prediction task.</w:t>
      </w:r>
      <w:r>
        <w:rPr>
          <w:lang w:val="en-GB"/>
        </w:rPr>
        <w:t xml:space="preserve"> </w:t>
      </w:r>
      <w:r w:rsidR="003C6DD7">
        <w:rPr>
          <w:lang w:val="en-GB"/>
        </w:rPr>
        <w:t>For the stage</w:t>
      </w:r>
      <w:r w:rsidR="002D561E">
        <w:rPr>
          <w:lang w:val="en-GB"/>
        </w:rPr>
        <w:t xml:space="preserve"> prediction</w:t>
      </w:r>
      <w:r w:rsidR="003C6DD7">
        <w:rPr>
          <w:lang w:val="en-GB"/>
        </w:rPr>
        <w:t xml:space="preserve"> endpoint, the prediction of the different stages</w:t>
      </w:r>
      <w:r w:rsidR="002D561E">
        <w:rPr>
          <w:lang w:val="en-GB"/>
        </w:rPr>
        <w:t xml:space="preserve"> </w:t>
      </w:r>
      <w:r w:rsidR="003C6DD7">
        <w:rPr>
          <w:lang w:val="en-GB"/>
        </w:rPr>
        <w:t>0-4</w:t>
      </w:r>
      <w:r w:rsidR="00B03D84">
        <w:rPr>
          <w:lang w:val="en-GB"/>
        </w:rPr>
        <w:t xml:space="preserve"> was</w:t>
      </w:r>
      <w:r w:rsidR="003C6DD7">
        <w:rPr>
          <w:lang w:val="en-GB"/>
        </w:rPr>
        <w:t xml:space="preserve"> modeled as a regression</w:t>
      </w:r>
      <w:r w:rsidR="002D561E">
        <w:rPr>
          <w:lang w:val="en-GB"/>
        </w:rPr>
        <w:t xml:space="preserve"> problem and was</w:t>
      </w:r>
      <w:r w:rsidR="00BD5559">
        <w:rPr>
          <w:lang w:val="en-GB"/>
        </w:rPr>
        <w:t xml:space="preserve"> performed using</w:t>
      </w:r>
      <w:r w:rsidR="00413B7B">
        <w:rPr>
          <w:lang w:val="en-GB"/>
        </w:rPr>
        <w:t xml:space="preserve"> the </w:t>
      </w:r>
      <w:r w:rsidR="00CB4397" w:rsidRPr="00CB4397">
        <w:rPr>
          <w:i/>
          <w:lang w:val="en-GB"/>
        </w:rPr>
        <w:t>scikit-learn</w:t>
      </w:r>
      <w:r w:rsidR="002D561E">
        <w:rPr>
          <w:lang w:val="en-GB"/>
        </w:rPr>
        <w:t xml:space="preserve"> random forest regressor </w:t>
      </w:r>
      <w:r w:rsidR="00413B7B">
        <w:rPr>
          <w:lang w:val="en-GB"/>
        </w:rPr>
        <w:t xml:space="preserve">model and the </w:t>
      </w:r>
      <w:r w:rsidR="002D561E">
        <w:rPr>
          <w:lang w:val="en-GB"/>
        </w:rPr>
        <w:t>e</w:t>
      </w:r>
      <w:r w:rsidR="00413B7B" w:rsidRPr="003B7442">
        <w:rPr>
          <w:lang w:val="en-GB"/>
        </w:rPr>
        <w:t>lastic</w:t>
      </w:r>
      <w:r w:rsidR="003B7442">
        <w:rPr>
          <w:lang w:val="en-GB"/>
        </w:rPr>
        <w:t xml:space="preserve"> </w:t>
      </w:r>
      <w:r w:rsidR="002D561E">
        <w:rPr>
          <w:lang w:val="en-GB"/>
        </w:rPr>
        <w:t>n</w:t>
      </w:r>
      <w:r w:rsidR="00413B7B" w:rsidRPr="003B7442">
        <w:rPr>
          <w:lang w:val="en-GB"/>
        </w:rPr>
        <w:t>et</w:t>
      </w:r>
      <w:r w:rsidR="00413B7B">
        <w:rPr>
          <w:lang w:val="en-GB"/>
        </w:rPr>
        <w:t xml:space="preserve"> model, </w:t>
      </w:r>
      <w:r w:rsidR="002D561E">
        <w:rPr>
          <w:lang w:val="en-GB"/>
        </w:rPr>
        <w:t xml:space="preserve">while </w:t>
      </w:r>
      <w:r w:rsidR="00B257D3">
        <w:rPr>
          <w:lang w:val="en-GB"/>
        </w:rPr>
        <w:t xml:space="preserve">the tumor versus normal </w:t>
      </w:r>
      <w:r w:rsidR="002D561E">
        <w:rPr>
          <w:lang w:val="en-GB"/>
        </w:rPr>
        <w:t>prediction</w:t>
      </w:r>
      <w:r w:rsidR="00B257D3">
        <w:rPr>
          <w:lang w:val="en-GB"/>
        </w:rPr>
        <w:t xml:space="preserve"> endpoint</w:t>
      </w:r>
      <w:r w:rsidR="002D561E">
        <w:rPr>
          <w:lang w:val="en-GB"/>
        </w:rPr>
        <w:t xml:space="preserve"> was modeled as a binary classification problem </w:t>
      </w:r>
      <w:r w:rsidR="00B257D3">
        <w:rPr>
          <w:lang w:val="en-GB"/>
        </w:rPr>
        <w:t xml:space="preserve">and was </w:t>
      </w:r>
      <w:r w:rsidR="002D561E">
        <w:rPr>
          <w:lang w:val="en-GB"/>
        </w:rPr>
        <w:t xml:space="preserve">performed using </w:t>
      </w:r>
      <w:r w:rsidR="002D561E">
        <w:rPr>
          <w:lang w:val="en-GB"/>
        </w:rPr>
        <w:t xml:space="preserve">the </w:t>
      </w:r>
      <w:r w:rsidR="002D561E" w:rsidRPr="00CB4397">
        <w:rPr>
          <w:i/>
          <w:lang w:val="en-GB"/>
        </w:rPr>
        <w:t>scikit-learn</w:t>
      </w:r>
      <w:r w:rsidR="002D561E">
        <w:rPr>
          <w:lang w:val="en-GB"/>
        </w:rPr>
        <w:t xml:space="preserve"> support vector machine </w:t>
      </w:r>
      <w:r w:rsidR="002D561E">
        <w:rPr>
          <w:lang w:val="en-GB"/>
        </w:rPr>
        <w:t>model</w:t>
      </w:r>
      <w:r w:rsidR="002D561E">
        <w:rPr>
          <w:lang w:val="en-GB"/>
        </w:rPr>
        <w:t>. All the prediction models were initialized with a random seed of 0.</w:t>
      </w:r>
    </w:p>
    <w:p w14:paraId="0E05BB7F" w14:textId="3E5AA990" w:rsidR="00B257D3" w:rsidRDefault="00B257D3" w:rsidP="002D561E">
      <w:pPr>
        <w:rPr>
          <w:lang w:val="en-GB"/>
        </w:rPr>
      </w:pPr>
      <w:r>
        <w:rPr>
          <w:lang w:val="en-GB"/>
        </w:rPr>
        <w:lastRenderedPageBreak/>
        <w:t xml:space="preserve">For the prediction pipeline, each experiment was performed for each combination of cancers (i.e. COAD, ESCA, HNSC, STAD) </w:t>
      </w:r>
      <w:r>
        <w:rPr>
          <w:lang w:val="en-GB"/>
        </w:rPr>
        <w:t xml:space="preserve">and </w:t>
      </w:r>
      <w:r>
        <w:rPr>
          <w:lang w:val="en-GB"/>
        </w:rPr>
        <w:t xml:space="preserve">for each modality (i.e. gene expression, genus and the </w:t>
      </w:r>
      <w:r>
        <w:rPr>
          <w:lang w:val="en-GB"/>
        </w:rPr>
        <w:t xml:space="preserve">combination </w:t>
      </w:r>
      <w:r>
        <w:rPr>
          <w:lang w:val="en-GB"/>
        </w:rPr>
        <w:t>of gene expression and genus).</w:t>
      </w:r>
      <w:r>
        <w:rPr>
          <w:lang w:val="en-GB"/>
        </w:rPr>
        <w:t xml:space="preserve"> To train and evaluate the model, we used a random-sampling based approach.</w:t>
      </w:r>
    </w:p>
    <w:p w14:paraId="145DB561" w14:textId="26B1AADE" w:rsidR="002D561E" w:rsidRDefault="002D561E" w:rsidP="002D561E">
      <w:pPr>
        <w:pStyle w:val="Heading3"/>
        <w:rPr>
          <w:lang w:val="en-GB"/>
        </w:rPr>
      </w:pPr>
      <w:r>
        <w:rPr>
          <w:lang w:val="en-GB"/>
        </w:rPr>
        <w:t>Baseline model</w:t>
      </w:r>
    </w:p>
    <w:p w14:paraId="78BDCFBE" w14:textId="605FE227" w:rsidR="00B666ED" w:rsidRDefault="00963FA3" w:rsidP="00423A90">
      <w:pPr>
        <w:rPr>
          <w:lang w:val="en-GB"/>
        </w:rPr>
      </w:pPr>
      <w:r>
        <w:rPr>
          <w:lang w:val="en-GB"/>
        </w:rPr>
        <w:t>To provide a reference to help interpret the performance of each prediction model, we also determined what the predictive performance would be for a model which always predicts the majority target value for each prediction task. For example, for STAD and</w:t>
      </w:r>
      <w:r w:rsidR="00B666ED">
        <w:rPr>
          <w:lang w:val="en-GB"/>
        </w:rPr>
        <w:t xml:space="preserve"> the tumor </w:t>
      </w:r>
      <w:r>
        <w:rPr>
          <w:lang w:val="en-GB"/>
        </w:rPr>
        <w:t xml:space="preserve">versus normal classification endpoint, the baseline model is one which always predicts that a sample is a tumor sample and would have an F1 score of 0.96. For </w:t>
      </w:r>
      <w:r w:rsidR="00B666ED">
        <w:rPr>
          <w:lang w:val="en-GB"/>
        </w:rPr>
        <w:t xml:space="preserve">stage, </w:t>
      </w:r>
      <w:r>
        <w:rPr>
          <w:lang w:val="en-GB"/>
        </w:rPr>
        <w:t>the baseline model would be one which always predicts that a sample has a stage of II</w:t>
      </w:r>
      <w:r w:rsidR="00DF5E54">
        <w:rPr>
          <w:lang w:val="en-GB"/>
        </w:rPr>
        <w:t xml:space="preserve"> (i.e. a target value of 2)</w:t>
      </w:r>
      <w:r>
        <w:rPr>
          <w:lang w:val="en-GB"/>
        </w:rPr>
        <w:t xml:space="preserve">, and would have an RMSE of 1.168. </w:t>
      </w:r>
    </w:p>
    <w:p w14:paraId="0CF08623" w14:textId="1971EF22" w:rsidR="00413B7B" w:rsidRDefault="00B257D3" w:rsidP="00423A90">
      <w:pPr>
        <w:pStyle w:val="Heading3"/>
        <w:rPr>
          <w:lang w:val="en-GB"/>
        </w:rPr>
      </w:pPr>
      <w:r>
        <w:rPr>
          <w:lang w:val="en-GB"/>
        </w:rPr>
        <w:t>Data splitting</w:t>
      </w:r>
    </w:p>
    <w:p w14:paraId="1B92C4E1" w14:textId="57AE7BAC" w:rsidR="00B257D3" w:rsidRDefault="00231E22" w:rsidP="00423A90">
      <w:pPr>
        <w:rPr>
          <w:lang w:val="en-GB"/>
        </w:rPr>
      </w:pPr>
      <w:r>
        <w:rPr>
          <w:lang w:val="en-GB"/>
        </w:rPr>
        <w:t>We used a random sampling approach to obtain an estimation of how a prediction model performed when used on each data modality separately, compared to how the model performed when using a combination of the modalities using various integration methods.</w:t>
      </w:r>
      <w:r w:rsidR="00B257D3">
        <w:rPr>
          <w:lang w:val="en-GB"/>
        </w:rPr>
        <w:t xml:space="preserve"> This was done by performing a </w:t>
      </w:r>
      <w:r w:rsidR="00B257D3">
        <w:rPr>
          <w:lang w:val="en-GB"/>
        </w:rPr>
        <w:t>random stratified split</w:t>
      </w:r>
      <w:r w:rsidR="00B257D3">
        <w:rPr>
          <w:lang w:val="en-GB"/>
        </w:rPr>
        <w:t xml:space="preserve"> of the</w:t>
      </w:r>
      <w:r w:rsidR="00B257D3">
        <w:rPr>
          <w:lang w:val="en-GB"/>
        </w:rPr>
        <w:t xml:space="preserve"> </w:t>
      </w:r>
      <w:r w:rsidR="00B257D3">
        <w:rPr>
          <w:lang w:val="en-GB"/>
        </w:rPr>
        <w:t xml:space="preserve">relevant </w:t>
      </w:r>
      <w:r w:rsidR="00B257D3">
        <w:rPr>
          <w:lang w:val="en-GB"/>
        </w:rPr>
        <w:t>data</w:t>
      </w:r>
      <w:r w:rsidR="00B257D3">
        <w:rPr>
          <w:lang w:val="en-GB"/>
        </w:rPr>
        <w:t>set</w:t>
      </w:r>
      <w:r w:rsidR="00B257D3">
        <w:rPr>
          <w:lang w:val="en-GB"/>
        </w:rPr>
        <w:t xml:space="preserve"> into 80% training and 20% testing</w:t>
      </w:r>
      <w:r w:rsidR="00B257D3">
        <w:rPr>
          <w:lang w:val="en-GB"/>
        </w:rPr>
        <w:t xml:space="preserve"> using the </w:t>
      </w:r>
      <w:r w:rsidR="00B257D3" w:rsidRPr="00CB4397">
        <w:rPr>
          <w:i/>
          <w:lang w:val="en-GB"/>
        </w:rPr>
        <w:t>scikit-learn</w:t>
      </w:r>
      <w:r w:rsidR="00B257D3">
        <w:rPr>
          <w:lang w:val="en-GB"/>
        </w:rPr>
        <w:t xml:space="preserve"> train_test_split function. This split was performed 200 times</w:t>
      </w:r>
      <w:r w:rsidR="00B257D3">
        <w:rPr>
          <w:lang w:val="en-GB"/>
        </w:rPr>
        <w:t xml:space="preserve"> to obtain a reliable estimate of the model performance and</w:t>
      </w:r>
      <w:r w:rsidR="00B257D3">
        <w:rPr>
          <w:lang w:val="en-GB"/>
        </w:rPr>
        <w:t xml:space="preserve"> </w:t>
      </w:r>
      <w:r w:rsidR="00B257D3">
        <w:rPr>
          <w:lang w:val="en-GB"/>
        </w:rPr>
        <w:t>e</w:t>
      </w:r>
      <w:r w:rsidR="00B257D3">
        <w:rPr>
          <w:lang w:val="en-GB"/>
        </w:rPr>
        <w:t xml:space="preserve">ach split iteration was assigned a custom seed </w:t>
      </w:r>
      <w:r w:rsidR="00B257D3">
        <w:rPr>
          <w:lang w:val="en-GB"/>
        </w:rPr>
        <w:t xml:space="preserve">based on the iteration count </w:t>
      </w:r>
      <w:r w:rsidR="00B257D3">
        <w:rPr>
          <w:lang w:val="en-GB"/>
        </w:rPr>
        <w:t xml:space="preserve">to ensure consistency between experiment runs. </w:t>
      </w:r>
    </w:p>
    <w:p w14:paraId="42EBD184" w14:textId="2EBEC9AA" w:rsidR="00AC1F18" w:rsidRDefault="00AC1F18" w:rsidP="00423A90">
      <w:pPr>
        <w:pStyle w:val="Heading3"/>
        <w:rPr>
          <w:lang w:val="en-GB"/>
        </w:rPr>
      </w:pPr>
      <w:r>
        <w:rPr>
          <w:lang w:val="en-GB"/>
        </w:rPr>
        <w:t>Feature selection</w:t>
      </w:r>
    </w:p>
    <w:p w14:paraId="5B8D796E" w14:textId="23CD5D2C" w:rsidR="00AC1F18" w:rsidRDefault="00AC1F18" w:rsidP="00423A90">
      <w:pPr>
        <w:rPr>
          <w:lang w:val="en-GB"/>
        </w:rPr>
      </w:pPr>
      <w:r>
        <w:rPr>
          <w:lang w:val="en-GB"/>
        </w:rPr>
        <w:t>Prior to generating a prediction model, we performed feature selection in order to reduce the effect of noisy variables and only include the most powerful predictors</w:t>
      </w:r>
      <w:r w:rsidR="00B03D84">
        <w:rPr>
          <w:lang w:val="en-GB"/>
        </w:rPr>
        <w:t>.</w:t>
      </w:r>
    </w:p>
    <w:p w14:paraId="55AE3861" w14:textId="77777777" w:rsidR="00AC1F18" w:rsidRDefault="00AC1F18" w:rsidP="00423A90">
      <w:pPr>
        <w:rPr>
          <w:lang w:val="en-GB"/>
        </w:rPr>
      </w:pPr>
    </w:p>
    <w:p w14:paraId="5B09FD46" w14:textId="77777777" w:rsidR="00B216F9" w:rsidRDefault="00B216F9" w:rsidP="00423A90">
      <w:pPr>
        <w:keepNext/>
      </w:pPr>
      <w:r w:rsidRPr="00472ECD">
        <w:rPr>
          <w:noProof/>
          <w:lang w:val="en-GB"/>
        </w:rPr>
        <w:drawing>
          <wp:inline distT="0" distB="0" distL="0" distR="0" wp14:anchorId="0B975524" wp14:editId="47A9FE6D">
            <wp:extent cx="3718560" cy="2631337"/>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9"/>
                    <a:stretch>
                      <a:fillRect/>
                    </a:stretch>
                  </pic:blipFill>
                  <pic:spPr>
                    <a:xfrm>
                      <a:off x="0" y="0"/>
                      <a:ext cx="3727818" cy="2637888"/>
                    </a:xfrm>
                    <a:prstGeom prst="rect">
                      <a:avLst/>
                    </a:prstGeom>
                  </pic:spPr>
                </pic:pic>
              </a:graphicData>
            </a:graphic>
          </wp:inline>
        </w:drawing>
      </w:r>
    </w:p>
    <w:p w14:paraId="29465E2B" w14:textId="4CB01D9A" w:rsidR="00B216F9" w:rsidRDefault="00B216F9" w:rsidP="00423A90">
      <w:pPr>
        <w:pStyle w:val="Caption"/>
        <w:rPr>
          <w:lang w:val="en-GB"/>
        </w:rPr>
      </w:pPr>
      <w:bookmarkStart w:id="0" w:name="_Ref129571161"/>
      <w:r>
        <w:t xml:space="preserve">Figure </w:t>
      </w:r>
      <w:fldSimple w:instr=" SEQ Figure \* ARABIC ">
        <w:r w:rsidR="00BD1C61">
          <w:rPr>
            <w:noProof/>
          </w:rPr>
          <w:t>1</w:t>
        </w:r>
      </w:fldSimple>
      <w:bookmarkEnd w:id="0"/>
      <w:r>
        <w:t xml:space="preserve">: </w:t>
      </w:r>
      <w:r w:rsidRPr="00630E4B">
        <w:t>the different combinatorial options of the predictions pipeline</w:t>
      </w:r>
    </w:p>
    <w:p w14:paraId="2DA2D674" w14:textId="77777777" w:rsidR="00B216F9" w:rsidRDefault="00B216F9" w:rsidP="00423A90">
      <w:pPr>
        <w:rPr>
          <w:lang w:val="en-GB"/>
        </w:rPr>
      </w:pPr>
    </w:p>
    <w:p w14:paraId="7AFE6C75" w14:textId="3BF54A8C" w:rsidR="00231E22" w:rsidRDefault="00231E22" w:rsidP="00423A90">
      <w:pPr>
        <w:rPr>
          <w:lang w:val="en-GB"/>
        </w:rPr>
      </w:pPr>
      <w:r>
        <w:rPr>
          <w:lang w:val="en-GB"/>
        </w:rPr>
        <w:t>Using 80% of the data, this data set portion was used to performed feature selection for various feature amounts (i.e.</w:t>
      </w:r>
      <w:r w:rsidR="00E955FC">
        <w:rPr>
          <w:lang w:val="en-GB"/>
        </w:rPr>
        <w:t xml:space="preserve"> 6, 10, 26, 50, 100, 200</w:t>
      </w:r>
      <w:r>
        <w:rPr>
          <w:lang w:val="en-GB"/>
        </w:rPr>
        <w:t>)</w:t>
      </w:r>
      <w:r w:rsidR="00846C31">
        <w:rPr>
          <w:lang w:val="en-GB"/>
        </w:rPr>
        <w:t>, up to the maximum amount of features present within the modality</w:t>
      </w:r>
      <w:r w:rsidR="00E955FC">
        <w:rPr>
          <w:lang w:val="en-GB"/>
        </w:rPr>
        <w:t xml:space="preserve">. </w:t>
      </w:r>
      <w:r w:rsidR="000F39BA">
        <w:rPr>
          <w:lang w:val="en-GB"/>
        </w:rPr>
        <w:t xml:space="preserve">To do this, we first performed feature selection to create an ordered list of the top 200 </w:t>
      </w:r>
      <w:r w:rsidR="000F39BA">
        <w:rPr>
          <w:lang w:val="en-GB"/>
        </w:rPr>
        <w:lastRenderedPageBreak/>
        <w:t>features, ranked according to the weights assigned by the relevant feature selection method. From this pool, we then ran the experiments using the top 100, top 50, top 25, top 10 and top 6 features. Thus, t</w:t>
      </w:r>
      <w:r w:rsidR="00E955FC">
        <w:rPr>
          <w:lang w:val="en-GB"/>
        </w:rPr>
        <w:t>he</w:t>
      </w:r>
      <w:r w:rsidR="000F39BA">
        <w:rPr>
          <w:lang w:val="en-GB"/>
        </w:rPr>
        <w:t xml:space="preserve"> sets of selected features for each feature selection amount are subsets of each other</w:t>
      </w:r>
      <w:r w:rsidR="00E955FC">
        <w:rPr>
          <w:lang w:val="en-GB"/>
        </w:rPr>
        <w:t>. For example, the top 6 features are contained within the top 10 features</w:t>
      </w:r>
      <w:r w:rsidR="000F39BA">
        <w:rPr>
          <w:lang w:val="en-GB"/>
        </w:rPr>
        <w:t>,</w:t>
      </w:r>
      <w:r w:rsidR="00E955FC">
        <w:rPr>
          <w:lang w:val="en-GB"/>
        </w:rPr>
        <w:t xml:space="preserve"> which are in turn contained within the top 26 features etc.</w:t>
      </w:r>
    </w:p>
    <w:p w14:paraId="4C39C0AA" w14:textId="4682FEDD" w:rsidR="00B257D3" w:rsidRPr="00B257D3" w:rsidRDefault="00B257D3" w:rsidP="00423A90">
      <w:pPr>
        <w:rPr>
          <w:rFonts w:ascii="Calibri Light" w:hAnsi="Calibri Light" w:cs="Calibri Light"/>
          <w:color w:val="000080"/>
          <w:sz w:val="24"/>
          <w:lang w:val="en-GB"/>
        </w:rPr>
      </w:pPr>
      <w:r>
        <w:rPr>
          <w:lang w:val="en-GB"/>
        </w:rPr>
        <w:t>To perform the modality parity enforcement experiments, we performed feature selection using the GE and genus modality separately for each feature amount. For example, when selecting 200 features, we first selected 100 features using only the GE modality separately, then selected 100 from the genus modality, and then combined these together when training and evaluating  the model. And performing feature selection for each feature amount separately for each modality before concatenating the selected features again and then training and evaluating a model. If</w:t>
      </w:r>
    </w:p>
    <w:p w14:paraId="7EE3EF6A" w14:textId="3BB7D507" w:rsidR="004E6530" w:rsidRDefault="008805B9" w:rsidP="00423A90">
      <w:pPr>
        <w:rPr>
          <w:iCs/>
          <w:lang w:val="en-GB"/>
        </w:rPr>
      </w:pPr>
      <w:r>
        <w:rPr>
          <w:lang w:val="en-GB"/>
        </w:rPr>
        <w:t>For the stage prediction endpoint, t</w:t>
      </w:r>
      <w:r>
        <w:rPr>
          <w:lang w:val="en-GB"/>
        </w:rPr>
        <w:t xml:space="preserve">he feature selection was performed using </w:t>
      </w:r>
      <w:r>
        <w:rPr>
          <w:lang w:val="en-GB"/>
        </w:rPr>
        <w:t>the Pearson correlation coefficient, an elastic net model, and a random forest regressor model</w:t>
      </w:r>
      <w:r>
        <w:rPr>
          <w:lang w:val="en-GB"/>
        </w:rPr>
        <w:t xml:space="preserve">. </w:t>
      </w:r>
      <w:r w:rsidR="004E6530">
        <w:rPr>
          <w:lang w:val="en-GB"/>
        </w:rPr>
        <w:t xml:space="preserve">The Pearson correlation coefficient-based feature selection was performed by using the </w:t>
      </w:r>
      <w:r w:rsidR="004E6530" w:rsidRPr="00CB4397">
        <w:rPr>
          <w:i/>
          <w:lang w:val="en-GB"/>
        </w:rPr>
        <w:t>scikit-learn</w:t>
      </w:r>
      <w:r w:rsidR="004E6530">
        <w:rPr>
          <w:i/>
          <w:lang w:val="en-GB"/>
        </w:rPr>
        <w:t xml:space="preserve"> </w:t>
      </w:r>
      <w:r w:rsidR="004E6530">
        <w:rPr>
          <w:iCs/>
          <w:lang w:val="en-GB"/>
        </w:rPr>
        <w:t xml:space="preserve">SelectKBest function with the r_regression method as the scoring function, while the latter two methods were performed by using the ElasticNet and RandomForestRegressor packages, respectively. Both were initialized with a random seed of zero. </w:t>
      </w:r>
      <w:r>
        <w:rPr>
          <w:lang w:val="en-GB"/>
        </w:rPr>
        <w:t xml:space="preserve">For the </w:t>
      </w:r>
      <w:r>
        <w:rPr>
          <w:lang w:val="en-GB"/>
        </w:rPr>
        <w:t>latter two model-based feature selection methods, we</w:t>
      </w:r>
      <w:r w:rsidR="004E6530">
        <w:rPr>
          <w:lang w:val="en-GB"/>
        </w:rPr>
        <w:t xml:space="preserve"> also</w:t>
      </w:r>
      <w:r>
        <w:rPr>
          <w:lang w:val="en-GB"/>
        </w:rPr>
        <w:t xml:space="preserve"> first performed hyper parameter tuning to find the best parameters for the model, and then trained the model on the 80% training set. For the elastic net-based feature selection, we obtained a feature ranking using t</w:t>
      </w:r>
      <w:r>
        <w:rPr>
          <w:lang w:val="en-GB"/>
        </w:rPr>
        <w:t>he magnitude of the coefficients for each feature value</w:t>
      </w:r>
      <w:r>
        <w:rPr>
          <w:lang w:val="en-GB"/>
        </w:rPr>
        <w:t xml:space="preserve"> after training the model</w:t>
      </w:r>
      <w:r w:rsidR="004E6530">
        <w:rPr>
          <w:lang w:val="en-GB"/>
        </w:rPr>
        <w:t xml:space="preserve"> while f</w:t>
      </w:r>
      <w:r>
        <w:rPr>
          <w:lang w:val="en-GB"/>
        </w:rPr>
        <w:t>or the random forest regressor-based model, we used a feature ranking based on the mean decrease in variance among the target values after using a certain feature as a tree splitting node.</w:t>
      </w:r>
      <w:r w:rsidR="004E6530">
        <w:rPr>
          <w:lang w:val="en-GB"/>
        </w:rPr>
        <w:t xml:space="preserve"> Finally, for the tumor vs normal prediction endpoint, feature selection was performed using the ANOVA F-test, implemented with the </w:t>
      </w:r>
      <w:r w:rsidR="004E6530" w:rsidRPr="00CB4397">
        <w:rPr>
          <w:i/>
          <w:lang w:val="en-GB"/>
        </w:rPr>
        <w:t>scikit-learn</w:t>
      </w:r>
      <w:r w:rsidR="004E6530">
        <w:rPr>
          <w:i/>
          <w:lang w:val="en-GB"/>
        </w:rPr>
        <w:t xml:space="preserve"> </w:t>
      </w:r>
      <w:r w:rsidR="004E6530">
        <w:rPr>
          <w:iCs/>
          <w:lang w:val="en-GB"/>
        </w:rPr>
        <w:t>SelectKBest function with the</w:t>
      </w:r>
      <w:r w:rsidR="004E6530">
        <w:rPr>
          <w:i/>
          <w:lang w:val="en-GB"/>
        </w:rPr>
        <w:t xml:space="preserve"> </w:t>
      </w:r>
      <w:r w:rsidR="004E6530">
        <w:rPr>
          <w:iCs/>
          <w:lang w:val="en-GB"/>
        </w:rPr>
        <w:t>f_classif method as the scoring function.</w:t>
      </w:r>
    </w:p>
    <w:p w14:paraId="16743B65" w14:textId="21A6132E" w:rsidR="00545E94" w:rsidRDefault="00545E94" w:rsidP="00423A90">
      <w:pPr>
        <w:pStyle w:val="Heading3"/>
        <w:rPr>
          <w:iCs/>
          <w:lang w:val="en-GB"/>
        </w:rPr>
      </w:pPr>
      <w:r>
        <w:rPr>
          <w:iCs/>
          <w:lang w:val="en-GB"/>
        </w:rPr>
        <w:t>Model training</w:t>
      </w:r>
    </w:p>
    <w:p w14:paraId="05FA787D" w14:textId="004A43D7" w:rsidR="00264842" w:rsidRDefault="00264842" w:rsidP="00423A90">
      <w:pPr>
        <w:rPr>
          <w:lang w:val="en-GB"/>
        </w:rPr>
      </w:pPr>
      <w:r>
        <w:rPr>
          <w:lang w:val="en-GB"/>
        </w:rPr>
        <w:t xml:space="preserve">After performing feature selection, we trained a prediction model using the same 80% of the data with each feature selection amount, and also with all the features for the relevant modality (i.e. no feature selection). </w:t>
      </w:r>
      <w:r w:rsidR="00B132B3">
        <w:rPr>
          <w:lang w:val="en-GB"/>
        </w:rPr>
        <w:t>After finding the best-performing hyperparameters, we trained the relevant model on the 80% portion of the data using these hyperparameters.</w:t>
      </w:r>
    </w:p>
    <w:p w14:paraId="79C16D04" w14:textId="7F06213F" w:rsidR="00545E94" w:rsidRDefault="00545E94" w:rsidP="00423A90">
      <w:pPr>
        <w:pStyle w:val="Heading3"/>
        <w:rPr>
          <w:lang w:val="en-GB"/>
        </w:rPr>
      </w:pPr>
      <w:r>
        <w:rPr>
          <w:lang w:val="en-GB"/>
        </w:rPr>
        <w:t>Hyperparameter tuning</w:t>
      </w:r>
    </w:p>
    <w:p w14:paraId="2D72DE74" w14:textId="28A3D49C" w:rsidR="00545E94" w:rsidRDefault="00545E94" w:rsidP="00423A90">
      <w:pPr>
        <w:rPr>
          <w:lang w:val="en-GB"/>
        </w:rPr>
      </w:pPr>
      <w:r>
        <w:rPr>
          <w:lang w:val="en-GB"/>
        </w:rPr>
        <w:t xml:space="preserve">Whenever we used a prediction model for either feature selection or to evaluate the predictive performance of a modality, </w:t>
      </w:r>
      <w:r>
        <w:rPr>
          <w:lang w:val="en-GB"/>
        </w:rPr>
        <w:t>we first performed hyperparameter tuning</w:t>
      </w:r>
      <w:r>
        <w:rPr>
          <w:lang w:val="en-GB"/>
        </w:rPr>
        <w:t xml:space="preserve"> to find the optimal parameters. This was done</w:t>
      </w:r>
      <w:r>
        <w:rPr>
          <w:lang w:val="en-GB"/>
        </w:rPr>
        <w:t xml:space="preserve"> using randomized search </w:t>
      </w:r>
      <w:r>
        <w:rPr>
          <w:lang w:val="en-GB"/>
        </w:rPr>
        <w:t xml:space="preserve">with </w:t>
      </w:r>
      <w:r>
        <w:rPr>
          <w:lang w:val="en-GB"/>
        </w:rPr>
        <w:t xml:space="preserve">the </w:t>
      </w:r>
      <w:r w:rsidRPr="00CB4397">
        <w:rPr>
          <w:i/>
          <w:lang w:val="en-GB"/>
        </w:rPr>
        <w:t>scikit-learn</w:t>
      </w:r>
      <w:r>
        <w:rPr>
          <w:lang w:val="en-GB"/>
        </w:rPr>
        <w:t xml:space="preserve"> RandomizedSearchCV package. We used a stratified 5-fold cross validation split to evaluate the performance of each hyperparameter set and evaluated 100 different randomly sampled hyperparameter sets.</w:t>
      </w:r>
    </w:p>
    <w:p w14:paraId="0AAC57C2" w14:textId="224BADF4" w:rsidR="00264842" w:rsidRDefault="00B132B3" w:rsidP="00423A90">
      <w:r>
        <w:rPr>
          <w:lang w:val="en-GB"/>
        </w:rPr>
        <w:t>In terms of the search</w:t>
      </w:r>
      <w:r w:rsidR="00DF5E54">
        <w:rPr>
          <w:lang w:val="en-GB"/>
        </w:rPr>
        <w:t>ed</w:t>
      </w:r>
      <w:r>
        <w:rPr>
          <w:lang w:val="en-GB"/>
        </w:rPr>
        <w:t xml:space="preserve"> hyperparameter space, for the elastic net we explored alpha : {1e</w:t>
      </w:r>
      <w:r w:rsidR="0052350B">
        <w:rPr>
          <w:lang w:val="en-GB"/>
        </w:rPr>
        <w:t>-5, 1e-4 … 1e, 1e2</w:t>
      </w:r>
      <w:r>
        <w:rPr>
          <w:lang w:val="en-GB"/>
        </w:rPr>
        <w:t>}</w:t>
      </w:r>
      <w:r w:rsidR="0052350B">
        <w:rPr>
          <w:lang w:val="en-GB"/>
        </w:rPr>
        <w:t xml:space="preserve"> </w:t>
      </w:r>
      <w:r w:rsidR="0055733C" w:rsidRPr="0055733C">
        <w:rPr>
          <w:rFonts w:ascii="Cambria Math" w:hAnsi="Cambria Math" w:cs="Cambria Math"/>
        </w:rPr>
        <w:t>∪</w:t>
      </w:r>
      <w:r w:rsidR="0055733C">
        <w:t xml:space="preserve"> {0}, l1_ratio : {0, 0.1, 0.2 … 0.9}. For the random forest regressor, we explored n_estimators : {5, 20, 50, 100, 200, 400}, max_features : {‘auto’, ‘sqrt’}, max_depth : {10, 30, 60, 100}, min_samples_split : {2, 5, 10}, min_samples_leaf : {1, 2, 4}, bootstrap : {True, False}. For the support vector machine, we explored C : {1e-10, 1e-9 … 1e9, 1e10}, class_weight : { ‘balanced’, None}, kernel : {‘linear’, ‘rbf’} and gamma</w:t>
      </w:r>
      <w:r w:rsidR="00545E94">
        <w:t xml:space="preserve"> : </w:t>
      </w:r>
      <w:r w:rsidR="0055733C">
        <w:t>{1e-10, 1e-9 … 1e9, 1e10}</w:t>
      </w:r>
      <w:r w:rsidR="00545E94">
        <w:t xml:space="preserve"> </w:t>
      </w:r>
      <w:r w:rsidR="00545E94" w:rsidRPr="0055733C">
        <w:rPr>
          <w:rFonts w:ascii="Cambria Math" w:hAnsi="Cambria Math" w:cs="Cambria Math"/>
        </w:rPr>
        <w:t>∪</w:t>
      </w:r>
      <w:r w:rsidR="00545E94">
        <w:t xml:space="preserve"> {</w:t>
      </w:r>
      <w:r w:rsidR="00545E94">
        <w:t>‘scale’, ‘auto’</w:t>
      </w:r>
      <w:r w:rsidR="00545E94">
        <w:t>}</w:t>
      </w:r>
      <w:r w:rsidR="00545E94">
        <w:t>.</w:t>
      </w:r>
    </w:p>
    <w:p w14:paraId="11154BA2" w14:textId="7CCFD9BC" w:rsidR="00264842" w:rsidRPr="004E6530" w:rsidRDefault="00545E94" w:rsidP="00423A90">
      <w:pPr>
        <w:rPr>
          <w:lang w:val="en-GB"/>
        </w:rPr>
      </w:pPr>
      <w:r>
        <w:rPr>
          <w:lang w:val="en-GB"/>
        </w:rPr>
        <w:t xml:space="preserve">The performance of each sampled </w:t>
      </w:r>
      <w:r>
        <w:rPr>
          <w:lang w:val="en-GB"/>
        </w:rPr>
        <w:t>hyperparameter set</w:t>
      </w:r>
      <w:r>
        <w:rPr>
          <w:lang w:val="en-GB"/>
        </w:rPr>
        <w:t xml:space="preserve"> was evaluated using</w:t>
      </w:r>
      <w:r>
        <w:rPr>
          <w:lang w:val="en-GB"/>
        </w:rPr>
        <w:t xml:space="preserve"> the root mean squared error as a scoring function</w:t>
      </w:r>
      <w:r>
        <w:rPr>
          <w:lang w:val="en-GB"/>
        </w:rPr>
        <w:t xml:space="preserve"> f</w:t>
      </w:r>
      <w:r>
        <w:rPr>
          <w:lang w:val="en-GB"/>
        </w:rPr>
        <w:t>or the stage prediction endpoint</w:t>
      </w:r>
      <w:r>
        <w:rPr>
          <w:lang w:val="en-GB"/>
        </w:rPr>
        <w:t xml:space="preserve"> and </w:t>
      </w:r>
      <w:r>
        <w:rPr>
          <w:lang w:val="en-GB"/>
        </w:rPr>
        <w:t xml:space="preserve"> balanced accuracy</w:t>
      </w:r>
      <w:r>
        <w:rPr>
          <w:lang w:val="en-GB"/>
        </w:rPr>
        <w:t xml:space="preserve"> </w:t>
      </w:r>
      <w:r>
        <w:rPr>
          <w:lang w:val="en-GB"/>
        </w:rPr>
        <w:t xml:space="preserve">for the tumor </w:t>
      </w:r>
      <w:r>
        <w:rPr>
          <w:lang w:val="en-GB"/>
        </w:rPr>
        <w:lastRenderedPageBreak/>
        <w:t>versus normal endpoint</w:t>
      </w:r>
      <w:r>
        <w:rPr>
          <w:lang w:val="en-GB"/>
        </w:rPr>
        <w:t>.</w:t>
      </w:r>
      <w:r w:rsidR="00DF5E54">
        <w:rPr>
          <w:lang w:val="en-GB"/>
        </w:rPr>
        <w:t xml:space="preserve"> Finally, </w:t>
      </w:r>
      <w:r w:rsidR="00264842">
        <w:rPr>
          <w:lang w:val="en-GB"/>
        </w:rPr>
        <w:t>to ensure reproducibility of the results, we also use</w:t>
      </w:r>
      <w:r w:rsidR="00DF5E54">
        <w:rPr>
          <w:lang w:val="en-GB"/>
        </w:rPr>
        <w:t>d a static random seed which only differed across random sampling iterations.</w:t>
      </w:r>
    </w:p>
    <w:p w14:paraId="05A5B610" w14:textId="5B118134" w:rsidR="00545E94" w:rsidRDefault="00545E94" w:rsidP="00423A90">
      <w:pPr>
        <w:pStyle w:val="Heading3"/>
        <w:rPr>
          <w:lang w:val="en-GB"/>
        </w:rPr>
      </w:pPr>
      <w:r>
        <w:rPr>
          <w:lang w:val="en-GB"/>
        </w:rPr>
        <w:t>Testing and evaluation</w:t>
      </w:r>
    </w:p>
    <w:p w14:paraId="149CC2E4" w14:textId="76A2D1CD" w:rsidR="00545E94" w:rsidRDefault="00545E94" w:rsidP="00423A90">
      <w:pPr>
        <w:rPr>
          <w:lang w:val="en-GB"/>
        </w:rPr>
      </w:pPr>
      <w:r>
        <w:rPr>
          <w:lang w:val="en-GB"/>
        </w:rPr>
        <w:t>After training a model, we then used the 20% testing set of the current random sampling iteration to evaluate the model.</w:t>
      </w:r>
      <w:r w:rsidR="00423A90">
        <w:rPr>
          <w:lang w:val="en-GB"/>
        </w:rPr>
        <w:t xml:space="preserve"> For the binary tumor versus normal prediction endpoint, we used the f1-score, while for the continuous stage prediction endpoint, we used the RMSE. For the latter, since the range of stage targets only spans the interval [0,4], we also clamp the prediction values of the prediction model to always be within this range.</w:t>
      </w:r>
    </w:p>
    <w:p w14:paraId="28DE8630" w14:textId="7ECC8802" w:rsidR="00B216F9" w:rsidRDefault="00423A90" w:rsidP="00423A90">
      <w:pPr>
        <w:rPr>
          <w:lang w:val="en-GB"/>
        </w:rPr>
      </w:pPr>
      <w:r>
        <w:rPr>
          <w:lang w:val="en-GB"/>
        </w:rPr>
        <w:t xml:space="preserve">As there are 200 random sampling iterations, the prediction pipeline </w:t>
      </w:r>
      <w:r w:rsidR="00B216F9">
        <w:rPr>
          <w:lang w:val="en-GB"/>
        </w:rPr>
        <w:t xml:space="preserve">thus generates </w:t>
      </w:r>
      <w:r>
        <w:rPr>
          <w:lang w:val="en-GB"/>
        </w:rPr>
        <w:t>200</w:t>
      </w:r>
      <w:r w:rsidR="00B216F9">
        <w:rPr>
          <w:lang w:val="en-GB"/>
        </w:rPr>
        <w:t xml:space="preserve"> different sets of values for these evaluation metrics. For the evaluation, we</w:t>
      </w:r>
      <w:r w:rsidR="00DF5E54">
        <w:rPr>
          <w:lang w:val="en-GB"/>
        </w:rPr>
        <w:t xml:space="preserve"> </w:t>
      </w:r>
      <w:r w:rsidR="00B216F9">
        <w:rPr>
          <w:lang w:val="en-GB"/>
        </w:rPr>
        <w:t xml:space="preserve"> consider the average of </w:t>
      </w:r>
      <w:r>
        <w:rPr>
          <w:lang w:val="en-GB"/>
        </w:rPr>
        <w:t xml:space="preserve">each metric across the 200 random sampling iterations, and the standard deviation. </w:t>
      </w:r>
    </w:p>
    <w:p w14:paraId="198C6955" w14:textId="0085DE45" w:rsidR="00FB75A2" w:rsidRDefault="00FB75A2" w:rsidP="00423A90">
      <w:pPr>
        <w:rPr>
          <w:lang w:val="en-GB"/>
        </w:rPr>
      </w:pPr>
      <w:r>
        <w:rPr>
          <w:lang w:val="en-GB"/>
        </w:rPr>
        <w:t>[Statistical significance test</w:t>
      </w:r>
      <w:r w:rsidR="00654DB9">
        <w:rPr>
          <w:lang w:val="en-GB"/>
        </w:rPr>
        <w:t xml:space="preserve">, maybe 2 sided Wilcoxon signed rank </w:t>
      </w:r>
      <w:r w:rsidR="00654DB9" w:rsidRPr="00654DB9">
        <w:rPr>
          <w:lang w:val="en-GB"/>
        </w:rPr>
        <w:t>https://www.nature.com/articles/s41467-022-30512-3#Abs1</w:t>
      </w:r>
      <w:r>
        <w:rPr>
          <w:lang w:val="en-GB"/>
        </w:rPr>
        <w:t>]</w:t>
      </w:r>
    </w:p>
    <w:p w14:paraId="5FE5F58E" w14:textId="5808E979" w:rsidR="00C32DE8" w:rsidRDefault="003956A4" w:rsidP="003956A4">
      <w:pPr>
        <w:pStyle w:val="Heading1"/>
        <w:rPr>
          <w:lang w:val="en-GB"/>
        </w:rPr>
      </w:pPr>
      <w:r>
        <w:rPr>
          <w:lang w:val="en-GB"/>
        </w:rPr>
        <w:t>Results</w:t>
      </w:r>
    </w:p>
    <w:p w14:paraId="140C1E76" w14:textId="2A21DCDA" w:rsidR="008E44A0" w:rsidRDefault="00A2544B" w:rsidP="008E44A0">
      <w:pPr>
        <w:pStyle w:val="Heading2"/>
        <w:rPr>
          <w:lang w:val="en-GB"/>
        </w:rPr>
      </w:pPr>
      <w:r>
        <w:rPr>
          <w:lang w:val="en-GB"/>
        </w:rPr>
        <w:t>Characterization of d</w:t>
      </w:r>
      <w:r w:rsidR="008E44A0">
        <w:rPr>
          <w:lang w:val="en-GB"/>
        </w:rPr>
        <w:t>ata</w:t>
      </w:r>
    </w:p>
    <w:p w14:paraId="2023CEC6" w14:textId="4EA86678" w:rsidR="004C5EFA" w:rsidRPr="004C5EFA" w:rsidRDefault="004C5EFA" w:rsidP="004C5EFA">
      <w:pPr>
        <w:rPr>
          <w:lang w:val="en-GB"/>
        </w:rPr>
      </w:pPr>
      <w:r>
        <w:rPr>
          <w:lang w:val="en-GB"/>
        </w:rPr>
        <w:t xml:space="preserve">To investigate the effects of </w:t>
      </w:r>
      <w:r w:rsidR="00BE624C">
        <w:rPr>
          <w:lang w:val="en-GB"/>
        </w:rPr>
        <w:t xml:space="preserve">the host-omics approach, we used preprocessed samples from the Cancer Genome Atlas (TCGA). It turns out that gene expression and DNA methylation data works well with multiple cancers </w:t>
      </w:r>
      <w:r w:rsidR="00BE624C">
        <w:rPr>
          <w:lang w:val="en-GB"/>
        </w:rPr>
        <w:fldChar w:fldCharType="begin"/>
      </w:r>
      <w:r w:rsidR="0065515F">
        <w:rPr>
          <w:lang w:val="en-GB"/>
        </w:rPr>
        <w:instrText xml:space="preserve"> ADDIN ZOTERO_ITEM CSL_CITATION {"citationID":"ouW8Icbu","properties":{"formattedCitation":"\\super 3\\nosupersub{}","plainCitation":"3","noteIndex":0},"citationItems":[{"id":118,"uris":["http://zotero.org/users/local/0zqklVfX/items/B4HDCDPT"],"itemData":{"id":118,"type":"article-journal","abstract":"Computational integrative analysis has become a significant approach in the data-driven exploration of biological problems. Many integration methods for cancer subtyping have been proposed, but evaluating these methods has become a complicated problem due to the lack of gold standards. Moreover, questions of practical importance remain to be addressed regarding the impact of selecting appropriate data types and combinations on the performance of integrative studies. Here, we constructed three classes of benchmarking datasets of nine cancers in TCGA by considering all the eleven combinations of four multi-omics data types. Using these datasets, we conducted a comprehensive evaluation of ten representative integration methods for cancer subtyping in terms of accuracy measured by combining both clustering accuracy and clinical significance, robustness, and computational efficiency. We subsequently investigated the influence of different omics data on cancer subtyping and the effectiveness of their combinations. Refuting the widely held intuition that incorporating more types of omics data always produces better results, our analyses showed that there are situations where integrating more omics data negatively impacts the performance of integration methods. Our analyses also suggested several effective combinations for most cancers under our studies, which may be of particular interest to researchers in omics data analysis.","container-title":"PLOS Computational Biology","DOI":"10.1371/journal.pcbi.1009224","ISSN":"1553-7358","issue":"8","journalAbbreviation":"PLOS Computational Biology","language":"en","note":"publisher: Public Library of Science","page":"e1009224","source":"PLoS Journals","title":"Evaluation and comparison of multi-omics data integration methods for cancer subtyping","volume":"17","author":[{"family":"Duan","given":"Ran"},{"family":"Gao","given":"Lin"},{"family":"Gao","given":"Yong"},{"family":"Hu","given":"Yuxuan"},{"family":"Xu","given":"Han"},{"family":"Huang","given":"Mingfeng"},{"family":"Song","given":"Kuo"},{"family":"Wang","given":"Hongda"},{"family":"Dong","given":"Yongqiang"},{"family":"Jiang","given":"Chaoqun"},{"family":"Zhang","given":"Chenxing"},{"family":"Jia","given":"Songwei"}],"issued":{"date-parts":[["2021",8,12]]}}}],"schema":"https://github.com/citation-style-language/schema/raw/master/csl-citation.json"} </w:instrText>
      </w:r>
      <w:r w:rsidR="00BE624C">
        <w:rPr>
          <w:lang w:val="en-GB"/>
        </w:rPr>
        <w:fldChar w:fldCharType="separate"/>
      </w:r>
      <w:r w:rsidR="0065515F" w:rsidRPr="0065515F">
        <w:rPr>
          <w:rFonts w:ascii="Calibri" w:hAnsi="Calibri" w:cs="Calibri"/>
          <w:szCs w:val="24"/>
          <w:vertAlign w:val="superscript"/>
        </w:rPr>
        <w:t>3</w:t>
      </w:r>
      <w:r w:rsidR="00BE624C">
        <w:rPr>
          <w:lang w:val="en-GB"/>
        </w:rPr>
        <w:fldChar w:fldCharType="end"/>
      </w:r>
      <w:r w:rsidR="00BE624C">
        <w:rPr>
          <w:lang w:val="en-GB"/>
        </w:rPr>
        <w:t xml:space="preserve">. </w:t>
      </w:r>
      <w:r w:rsidR="00C70411">
        <w:rPr>
          <w:lang w:val="en-GB"/>
        </w:rPr>
        <w:t xml:space="preserve"> [Insert more evidence of why GE without other stuff is good] </w:t>
      </w:r>
      <w:r w:rsidR="00BE624C">
        <w:rPr>
          <w:lang w:val="en-GB"/>
        </w:rPr>
        <w:t>Thus, in order to examine the benefits of a holistic view on omics data for cancer diagnostics, gene expression features from TCGA are used. This set contains 5000 features for each sample.</w:t>
      </w:r>
    </w:p>
    <w:p w14:paraId="09C18FC8" w14:textId="6024CDDA" w:rsidR="00C023E2" w:rsidRPr="00C023E2" w:rsidRDefault="00BE624C" w:rsidP="00C023E2">
      <w:pPr>
        <w:rPr>
          <w:lang w:val="en-GB"/>
        </w:rPr>
      </w:pPr>
      <w:r>
        <w:rPr>
          <w:lang w:val="en-GB"/>
        </w:rPr>
        <w:t>To investigate the effects of the microbial omics approach, we used the Cancer Microbiome Atlas</w:t>
      </w:r>
      <w:r w:rsidR="00C023E2">
        <w:rPr>
          <w:lang w:val="en-GB"/>
        </w:rPr>
        <w:t xml:space="preserve"> (TCMA)</w:t>
      </w:r>
      <w:r>
        <w:rPr>
          <w:lang w:val="en-GB"/>
        </w:rPr>
        <w:t>. This i</w:t>
      </w:r>
      <w:r w:rsidR="00C023E2">
        <w:rPr>
          <w:lang w:val="en-GB"/>
        </w:rPr>
        <w:t xml:space="preserve">s a microbial database which is based on data that is mined and processed from reads contained in TCGA, which attempts to identify microbial species in tissue and blood samples while dealing with contaminants </w:t>
      </w:r>
      <w:r w:rsidR="00C023E2">
        <w:rPr>
          <w:lang w:val="en-GB"/>
        </w:rPr>
        <w:fldChar w:fldCharType="begin"/>
      </w:r>
      <w:r w:rsidR="0065515F">
        <w:rPr>
          <w:lang w:val="en-GB"/>
        </w:rPr>
        <w:instrText xml:space="preserve"> ADDIN ZOTERO_ITEM CSL_CITATION {"citationID":"mYrocQYk","properties":{"formattedCitation":"\\super 5\\nosupersub{}","plainCitation":"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C023E2">
        <w:rPr>
          <w:lang w:val="en-GB"/>
        </w:rPr>
        <w:fldChar w:fldCharType="separate"/>
      </w:r>
      <w:r w:rsidR="0065515F" w:rsidRPr="0065515F">
        <w:rPr>
          <w:rFonts w:ascii="Calibri" w:hAnsi="Calibri" w:cs="Calibri"/>
          <w:szCs w:val="24"/>
          <w:vertAlign w:val="superscript"/>
        </w:rPr>
        <w:t>5</w:t>
      </w:r>
      <w:r w:rsidR="00C023E2">
        <w:rPr>
          <w:lang w:val="en-GB"/>
        </w:rPr>
        <w:fldChar w:fldCharType="end"/>
      </w:r>
      <w:r w:rsidR="00C023E2">
        <w:rPr>
          <w:lang w:val="en-GB"/>
        </w:rPr>
        <w:t xml:space="preserve">. </w:t>
      </w:r>
      <w:r>
        <w:rPr>
          <w:lang w:val="en-GB"/>
        </w:rPr>
        <w:t>TCMA contains</w:t>
      </w:r>
      <w:r w:rsidR="00C023E2">
        <w:rPr>
          <w:lang w:val="en-GB"/>
        </w:rPr>
        <w:t xml:space="preserve"> microbial data available from multiple cancers allowing for cross cancer analyses using the same source with common methodologies.</w:t>
      </w:r>
      <w:r w:rsidR="00165CD6">
        <w:rPr>
          <w:lang w:val="en-GB"/>
        </w:rPr>
        <w:t xml:space="preserve"> (n = 10, R = 7, NR = 3????)</w:t>
      </w:r>
    </w:p>
    <w:p w14:paraId="52D8EB3E" w14:textId="20E45536" w:rsidR="008E44A0" w:rsidRPr="008E44A0" w:rsidRDefault="00BE624C" w:rsidP="008E44A0">
      <w:pPr>
        <w:rPr>
          <w:lang w:val="en-GB"/>
        </w:rPr>
      </w:pPr>
      <w:r>
        <w:rPr>
          <w:lang w:val="en-GB"/>
        </w:rPr>
        <w:t>Finally, for the holo-omic approach, we overlapped samples for which there is both host omics and microbial omics data available.</w:t>
      </w:r>
    </w:p>
    <w:p w14:paraId="4815D36A" w14:textId="7236491D" w:rsidR="009105F3" w:rsidRDefault="00CF5CC5" w:rsidP="008D7EC1">
      <w:pPr>
        <w:pStyle w:val="Heading2"/>
        <w:rPr>
          <w:lang w:val="en-GB"/>
        </w:rPr>
      </w:pPr>
      <w:r>
        <w:rPr>
          <w:lang w:val="en-GB"/>
        </w:rPr>
        <w:t>There is little quantitative performance improvement with the h</w:t>
      </w:r>
      <w:r w:rsidR="008D7EC1">
        <w:rPr>
          <w:lang w:val="en-GB"/>
        </w:rPr>
        <w:t>olo-omic</w:t>
      </w:r>
      <w:r>
        <w:rPr>
          <w:lang w:val="en-GB"/>
        </w:rPr>
        <w:t xml:space="preserve"> approach</w:t>
      </w:r>
    </w:p>
    <w:p w14:paraId="69E3D146" w14:textId="36D9C5D2" w:rsidR="00323235" w:rsidRDefault="00194A83" w:rsidP="00194A83">
      <w:pPr>
        <w:rPr>
          <w:lang w:val="en-GB"/>
        </w:rPr>
      </w:pPr>
      <w:r>
        <w:rPr>
          <w:lang w:val="en-GB"/>
        </w:rPr>
        <w:t xml:space="preserve">To investigate the possible benefits of a holistic view of omics integration, we used </w:t>
      </w:r>
      <w:r w:rsidR="006C4AE9">
        <w:rPr>
          <w:lang w:val="en-GB"/>
        </w:rPr>
        <w:t xml:space="preserve">gene expression </w:t>
      </w:r>
      <w:r>
        <w:rPr>
          <w:lang w:val="en-GB"/>
        </w:rPr>
        <w:t xml:space="preserve">omics </w:t>
      </w:r>
      <w:r w:rsidR="006C4AE9">
        <w:rPr>
          <w:lang w:val="en-GB"/>
        </w:rPr>
        <w:t xml:space="preserve">data </w:t>
      </w:r>
      <w:r>
        <w:rPr>
          <w:lang w:val="en-GB"/>
        </w:rPr>
        <w:t xml:space="preserve">and microbial </w:t>
      </w:r>
      <w:r w:rsidR="006C4AE9">
        <w:rPr>
          <w:lang w:val="en-GB"/>
        </w:rPr>
        <w:t xml:space="preserve">abundance </w:t>
      </w:r>
      <w:r>
        <w:rPr>
          <w:lang w:val="en-GB"/>
        </w:rPr>
        <w:t xml:space="preserve">data </w:t>
      </w:r>
      <w:r w:rsidR="00E918F6">
        <w:rPr>
          <w:lang w:val="en-GB"/>
        </w:rPr>
        <w:t xml:space="preserve">of various cancers </w:t>
      </w:r>
      <w:r>
        <w:rPr>
          <w:lang w:val="en-GB"/>
        </w:rPr>
        <w:t xml:space="preserve">in a predictive model for </w:t>
      </w:r>
      <w:r w:rsidR="006C4AE9">
        <w:rPr>
          <w:lang w:val="en-GB"/>
        </w:rPr>
        <w:t xml:space="preserve">the </w:t>
      </w:r>
      <w:r>
        <w:rPr>
          <w:lang w:val="en-GB"/>
        </w:rPr>
        <w:t>cancer diagnostic</w:t>
      </w:r>
      <w:r w:rsidR="006C4AE9">
        <w:rPr>
          <w:lang w:val="en-GB"/>
        </w:rPr>
        <w:t>s prediction tasks of tumor versus normal prediction and tumor stage classification.</w:t>
      </w:r>
      <w:r>
        <w:rPr>
          <w:lang w:val="en-GB"/>
        </w:rPr>
        <w:t xml:space="preserve"> </w:t>
      </w:r>
      <w:r w:rsidR="00F922AA">
        <w:rPr>
          <w:lang w:val="en-GB"/>
        </w:rPr>
        <w:t>The tumor versus normal prediction endpoint was modeled as a binary classification, while the tumor stage prediction was modeled as a regression task with target values ranging from 0 (i.e. normal samples) to 4 (</w:t>
      </w:r>
      <w:r w:rsidR="00D070EE">
        <w:rPr>
          <w:lang w:val="en-GB"/>
        </w:rPr>
        <w:t xml:space="preserve">i.e. </w:t>
      </w:r>
      <w:r w:rsidR="00F922AA">
        <w:rPr>
          <w:lang w:val="en-GB"/>
        </w:rPr>
        <w:t>Stage IV</w:t>
      </w:r>
      <w:r w:rsidR="00D070EE">
        <w:rPr>
          <w:lang w:val="en-GB"/>
        </w:rPr>
        <w:t xml:space="preserve"> tumor samples</w:t>
      </w:r>
      <w:r w:rsidR="00F922AA">
        <w:rPr>
          <w:lang w:val="en-GB"/>
        </w:rPr>
        <w:t xml:space="preserve">). </w:t>
      </w:r>
      <w:r w:rsidR="00E918F6">
        <w:rPr>
          <w:lang w:val="en-GB"/>
        </w:rPr>
        <w:t xml:space="preserve">To establish a baseline, we built prediction models on the gene expression (GE) data set and the microbial abundance data (GENUS) separately and evaluated the prediction performance. We then built prediction models on the concatenation of both of these data sets </w:t>
      </w:r>
      <w:r w:rsidR="00491AA7">
        <w:rPr>
          <w:lang w:val="en-GB"/>
        </w:rPr>
        <w:t>(</w:t>
      </w:r>
      <w:r w:rsidR="00491AA7">
        <w:t xml:space="preserve">GE </w:t>
      </w:r>
      <w:r w:rsidR="00491AA7" w:rsidRPr="004D301D">
        <w:t>∩</w:t>
      </w:r>
      <w:r w:rsidR="00491AA7">
        <w:t xml:space="preserve"> GENUS</w:t>
      </w:r>
      <w:r w:rsidR="00491AA7">
        <w:rPr>
          <w:lang w:val="en-GB"/>
        </w:rPr>
        <w:t xml:space="preserve">) </w:t>
      </w:r>
      <w:r w:rsidR="00E918F6">
        <w:rPr>
          <w:lang w:val="en-GB"/>
        </w:rPr>
        <w:t>and compared it to the established baseline.</w:t>
      </w:r>
      <w:r w:rsidR="00553FBB">
        <w:rPr>
          <w:lang w:val="en-GB"/>
        </w:rPr>
        <w:t xml:space="preserve"> Finally, we also compared the performance to that of a model which always predicts the majority class</w:t>
      </w:r>
      <w:r w:rsidR="00EB36E7">
        <w:rPr>
          <w:lang w:val="en-GB"/>
        </w:rPr>
        <w:t>.</w:t>
      </w:r>
    </w:p>
    <w:p w14:paraId="0A692F77" w14:textId="20B112E8" w:rsidR="00194A83" w:rsidRPr="00B03D84" w:rsidRDefault="00323235" w:rsidP="00194A83">
      <w:pPr>
        <w:rPr>
          <w:lang w:val="en-GB"/>
        </w:rPr>
      </w:pPr>
      <w:r>
        <w:rPr>
          <w:lang w:val="en-GB"/>
        </w:rPr>
        <w:t>We</w:t>
      </w:r>
      <w:r w:rsidR="00E34420">
        <w:rPr>
          <w:lang w:val="en-GB"/>
        </w:rPr>
        <w:t xml:space="preserve"> use</w:t>
      </w:r>
      <w:r w:rsidR="00004299">
        <w:rPr>
          <w:lang w:val="en-GB"/>
        </w:rPr>
        <w:t>d</w:t>
      </w:r>
      <w:r w:rsidR="00E34420">
        <w:rPr>
          <w:lang w:val="en-GB"/>
        </w:rPr>
        <w:t xml:space="preserve"> random sampling to</w:t>
      </w:r>
      <w:r>
        <w:rPr>
          <w:lang w:val="en-GB"/>
        </w:rPr>
        <w:t xml:space="preserve"> </w:t>
      </w:r>
      <w:r w:rsidR="006C4AE9">
        <w:rPr>
          <w:lang w:val="en-GB"/>
        </w:rPr>
        <w:t xml:space="preserve">perform </w:t>
      </w:r>
      <w:r w:rsidR="00553FBB">
        <w:rPr>
          <w:lang w:val="en-GB"/>
        </w:rPr>
        <w:t>200</w:t>
      </w:r>
      <w:r w:rsidR="006C4AE9">
        <w:rPr>
          <w:lang w:val="en-GB"/>
        </w:rPr>
        <w:t xml:space="preserve"> random stratified </w:t>
      </w:r>
      <w:r w:rsidR="00194A83">
        <w:rPr>
          <w:lang w:val="en-GB"/>
        </w:rPr>
        <w:t>split</w:t>
      </w:r>
      <w:r w:rsidR="00553FBB">
        <w:rPr>
          <w:lang w:val="en-GB"/>
        </w:rPr>
        <w:t>s</w:t>
      </w:r>
      <w:r w:rsidR="00194A83">
        <w:rPr>
          <w:lang w:val="en-GB"/>
        </w:rPr>
        <w:t xml:space="preserve"> </w:t>
      </w:r>
      <w:r w:rsidR="006C4AE9">
        <w:rPr>
          <w:lang w:val="en-GB"/>
        </w:rPr>
        <w:t>of each</w:t>
      </w:r>
      <w:r w:rsidR="00194A83">
        <w:rPr>
          <w:lang w:val="en-GB"/>
        </w:rPr>
        <w:t xml:space="preserve"> </w:t>
      </w:r>
      <w:r w:rsidR="00553FBB">
        <w:rPr>
          <w:lang w:val="en-GB"/>
        </w:rPr>
        <w:t xml:space="preserve">modality </w:t>
      </w:r>
      <w:r w:rsidR="00194A83">
        <w:rPr>
          <w:lang w:val="en-GB"/>
        </w:rPr>
        <w:t xml:space="preserve">data set </w:t>
      </w:r>
      <w:r w:rsidR="006C4AE9">
        <w:rPr>
          <w:lang w:val="en-GB"/>
        </w:rPr>
        <w:t xml:space="preserve">into </w:t>
      </w:r>
      <w:r w:rsidR="00194A83">
        <w:rPr>
          <w:lang w:val="en-GB"/>
        </w:rPr>
        <w:t xml:space="preserve">80% training and 20% testing. In each </w:t>
      </w:r>
      <w:r w:rsidR="00E918F6">
        <w:rPr>
          <w:lang w:val="en-GB"/>
        </w:rPr>
        <w:t xml:space="preserve">random sampling </w:t>
      </w:r>
      <w:r w:rsidR="00194A83">
        <w:rPr>
          <w:lang w:val="en-GB"/>
        </w:rPr>
        <w:t xml:space="preserve">iteration, </w:t>
      </w:r>
      <w:r w:rsidR="00E918F6">
        <w:rPr>
          <w:lang w:val="en-GB"/>
        </w:rPr>
        <w:t>we also used a</w:t>
      </w:r>
      <w:r w:rsidR="00194A83">
        <w:rPr>
          <w:lang w:val="en-GB"/>
        </w:rPr>
        <w:t xml:space="preserve"> feature selection method on the training set</w:t>
      </w:r>
      <w:r w:rsidR="00E918F6">
        <w:rPr>
          <w:lang w:val="en-GB"/>
        </w:rPr>
        <w:t xml:space="preserve"> beforehand to select the most important features</w:t>
      </w:r>
      <w:r w:rsidR="00194A83">
        <w:rPr>
          <w:lang w:val="en-GB"/>
        </w:rPr>
        <w:t xml:space="preserve">. These features </w:t>
      </w:r>
      <w:r w:rsidR="006C4AE9">
        <w:rPr>
          <w:lang w:val="en-GB"/>
        </w:rPr>
        <w:t>were</w:t>
      </w:r>
      <w:r w:rsidR="00194A83">
        <w:rPr>
          <w:lang w:val="en-GB"/>
        </w:rPr>
        <w:t xml:space="preserve"> </w:t>
      </w:r>
      <w:r w:rsidR="00194A83">
        <w:rPr>
          <w:lang w:val="en-GB"/>
        </w:rPr>
        <w:lastRenderedPageBreak/>
        <w:t>then used to train a model on this same training set</w:t>
      </w:r>
      <w:r w:rsidR="006C4AE9">
        <w:rPr>
          <w:lang w:val="en-GB"/>
        </w:rPr>
        <w:t xml:space="preserve"> and the</w:t>
      </w:r>
      <w:r w:rsidR="00194A83">
        <w:rPr>
          <w:lang w:val="en-GB"/>
        </w:rPr>
        <w:t xml:space="preserve"> performance of the model </w:t>
      </w:r>
      <w:r w:rsidR="006C4AE9">
        <w:rPr>
          <w:lang w:val="en-GB"/>
        </w:rPr>
        <w:t>was</w:t>
      </w:r>
      <w:r w:rsidR="00194A83">
        <w:rPr>
          <w:lang w:val="en-GB"/>
        </w:rPr>
        <w:t xml:space="preserve"> then tested on the testing set for the available </w:t>
      </w:r>
      <w:r w:rsidR="006C4AE9">
        <w:rPr>
          <w:lang w:val="en-GB"/>
        </w:rPr>
        <w:t xml:space="preserve">prediction </w:t>
      </w:r>
      <w:r w:rsidR="00194A83">
        <w:rPr>
          <w:lang w:val="en-GB"/>
        </w:rPr>
        <w:t xml:space="preserve">endpoints. This </w:t>
      </w:r>
      <w:r w:rsidR="006C4AE9">
        <w:rPr>
          <w:lang w:val="en-GB"/>
        </w:rPr>
        <w:t>was</w:t>
      </w:r>
      <w:r w:rsidR="00194A83">
        <w:rPr>
          <w:lang w:val="en-GB"/>
        </w:rPr>
        <w:t xml:space="preserve"> repeated for each cancer, </w:t>
      </w:r>
      <w:r w:rsidR="00E918F6">
        <w:rPr>
          <w:lang w:val="en-GB"/>
        </w:rPr>
        <w:t xml:space="preserve">modality </w:t>
      </w:r>
      <w:r w:rsidR="00194A83">
        <w:rPr>
          <w:lang w:val="en-GB"/>
        </w:rPr>
        <w:t xml:space="preserve">and feature </w:t>
      </w:r>
      <w:r w:rsidR="00E918F6">
        <w:rPr>
          <w:lang w:val="en-GB"/>
        </w:rPr>
        <w:t xml:space="preserve">selection </w:t>
      </w:r>
      <w:r w:rsidR="00194A83">
        <w:rPr>
          <w:lang w:val="en-GB"/>
        </w:rPr>
        <w:t>amount</w:t>
      </w:r>
      <w:r w:rsidR="00E918F6">
        <w:rPr>
          <w:lang w:val="en-GB"/>
        </w:rPr>
        <w:t>, including when performing no feature selection</w:t>
      </w:r>
      <w:r w:rsidR="00194A83">
        <w:rPr>
          <w:lang w:val="en-GB"/>
        </w:rPr>
        <w:t>.</w:t>
      </w:r>
      <w:r w:rsidR="00F922AA">
        <w:rPr>
          <w:lang w:val="en-GB"/>
        </w:rPr>
        <w:t xml:space="preserve"> After this procedure, we obtain</w:t>
      </w:r>
      <w:r w:rsidR="00D070EE">
        <w:rPr>
          <w:lang w:val="en-GB"/>
        </w:rPr>
        <w:t>ed</w:t>
      </w:r>
      <w:r w:rsidR="00194A83">
        <w:rPr>
          <w:lang w:val="en-GB"/>
        </w:rPr>
        <w:t xml:space="preserve"> </w:t>
      </w:r>
      <w:r w:rsidR="00D070EE">
        <w:rPr>
          <w:lang w:val="en-GB"/>
        </w:rPr>
        <w:t>200 scores for each evaluation metric and plotted the mean and standard deviation</w:t>
      </w:r>
      <w:r w:rsidR="00DC56B3">
        <w:rPr>
          <w:lang w:val="en-GB"/>
        </w:rPr>
        <w:t xml:space="preserve"> of these scores. </w:t>
      </w:r>
      <w:r w:rsidR="00D070EE">
        <w:rPr>
          <w:lang w:val="en-GB"/>
        </w:rPr>
        <w:t>For tumor vs normal prediction, we used the f1-score</w:t>
      </w:r>
      <w:r w:rsidR="00EB36E7">
        <w:rPr>
          <w:lang w:val="en-GB"/>
        </w:rPr>
        <w:t>,</w:t>
      </w:r>
      <w:r w:rsidR="00D070EE">
        <w:rPr>
          <w:lang w:val="en-GB"/>
        </w:rPr>
        <w:t xml:space="preserve"> as it can handle imbalanced data sets, while for tumor stage prediction, we used the root-mean-squared error </w:t>
      </w:r>
      <w:r w:rsidR="00D070EE" w:rsidRPr="00B03D84">
        <w:rPr>
          <w:lang w:val="en-GB"/>
        </w:rPr>
        <w:t xml:space="preserve">(RMSE). </w:t>
      </w:r>
      <w:r w:rsidR="00E918F6" w:rsidRPr="00B03D84">
        <w:rPr>
          <w:lang w:val="en-GB"/>
        </w:rPr>
        <w:t xml:space="preserve">Additional details are described in the materials and methods section </w:t>
      </w:r>
      <w:r w:rsidR="00004299" w:rsidRPr="00B03D84">
        <w:rPr>
          <w:lang w:val="en-GB"/>
        </w:rPr>
        <w:t>(</w:t>
      </w:r>
      <w:r w:rsidR="00E4256B" w:rsidRPr="00B03D84">
        <w:rPr>
          <w:lang w:val="en-GB"/>
        </w:rPr>
        <w:fldChar w:fldCharType="begin"/>
      </w:r>
      <w:r w:rsidR="00E4256B" w:rsidRPr="00B03D84">
        <w:rPr>
          <w:lang w:val="en-GB"/>
        </w:rPr>
        <w:instrText xml:space="preserve"> REF _Ref129571161 \h </w:instrText>
      </w:r>
      <w:r w:rsidR="00E4256B" w:rsidRPr="00B03D84">
        <w:rPr>
          <w:lang w:val="en-GB"/>
        </w:rPr>
      </w:r>
      <w:r w:rsidR="002850F2" w:rsidRPr="00B03D84">
        <w:rPr>
          <w:lang w:val="en-GB"/>
        </w:rPr>
        <w:instrText xml:space="preserve"> \* MERGEFORMAT </w:instrText>
      </w:r>
      <w:r w:rsidR="00E4256B" w:rsidRPr="00B03D84">
        <w:rPr>
          <w:lang w:val="en-GB"/>
        </w:rPr>
        <w:fldChar w:fldCharType="separate"/>
      </w:r>
      <w:r w:rsidR="00BD1C61" w:rsidRPr="00B03D84">
        <w:t xml:space="preserve">Figure </w:t>
      </w:r>
      <w:r w:rsidR="00BD1C61" w:rsidRPr="00B03D84">
        <w:rPr>
          <w:noProof/>
        </w:rPr>
        <w:t>1</w:t>
      </w:r>
      <w:r w:rsidR="00E4256B" w:rsidRPr="00B03D84">
        <w:rPr>
          <w:lang w:val="en-GB"/>
        </w:rPr>
        <w:fldChar w:fldCharType="end"/>
      </w:r>
      <w:r w:rsidR="00004299" w:rsidRPr="00B03D84">
        <w:rPr>
          <w:lang w:val="en-GB"/>
        </w:rPr>
        <w:t>)</w:t>
      </w:r>
      <w:r w:rsidR="00194A83" w:rsidRPr="00B03D84">
        <w:rPr>
          <w:lang w:val="en-GB"/>
        </w:rPr>
        <w:t>.</w:t>
      </w:r>
    </w:p>
    <w:p w14:paraId="012049EE" w14:textId="4F2E4ADB" w:rsidR="0048780E" w:rsidRDefault="0048780E" w:rsidP="00194A83">
      <w:pPr>
        <w:rPr>
          <w:lang w:val="en-GB"/>
        </w:rPr>
      </w:pPr>
      <w:r>
        <w:rPr>
          <w:lang w:val="en-GB"/>
        </w:rPr>
        <w:t xml:space="preserve">Throughout this paper, we chose to only continue displaying the following experiments for STAD </w:t>
      </w:r>
      <w:r w:rsidRPr="00DF10C4">
        <w:rPr>
          <w:lang w:val="en-GB"/>
        </w:rPr>
        <w:t>(stomach adenocarcinoma</w:t>
      </w:r>
      <w:r>
        <w:rPr>
          <w:lang w:val="en-GB"/>
        </w:rPr>
        <w:t>), as it is the cancer within the available data set with the most simple aetiology and the highest amount of samples and balance between classes. However, the same experiments have also been run for other cancers,</w:t>
      </w:r>
      <w:r w:rsidR="00553FBB">
        <w:rPr>
          <w:lang w:val="en-GB"/>
        </w:rPr>
        <w:t xml:space="preserve"> the results of which </w:t>
      </w:r>
      <w:r>
        <w:rPr>
          <w:lang w:val="en-GB"/>
        </w:rPr>
        <w:t>can be found in the appendix.</w:t>
      </w:r>
    </w:p>
    <w:p w14:paraId="7E806A0C" w14:textId="0A38D98A" w:rsidR="000E1B94" w:rsidRPr="00194A83" w:rsidRDefault="000E1B94" w:rsidP="000E1B94">
      <w:pPr>
        <w:pStyle w:val="Heading3"/>
        <w:rPr>
          <w:lang w:val="en-GB"/>
        </w:rPr>
      </w:pPr>
      <w:r>
        <w:rPr>
          <w:lang w:val="en-GB"/>
        </w:rPr>
        <w:t>Holo-omic approach does not lead to improved prediction performance</w:t>
      </w:r>
      <w:r w:rsidR="00AC1F18">
        <w:rPr>
          <w:lang w:val="en-GB"/>
        </w:rPr>
        <w:t xml:space="preserve"> for either prediction target </w:t>
      </w:r>
    </w:p>
    <w:p w14:paraId="44DA00F6" w14:textId="75B661B0" w:rsidR="00AC1F18" w:rsidRDefault="00156EA2" w:rsidP="008D7EC1">
      <w:pPr>
        <w:rPr>
          <w:lang w:val="en-GB"/>
        </w:rPr>
      </w:pPr>
      <w:r>
        <w:rPr>
          <w:lang w:val="en-GB"/>
        </w:rPr>
        <w:t xml:space="preserve">To investigate the utility of a holo-omic approach, we built a prediction model using data of each modality for the prediction targets tumor versus normal prediction and stage prediction. </w:t>
      </w:r>
      <w:r w:rsidR="00AC1F18">
        <w:rPr>
          <w:lang w:val="en-GB"/>
        </w:rPr>
        <w:t xml:space="preserve">For tumor </w:t>
      </w:r>
      <w:r w:rsidR="00B106E6">
        <w:rPr>
          <w:lang w:val="en-GB"/>
        </w:rPr>
        <w:t>versus normal prediction</w:t>
      </w:r>
      <w:r w:rsidR="00AC1F18">
        <w:rPr>
          <w:lang w:val="en-GB"/>
        </w:rPr>
        <w:t xml:space="preserve">, we </w:t>
      </w:r>
      <w:r w:rsidR="00B106E6">
        <w:rPr>
          <w:lang w:val="en-GB"/>
        </w:rPr>
        <w:t xml:space="preserve">used </w:t>
      </w:r>
      <w:r w:rsidR="00AC1F18">
        <w:rPr>
          <w:lang w:val="en-GB"/>
        </w:rPr>
        <w:t>a</w:t>
      </w:r>
      <w:r w:rsidR="00B106E6">
        <w:rPr>
          <w:lang w:val="en-GB"/>
        </w:rPr>
        <w:t xml:space="preserve"> support vector machine (</w:t>
      </w:r>
      <w:r w:rsidR="00AC1F18">
        <w:rPr>
          <w:lang w:val="en-GB"/>
        </w:rPr>
        <w:t>SVM</w:t>
      </w:r>
      <w:r w:rsidR="00B106E6">
        <w:rPr>
          <w:lang w:val="en-GB"/>
        </w:rPr>
        <w:t>)</w:t>
      </w:r>
      <w:r w:rsidR="009A13EE">
        <w:rPr>
          <w:lang w:val="en-GB"/>
        </w:rPr>
        <w:t xml:space="preserve"> due to its</w:t>
      </w:r>
      <w:r w:rsidR="009A13EE">
        <w:t xml:space="preserve"> </w:t>
      </w:r>
      <w:r w:rsidR="009A13EE">
        <w:rPr>
          <w:lang w:val="en-GB"/>
        </w:rPr>
        <w:t xml:space="preserve">ability to capture nonlinear relationships, deal with imbalanced data sets and previously demonstrated performance </w:t>
      </w:r>
      <w:r w:rsidR="009A13EE">
        <w:rPr>
          <w:lang w:val="en-GB"/>
        </w:rPr>
        <w:fldChar w:fldCharType="begin"/>
      </w:r>
      <w:r w:rsidR="001916FD">
        <w:rPr>
          <w:lang w:val="en-GB"/>
        </w:rPr>
        <w:instrText xml:space="preserve"> ADDIN ZOTERO_ITEM CSL_CITATION {"citationID":"mBuiPsOY","properties":{"formattedCitation":"\\super 2,28,29\\nosupersub{}","plainCitation":"2,28,29","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id":246,"uris":["http://zotero.org/users/local/0zqklVfX/items/GTHC5WZ2"],"itemData":{"id":246,"type":"article-journal","abstract":"Accurate characterization of the molecular nature of a tumour is important for its effective treatment. Therefore, the classification of tumours is an important research problem. The application of data science and machine learning techniques to the gene-expression data has enabled computational researchers to separate the gene-expression samples into different classes based on the difference in gene-expression patterns. This has also facilitated the discovery of new classes and new disease biomarkers. However, gene-expression data is very high-dimensional and noisy. The number of features is high in comparison to the number of samples. The classes in the data are often imbalanced. Out of thousands of genes, only a few are relevant to the disease. The machine learning approaches for the classification of gene-expression samples need to address all these issues to obtain reliable performance. This paper proposed a method using simulated annealing and partial least squares regression for gene selection from six open-source microarray cancer gene-expression datasets. Selected subset of genes was used to fit support-vector machines, random-forest, voting-classifiers, and multilayer-perceptron classifiers. A comparison with existing methods shows the superior performance of the proposed method.","collection-title":"International Conference on Intelligent Engineering Approach(ICIEA-2022)","container-title":"Global Transitions Proceedings","DOI":"10.1016/j.gltp.2022.03.001","ISSN":"2666-285X","issue":"1","journalAbbreviation":"Global Transitions Proceedings","language":"en","page":"251-256","source":"ScienceDirect","title":"Feature Selection From Gene Expression Data Using Simulated Annealing and Partial Least Squares Regression Coefficients","volume":"3","author":[{"family":"Koul","given":"Nimrita"},{"family":"Manvi","given":"Sunilkumar S"}],"issued":{"date-parts":[["2022",6,1]]}}}],"schema":"https://github.com/citation-style-language/schema/raw/master/csl-citation.json"} </w:instrText>
      </w:r>
      <w:r w:rsidR="009A13EE">
        <w:rPr>
          <w:lang w:val="en-GB"/>
        </w:rPr>
        <w:fldChar w:fldCharType="separate"/>
      </w:r>
      <w:r w:rsidR="001916FD" w:rsidRPr="001916FD">
        <w:rPr>
          <w:rFonts w:ascii="Calibri" w:hAnsi="Calibri" w:cs="Calibri"/>
          <w:szCs w:val="24"/>
          <w:vertAlign w:val="superscript"/>
        </w:rPr>
        <w:t>2,28,29</w:t>
      </w:r>
      <w:r w:rsidR="009A13EE">
        <w:rPr>
          <w:lang w:val="en-GB"/>
        </w:rPr>
        <w:fldChar w:fldCharType="end"/>
      </w:r>
      <w:r w:rsidR="009A13EE">
        <w:rPr>
          <w:lang w:val="en-GB"/>
        </w:rPr>
        <w:t xml:space="preserve"> </w:t>
      </w:r>
      <w:r w:rsidR="00B106E6">
        <w:rPr>
          <w:lang w:val="en-GB"/>
        </w:rPr>
        <w:t xml:space="preserve">and the ANOVA f-test for feature selection, </w:t>
      </w:r>
      <w:r w:rsidR="009A13EE">
        <w:rPr>
          <w:lang w:val="en-GB"/>
        </w:rPr>
        <w:t xml:space="preserve">which has seen some success in selecting genetic features </w:t>
      </w:r>
      <w:r w:rsidR="009A13EE">
        <w:rPr>
          <w:lang w:val="en-GB"/>
        </w:rPr>
        <w:fldChar w:fldCharType="begin"/>
      </w:r>
      <w:r w:rsidR="0065515F">
        <w:rPr>
          <w:lang w:val="en-GB"/>
        </w:rPr>
        <w:instrText xml:space="preserve"> ADDIN ZOTERO_ITEM CSL_CITATION {"citationID":"Ns0fejcT","properties":{"formattedCitation":"\\super 2\\nosupersub{}","plainCitation":"2","noteIndex":0},"citationItems":[{"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schema":"https://github.com/citation-style-language/schema/raw/master/csl-citation.json"} </w:instrText>
      </w:r>
      <w:r w:rsidR="009A13EE">
        <w:rPr>
          <w:lang w:val="en-GB"/>
        </w:rPr>
        <w:fldChar w:fldCharType="separate"/>
      </w:r>
      <w:r w:rsidR="0065515F" w:rsidRPr="0065515F">
        <w:rPr>
          <w:rFonts w:ascii="Calibri" w:hAnsi="Calibri" w:cs="Calibri"/>
          <w:szCs w:val="24"/>
          <w:vertAlign w:val="superscript"/>
        </w:rPr>
        <w:t>2</w:t>
      </w:r>
      <w:r w:rsidR="009A13EE">
        <w:rPr>
          <w:lang w:val="en-GB"/>
        </w:rPr>
        <w:fldChar w:fldCharType="end"/>
      </w:r>
      <w:r w:rsidR="009A13EE">
        <w:rPr>
          <w:lang w:val="en-GB"/>
        </w:rPr>
        <w:t>.</w:t>
      </w:r>
      <w:r w:rsidR="00B106E6">
        <w:rPr>
          <w:lang w:val="en-GB"/>
        </w:rPr>
        <w:t xml:space="preserve"> </w:t>
      </w:r>
      <w:r w:rsidR="00F50361">
        <w:rPr>
          <w:lang w:val="en-GB"/>
        </w:rPr>
        <w:t xml:space="preserve">For stage prediction, we used an elastic net model as the predictor model due to its interpretability and previously demonstrated success </w:t>
      </w:r>
      <w:r w:rsidR="00F50361">
        <w:rPr>
          <w:lang w:val="en-GB"/>
        </w:rPr>
        <w:fldChar w:fldCharType="begin"/>
      </w:r>
      <w:r w:rsidR="001916FD">
        <w:rPr>
          <w:lang w:val="en-GB"/>
        </w:rPr>
        <w:instrText xml:space="preserve"> ADDIN ZOTERO_ITEM CSL_CITATION {"citationID":"OaTzEMsM","properties":{"formattedCitation":"\\super 28,33\\nosupersub{}","plainCitation":"28,33","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id":55,"uris":["http://zotero.org/users/local/0zqklVfX/items/8XCHNFLX"],"itemData":{"id":55,"type":"article-journal","abstract":"Clinical response to anti-cancer drugs varies between patients. A large portion of this variation can be explained by differences in molecular features, such as mutation status, copy number alterations, methylation and gene expression profiles. We show that the classic approach for combining these molecular features (Elastic Net regression on all molecular features simultaneously) results in models that are almost exclusively based on gene expression. The gene expression features selected by the classic approach are difficult to interpret as they often represent poorly studied combinations of genes, activated by aberrations in upstream signaling pathways.To utilize all data types in a more balanced way, we developed TANDEM, a two-stage approach in which the first stage explains response using upstream features (mutations, copy number, methylation and cancer type) and the second stage explains the remainder using downstream features (gene expression). Applying TANDEM to 934 cell lines profiled across 265 drugs (GDSC1000), we show that the resulting models are more interpretable, while retaining the same predictive performance as the classic approach. Using the more balanced contributions per data type as determined with TANDEM, we find that response to MAPK pathway inhibitors is largely predicted by mutation data, while predicting response to DNA damaging agents requires gene expression data, in particular SLFN11 expression.TANDEM is available as an R package on CRAN (for more information, see http://ccb.nki.nl/software/tandem).m.michaut@nki.nl or l.wessels@nki.nlSupplementary data are available at Bioinformatics online.","container-title":"Bioinformatics","DOI":"10.1093/bioinformatics/btw449","ISSN":"1367-4803","issue":"17","journalAbbreviation":"Bioinformatics","page":"i413-i420","source":"Silverchair","title":"TANDEM: a two-stage approach to maximize interpretability of drug response models based on multiple molecular data types","title-short":"TANDEM","volume":"32","author":[{"family":"Aben","given":"Nanne"},{"family":"Vis","given":"Daniel J"},{"family":"Michaut","given":"Magali"},{"family":"Wessels","given":"Lodewyk FA"}],"issued":{"date-parts":[["2016",9,1]]}}}],"schema":"https://github.com/citation-style-language/schema/raw/master/csl-citation.json"} </w:instrText>
      </w:r>
      <w:r w:rsidR="00F50361">
        <w:rPr>
          <w:lang w:val="en-GB"/>
        </w:rPr>
        <w:fldChar w:fldCharType="separate"/>
      </w:r>
      <w:r w:rsidR="001916FD" w:rsidRPr="001916FD">
        <w:rPr>
          <w:rFonts w:ascii="Calibri" w:hAnsi="Calibri" w:cs="Calibri"/>
          <w:szCs w:val="24"/>
          <w:vertAlign w:val="superscript"/>
        </w:rPr>
        <w:t>28,33</w:t>
      </w:r>
      <w:r w:rsidR="00F50361">
        <w:rPr>
          <w:lang w:val="en-GB"/>
        </w:rPr>
        <w:fldChar w:fldCharType="end"/>
      </w:r>
      <w:r w:rsidR="00F50361">
        <w:rPr>
          <w:lang w:val="en-GB"/>
        </w:rPr>
        <w:t xml:space="preserve"> and also as the feature selector due to the</w:t>
      </w:r>
      <w:r w:rsidR="007364F3">
        <w:rPr>
          <w:lang w:val="en-GB"/>
        </w:rPr>
        <w:t xml:space="preserve"> demonstrated ability of penalized </w:t>
      </w:r>
      <w:r w:rsidR="00491AA7">
        <w:rPr>
          <w:lang w:val="en-GB"/>
        </w:rPr>
        <w:t>l</w:t>
      </w:r>
      <w:r w:rsidR="00F50361">
        <w:rPr>
          <w:lang w:val="en-GB"/>
        </w:rPr>
        <w:t xml:space="preserve">inear regression-based methods to select genetic features </w:t>
      </w:r>
      <w:r w:rsidR="00F50361">
        <w:rPr>
          <w:lang w:val="en-GB"/>
        </w:rPr>
        <w:fldChar w:fldCharType="begin"/>
      </w:r>
      <w:r w:rsidR="001916FD">
        <w:rPr>
          <w:lang w:val="en-GB"/>
        </w:rPr>
        <w:instrText xml:space="preserve"> ADDIN ZOTERO_ITEM CSL_CITATION {"citationID":"a1j1lhnbca7","properties":{"formattedCitation":"\\super 18,30\\nosupersub{}","plainCitation":"18,30","noteIndex":0},"citationItems":[{"id":286,"uris":["http://zotero.org/users/local/0zqklVfX/items/D2PNXZRX"],"itemData":{"id":286,"type":"article-journal","abstract":"Most patients diagnosed with resected pancreatic adenocarcinoma (PDAC) survive less than 5 years, but a minor subset survives longer. Here, we dissect the role of the tumor microbiota and the immune system in influencing long-term survival. Using 16S rRNA gene sequencing, we analyzed the tumor microbiome composition in PDAC patients with short-term survival (STS) and long-term survival (LTS). We found higher alpha-diversity in the tumor microbiome of LTS patients and identified an intra-tumoral microbiome signature (Pseudoxanthomonas-Streptomyces-Saccharopolyspora-Bacillus clausii) highly predictive of long-term survivorship in both discovery and validation cohorts. Through human-into-mice fecal microbiota transplantation (FMT) experiments from STS, LTS, or control donors, we were able to differentially modulate the tumor microbiome and affect tumor growth as well as tumor immune infiltration. Our study demonstrates that PDAC microbiome composition, which cross-talks to the gut microbiome, influences the host immune response and natural history of the disease.\nVideo Abstract","container-title":"Cell","DOI":"10.1016/j.cell.2019.07.008","ISSN":"0092-8674","issue":"4","journalAbbreviation":"Cell","language":"en","page":"795-806.e12","source":"ScienceDirect","title":"Tumor Microbiome Diversity and Composition Influence Pancreatic Cancer Outcomes","volume":"178","author":[{"family":"Riquelme","given":"Erick"},{"family":"Zhang","given":"Yu"},{"family":"Zhang","given":"Liangliang"},{"family":"Montiel","given":"Maria"},{"family":"Zoltan","given":"Michelle"},{"family":"Dong","given":"Wenli"},{"family":"Quesada","given":"Pompeyo"},{"family":"Sahin","given":"Ismet"},{"family":"Chandra","given":"Vidhi"},{"family":"San Lucas","given":"Anthony"},{"family":"Scheet","given":"Paul"},{"family":"Xu","given":"Hanwen"},{"family":"Hanash","given":"Samir M."},{"family":"Feng","given":"Lei"},{"family":"Burks","given":"Jared K."},{"family":"Do","given":"Kim-Anh"},{"family":"Peterson","given":"Christine B."},{"family":"Nejman","given":"Deborah"},{"family":"Tzeng","given":"Ching-Wei D."},{"family":"Kim","given":"Michael P."},{"family":"Sears","given":"Cynthia L."},{"family":"Ajami","given":"Nadim"},{"family":"Petrosino","given":"Joseph"},{"family":"Wood","given":"Laura D."},{"family":"Maitra","given":"Anirban"},{"family":"Straussman","given":"Ravid"},{"family":"Katz","given":"Matthew"},{"family":"White","given":"James Robert"},{"family":"Jenq","given":"Robert"},{"family":"Wargo","given":"Jennifer"},{"family":"McAllister","given":"Florencia"}],"issued":{"date-parts":[["2019",8,8]]}}},{"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sidR="00F50361">
        <w:rPr>
          <w:lang w:val="en-GB"/>
        </w:rPr>
        <w:fldChar w:fldCharType="separate"/>
      </w:r>
      <w:r w:rsidR="001916FD" w:rsidRPr="001916FD">
        <w:rPr>
          <w:rFonts w:ascii="Calibri" w:hAnsi="Calibri" w:cs="Calibri"/>
          <w:szCs w:val="24"/>
          <w:vertAlign w:val="superscript"/>
        </w:rPr>
        <w:t>18,30</w:t>
      </w:r>
      <w:r w:rsidR="00F50361">
        <w:rPr>
          <w:lang w:val="en-GB"/>
        </w:rPr>
        <w:fldChar w:fldCharType="end"/>
      </w:r>
      <w:r w:rsidR="00F50361">
        <w:rPr>
          <w:lang w:val="en-GB"/>
        </w:rPr>
        <w:t>.</w:t>
      </w:r>
    </w:p>
    <w:p w14:paraId="032E22C0" w14:textId="172D5A77" w:rsidR="008D7032" w:rsidRPr="00491AA7" w:rsidRDefault="008D7EC1" w:rsidP="00491AA7">
      <w:pPr>
        <w:rPr>
          <w:lang w:val="en-GB"/>
        </w:rPr>
      </w:pPr>
      <w:r>
        <w:rPr>
          <w:lang w:val="en-GB"/>
        </w:rPr>
        <w:t>The results indicate that integrating gene expression with microbial</w:t>
      </w:r>
      <w:r w:rsidR="00AC1F18">
        <w:rPr>
          <w:lang w:val="en-GB"/>
        </w:rPr>
        <w:t xml:space="preserve"> abundance </w:t>
      </w:r>
      <w:r>
        <w:rPr>
          <w:lang w:val="en-GB"/>
        </w:rPr>
        <w:t xml:space="preserve">data does not lead to a significant improvement in prediction performance </w:t>
      </w:r>
      <w:r w:rsidR="00491AA7">
        <w:rPr>
          <w:lang w:val="en-GB"/>
        </w:rPr>
        <w:t xml:space="preserve">(P &lt; 0.?) </w:t>
      </w:r>
      <w:r>
        <w:rPr>
          <w:lang w:val="en-GB"/>
        </w:rPr>
        <w:t>over using gene expression data alone</w:t>
      </w:r>
      <w:r w:rsidR="00AC1F18">
        <w:rPr>
          <w:lang w:val="en-GB"/>
        </w:rPr>
        <w:t xml:space="preserve"> for tumor versus normal prediction</w:t>
      </w:r>
      <w:r w:rsidR="00E34420">
        <w:rPr>
          <w:lang w:val="en-GB"/>
        </w:rPr>
        <w:t xml:space="preserve"> (</w:t>
      </w:r>
      <w:r w:rsidR="00E34420">
        <w:rPr>
          <w:lang w:val="en-GB"/>
        </w:rPr>
        <w:fldChar w:fldCharType="begin"/>
      </w:r>
      <w:r w:rsidR="00E34420">
        <w:rPr>
          <w:lang w:val="en-GB"/>
        </w:rPr>
        <w:instrText xml:space="preserve"> REF _Ref121922446 \h </w:instrText>
      </w:r>
      <w:r w:rsidR="00E34420">
        <w:rPr>
          <w:lang w:val="en-GB"/>
        </w:rPr>
      </w:r>
      <w:r w:rsidR="00E34420">
        <w:rPr>
          <w:lang w:val="en-GB"/>
        </w:rPr>
        <w:fldChar w:fldCharType="separate"/>
      </w:r>
      <w:r w:rsidR="00BD1C61">
        <w:t xml:space="preserve">Figure </w:t>
      </w:r>
      <w:r w:rsidR="00BD1C61">
        <w:rPr>
          <w:noProof/>
        </w:rPr>
        <w:t>2</w:t>
      </w:r>
      <w:r w:rsidR="00E34420">
        <w:rPr>
          <w:lang w:val="en-GB"/>
        </w:rPr>
        <w:fldChar w:fldCharType="end"/>
      </w:r>
      <w:r w:rsidR="005139D9">
        <w:rPr>
          <w:lang w:val="en-GB"/>
        </w:rPr>
        <w:t>A</w:t>
      </w:r>
      <w:r w:rsidR="00E34420">
        <w:rPr>
          <w:lang w:val="en-GB"/>
        </w:rPr>
        <w:t>)</w:t>
      </w:r>
      <w:r>
        <w:rPr>
          <w:lang w:val="en-GB"/>
        </w:rPr>
        <w:t>.</w:t>
      </w:r>
      <w:r w:rsidR="00E34420">
        <w:rPr>
          <w:lang w:val="en-GB"/>
        </w:rPr>
        <w:t xml:space="preserve"> </w:t>
      </w:r>
      <w:r w:rsidR="00F54495">
        <w:rPr>
          <w:lang w:val="en-GB"/>
        </w:rPr>
        <w:t xml:space="preserve">These results are consistent across all cancers investigated (Figure S1). Part of the reason is that using gene expression alone already performs quite well, which does not leave much opportunity for a performance improvement with the integrated modality. </w:t>
      </w:r>
      <w:r w:rsidR="00A43F83">
        <w:rPr>
          <w:lang w:val="en-GB"/>
        </w:rPr>
        <w:t>It can be seen from the standard deviation of the GE performance that the model simply defaults to predicting</w:t>
      </w:r>
      <w:r w:rsidR="00EB36E7">
        <w:rPr>
          <w:lang w:val="en-GB"/>
        </w:rPr>
        <w:t xml:space="preserve"> every sample</w:t>
      </w:r>
      <w:r w:rsidR="00A43F83">
        <w:rPr>
          <w:lang w:val="en-GB"/>
        </w:rPr>
        <w:t xml:space="preserve"> as a tumor in the worst case</w:t>
      </w:r>
      <w:r w:rsidR="008329F5">
        <w:rPr>
          <w:lang w:val="en-GB"/>
        </w:rPr>
        <w:t xml:space="preserve"> ( i.e. the same behavior as the baseline)</w:t>
      </w:r>
      <w:r w:rsidR="00A43F83">
        <w:rPr>
          <w:lang w:val="en-GB"/>
        </w:rPr>
        <w:t>. Still, t</w:t>
      </w:r>
      <w:r w:rsidR="00F54495">
        <w:rPr>
          <w:lang w:val="en-GB"/>
        </w:rPr>
        <w:t>his high-performance of gene expression is likely because gene expression is among the most causative host</w:t>
      </w:r>
      <w:r w:rsidR="00DC56B3">
        <w:rPr>
          <w:lang w:val="en-GB"/>
        </w:rPr>
        <w:t>-</w:t>
      </w:r>
      <w:r w:rsidR="00F54495">
        <w:rPr>
          <w:lang w:val="en-GB"/>
        </w:rPr>
        <w:t>omic layer</w:t>
      </w:r>
      <w:r w:rsidR="00DC56B3">
        <w:rPr>
          <w:lang w:val="en-GB"/>
        </w:rPr>
        <w:t>s</w:t>
      </w:r>
      <w:r w:rsidR="00F54495">
        <w:rPr>
          <w:lang w:val="en-GB"/>
        </w:rPr>
        <w:t xml:space="preserve"> for tumor development and thus contains the most informative features. </w:t>
      </w:r>
      <w:r w:rsidR="00A43F83">
        <w:rPr>
          <w:lang w:val="en-GB"/>
        </w:rPr>
        <w:t>Additionally, due to the</w:t>
      </w:r>
      <w:r w:rsidR="008329F5">
        <w:rPr>
          <w:lang w:val="en-GB"/>
        </w:rPr>
        <w:t xml:space="preserve"> possible</w:t>
      </w:r>
      <w:r w:rsidR="00A43F83">
        <w:rPr>
          <w:lang w:val="en-GB"/>
        </w:rPr>
        <w:t xml:space="preserve"> interaction between gene </w:t>
      </w:r>
      <w:r w:rsidR="006422E5">
        <w:rPr>
          <w:lang w:val="en-GB"/>
        </w:rPr>
        <w:t xml:space="preserve">with </w:t>
      </w:r>
      <w:r w:rsidR="00A43F83">
        <w:rPr>
          <w:lang w:val="en-GB"/>
        </w:rPr>
        <w:t>expression and genus abundance, namely that it affects the tumor environment</w:t>
      </w:r>
      <w:r w:rsidR="008329F5">
        <w:rPr>
          <w:lang w:val="en-GB"/>
        </w:rPr>
        <w:t xml:space="preserve"> </w:t>
      </w:r>
      <w:r w:rsidR="00A43F83">
        <w:rPr>
          <w:lang w:val="en-GB"/>
        </w:rPr>
        <w:t xml:space="preserve">which in turn cultivates different microbiota, it might already contain much of the discriminatory information that the genus </w:t>
      </w:r>
      <w:r w:rsidR="008329F5">
        <w:rPr>
          <w:lang w:val="en-GB"/>
        </w:rPr>
        <w:t xml:space="preserve">good </w:t>
      </w:r>
      <w:r w:rsidR="00A43F83">
        <w:rPr>
          <w:lang w:val="en-GB"/>
        </w:rPr>
        <w:t>contain.</w:t>
      </w:r>
    </w:p>
    <w:p w14:paraId="645F8F4E" w14:textId="6395C186" w:rsidR="002B10C8" w:rsidRDefault="008D7EC1" w:rsidP="002B10C8">
      <w:pPr>
        <w:keepNext/>
      </w:pPr>
      <w:r w:rsidRPr="00E54A00">
        <w:rPr>
          <w:noProof/>
        </w:rPr>
        <w:lastRenderedPageBreak/>
        <w:drawing>
          <wp:inline distT="0" distB="0" distL="0" distR="0" wp14:anchorId="3F433CE1" wp14:editId="59E789BA">
            <wp:extent cx="5317067" cy="196525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bwMode="auto">
                    <a:xfrm>
                      <a:off x="0" y="0"/>
                      <a:ext cx="5331722" cy="1970674"/>
                    </a:xfrm>
                    <a:prstGeom prst="rect">
                      <a:avLst/>
                    </a:prstGeom>
                    <a:extLst>
                      <a:ext uri="{53640926-AAD7-44D8-BBD7-CCE9431645EC}">
                        <a14:shadowObscured xmlns:a14="http://schemas.microsoft.com/office/drawing/2010/main"/>
                      </a:ext>
                    </a:extLst>
                  </pic:spPr>
                </pic:pic>
              </a:graphicData>
            </a:graphic>
          </wp:inline>
        </w:drawing>
      </w:r>
    </w:p>
    <w:p w14:paraId="6BB17D8D" w14:textId="6B04F0BC" w:rsidR="00F50361" w:rsidRPr="00BF7106" w:rsidRDefault="002B10C8" w:rsidP="00491AA7">
      <w:pPr>
        <w:pStyle w:val="Caption"/>
      </w:pPr>
      <w:bookmarkStart w:id="1" w:name="_Ref121922446"/>
      <w:r>
        <w:t xml:space="preserve">Figure </w:t>
      </w:r>
      <w:fldSimple w:instr=" SEQ Figure \* ARABIC ">
        <w:r w:rsidR="00BD1C61">
          <w:rPr>
            <w:noProof/>
          </w:rPr>
          <w:t>2</w:t>
        </w:r>
      </w:fldSimple>
      <w:bookmarkEnd w:id="1"/>
      <w:r>
        <w:t>:</w:t>
      </w:r>
      <w:r w:rsidR="00B11E33">
        <w:t xml:space="preserve"> Predictive performance of prediction endpoints for </w:t>
      </w:r>
      <w:bookmarkStart w:id="2" w:name="_Hlk125317156"/>
      <w:r w:rsidR="00B11E33">
        <w:t xml:space="preserve">STAD </w:t>
      </w:r>
      <w:bookmarkStart w:id="3" w:name="_Hlk129018198"/>
      <w:r w:rsidR="00B11E33">
        <w:t>(stomach adenocarcinoma)</w:t>
      </w:r>
      <w:bookmarkEnd w:id="2"/>
      <w:bookmarkEnd w:id="3"/>
      <w:r w:rsidR="00B11E33">
        <w:t xml:space="preserve">. </w:t>
      </w:r>
      <w:r w:rsidR="00B11E33" w:rsidRPr="00B11E33">
        <w:rPr>
          <w:b/>
          <w:bCs/>
        </w:rPr>
        <w:t>A</w:t>
      </w:r>
      <w:r w:rsidR="00B11E33">
        <w:rPr>
          <w:bCs/>
        </w:rPr>
        <w:t>,</w:t>
      </w:r>
      <w:r>
        <w:t xml:space="preserve"> </w:t>
      </w:r>
      <w:r w:rsidR="00C66F73">
        <w:t>f1-score for the tumor versus normal prediction endpoint</w:t>
      </w:r>
      <w:r w:rsidR="00B11E33">
        <w:t xml:space="preserve">. </w:t>
      </w:r>
      <w:r w:rsidR="00DF4F25">
        <w:t xml:space="preserve">Each </w:t>
      </w:r>
      <w:r w:rsidR="0080063F">
        <w:t>line</w:t>
      </w:r>
      <w:r w:rsidR="00C66F73">
        <w:t xml:space="preserve"> contains the</w:t>
      </w:r>
      <w:r w:rsidR="00DF4F25">
        <w:t xml:space="preserve"> f1-score for</w:t>
      </w:r>
      <w:r w:rsidR="0080063F">
        <w:t xml:space="preserve"> a support vector machine trained and tested on a different modality, namely on the</w:t>
      </w:r>
      <w:r w:rsidR="00DF4F25">
        <w:t xml:space="preserve"> </w:t>
      </w:r>
      <w:r w:rsidR="00C66F73">
        <w:t>genus abundance data (GENUS),</w:t>
      </w:r>
      <w:r w:rsidR="0080063F">
        <w:t xml:space="preserve"> the</w:t>
      </w:r>
      <w:r w:rsidR="00C66F73">
        <w:t xml:space="preserve"> gene expression data (GE) and</w:t>
      </w:r>
      <w:r w:rsidR="00DF4F25">
        <w:t xml:space="preserve"> the concatenated</w:t>
      </w:r>
      <w:r w:rsidR="00C66F73">
        <w:t xml:space="preserve"> genus + gene expression </w:t>
      </w:r>
      <w:r w:rsidR="0080063F">
        <w:t>data</w:t>
      </w:r>
      <w:r w:rsidR="00C66F73">
        <w:t xml:space="preserve"> (GE </w:t>
      </w:r>
      <w:r w:rsidR="00C66F73" w:rsidRPr="004D301D">
        <w:t>∩</w:t>
      </w:r>
      <w:r w:rsidR="00C66F73">
        <w:t xml:space="preserve"> GENUS). </w:t>
      </w:r>
      <w:r w:rsidR="00DF4F25">
        <w:t>The endpoints of each horizontal line segment indicate the average f1-score across every random sampl</w:t>
      </w:r>
      <w:r w:rsidR="0080063F">
        <w:t>ing</w:t>
      </w:r>
      <w:r w:rsidR="00DF4F25">
        <w:t xml:space="preserve"> iteration, while the vertical line segments indicates the standard deviation of the f1-score across these iterations.</w:t>
      </w:r>
      <w:r w:rsidR="00A94BE5">
        <w:t xml:space="preserve"> The last point of each line indicates</w:t>
      </w:r>
      <w:r w:rsidR="008B1FA8">
        <w:t xml:space="preserve"> the prediction performance when all the features of the relevant modality are included (i.e. when there is no feature selection).</w:t>
      </w:r>
      <w:r w:rsidR="00B11E33">
        <w:t xml:space="preserve"> </w:t>
      </w:r>
      <w:r w:rsidR="00B11E33" w:rsidRPr="00B11E33">
        <w:rPr>
          <w:b/>
          <w:bCs/>
        </w:rPr>
        <w:t>B</w:t>
      </w:r>
      <w:r w:rsidR="00B11E33">
        <w:rPr>
          <w:b/>
          <w:bCs/>
        </w:rPr>
        <w:t xml:space="preserve">, </w:t>
      </w:r>
      <w:r w:rsidR="00B11E33">
        <w:t>Root-mean-squared error (RMSE) for the stage prediction endpoint.</w:t>
      </w:r>
      <w:r w:rsidR="00BF7106">
        <w:t xml:space="preserve"> </w:t>
      </w:r>
      <w:r w:rsidR="00BF7106">
        <w:rPr>
          <w:b/>
          <w:bCs/>
        </w:rPr>
        <w:t xml:space="preserve">C, </w:t>
      </w:r>
      <w:r w:rsidR="00BF7106">
        <w:t>RMSE for the stage prediction endpoint for STAD using a random forest model.</w:t>
      </w:r>
    </w:p>
    <w:p w14:paraId="1186D6F6" w14:textId="66F0BB71" w:rsidR="00DC56B3" w:rsidRDefault="00DC56B3" w:rsidP="008D7EC1">
      <w:r>
        <w:rPr>
          <w:lang w:val="en-GB"/>
        </w:rPr>
        <w:t xml:space="preserve">The genus layer seems to provide the worst performance and is even outperformed by the baseline model. This is partly due to the baseline model </w:t>
      </w:r>
      <w:r w:rsidR="00915050">
        <w:rPr>
          <w:lang w:val="en-GB"/>
        </w:rPr>
        <w:t xml:space="preserve">(f1-score = </w:t>
      </w:r>
      <w:r w:rsidR="0066739B">
        <w:rPr>
          <w:lang w:val="en-GB"/>
        </w:rPr>
        <w:t>0.96</w:t>
      </w:r>
      <w:r w:rsidR="00915050">
        <w:rPr>
          <w:lang w:val="en-GB"/>
        </w:rPr>
        <w:t>)</w:t>
      </w:r>
      <w:r w:rsidR="0066739B">
        <w:rPr>
          <w:lang w:val="en-GB"/>
        </w:rPr>
        <w:t xml:space="preserve"> </w:t>
      </w:r>
      <w:r>
        <w:rPr>
          <w:lang w:val="en-GB"/>
        </w:rPr>
        <w:t xml:space="preserve">already being able to perform quite well due to the heavy class imbalance of 113 tumor samples versus 9 tumor adjacent normal samples. </w:t>
      </w:r>
      <w:r w:rsidR="00F877B4">
        <w:rPr>
          <w:lang w:val="en-GB"/>
        </w:rPr>
        <w:t>T</w:t>
      </w:r>
      <w:r>
        <w:rPr>
          <w:lang w:val="en-GB"/>
        </w:rPr>
        <w:t xml:space="preserve">he taxonomic genus data alone does not seem to </w:t>
      </w:r>
      <w:r w:rsidR="00F877B4">
        <w:rPr>
          <w:lang w:val="en-GB"/>
        </w:rPr>
        <w:t xml:space="preserve">allow the model to </w:t>
      </w:r>
      <w:r>
        <w:rPr>
          <w:lang w:val="en-GB"/>
        </w:rPr>
        <w:t>discriminate well between the sample types</w:t>
      </w:r>
      <w:r w:rsidR="00F877B4">
        <w:rPr>
          <w:lang w:val="en-GB"/>
        </w:rPr>
        <w:t xml:space="preserve">, indicating that it does not contain enough discriminatory information. This can also be seen by the higher standard deviation in performance for the Genus modality. </w:t>
      </w:r>
      <w:r>
        <w:rPr>
          <w:lang w:val="en-GB"/>
        </w:rPr>
        <w:t xml:space="preserve">One possible reason for this is </w:t>
      </w:r>
      <w:r w:rsidR="0066739B">
        <w:rPr>
          <w:lang w:val="en-GB"/>
        </w:rPr>
        <w:t xml:space="preserve">that </w:t>
      </w:r>
      <w:r>
        <w:rPr>
          <w:lang w:val="en-GB"/>
        </w:rPr>
        <w:t xml:space="preserve">the high </w:t>
      </w:r>
      <w:r w:rsidR="00915050">
        <w:rPr>
          <w:lang w:val="en-GB"/>
        </w:rPr>
        <w:t xml:space="preserve">microbiota </w:t>
      </w:r>
      <w:r>
        <w:rPr>
          <w:lang w:val="en-GB"/>
        </w:rPr>
        <w:t>variation between individuals</w:t>
      </w:r>
      <w:r w:rsidR="00915050">
        <w:rPr>
          <w:lang w:val="en-GB"/>
        </w:rPr>
        <w:t xml:space="preserve"> </w:t>
      </w:r>
      <w:r w:rsidR="0066739B">
        <w:rPr>
          <w:lang w:val="en-GB"/>
        </w:rPr>
        <w:t xml:space="preserve">and similarity between sample types due to microbiota transferring between </w:t>
      </w:r>
      <w:r w:rsidR="00A43F83">
        <w:rPr>
          <w:lang w:val="en-GB"/>
        </w:rPr>
        <w:t xml:space="preserve">the </w:t>
      </w:r>
      <w:r w:rsidR="0066739B">
        <w:rPr>
          <w:lang w:val="en-GB"/>
        </w:rPr>
        <w:t>tumor and adjacent normal samples could reduce the discriminatory ability of the abundance features.</w:t>
      </w:r>
      <w:r w:rsidR="00391DF9">
        <w:rPr>
          <w:lang w:val="en-GB"/>
        </w:rPr>
        <w:t xml:space="preserve"> </w:t>
      </w:r>
    </w:p>
    <w:p w14:paraId="1787F611" w14:textId="7D9D9AAE" w:rsidR="0080063F" w:rsidRPr="005139D9" w:rsidRDefault="00391DF9" w:rsidP="005139D9">
      <w:pPr>
        <w:rPr>
          <w:lang w:val="en-GB"/>
        </w:rPr>
      </w:pPr>
      <w:r>
        <w:t xml:space="preserve">We investigated whether a prediction endpoint with a better class balance might alter the results by performing the experiments </w:t>
      </w:r>
      <w:r w:rsidR="00C2294D">
        <w:rPr>
          <w:lang w:val="en-GB"/>
        </w:rPr>
        <w:t>for</w:t>
      </w:r>
      <w:r w:rsidR="00F30F05">
        <w:rPr>
          <w:lang w:val="en-GB"/>
        </w:rPr>
        <w:t xml:space="preserve"> </w:t>
      </w:r>
      <w:r>
        <w:rPr>
          <w:lang w:val="en-GB"/>
        </w:rPr>
        <w:t xml:space="preserve">the </w:t>
      </w:r>
      <w:r w:rsidR="00F30F05">
        <w:rPr>
          <w:lang w:val="en-GB"/>
        </w:rPr>
        <w:t>stage prediction</w:t>
      </w:r>
      <w:r>
        <w:rPr>
          <w:lang w:val="en-GB"/>
        </w:rPr>
        <w:t xml:space="preserve"> endpoin</w:t>
      </w:r>
      <w:r w:rsidR="00FD468F">
        <w:rPr>
          <w:lang w:val="en-GB"/>
        </w:rPr>
        <w:t>t</w:t>
      </w:r>
      <w:r>
        <w:rPr>
          <w:lang w:val="en-GB"/>
        </w:rPr>
        <w:t xml:space="preserve">. Again, </w:t>
      </w:r>
      <w:r w:rsidR="00FD468F">
        <w:rPr>
          <w:lang w:val="en-GB"/>
        </w:rPr>
        <w:t>we observed</w:t>
      </w:r>
      <w:r>
        <w:rPr>
          <w:lang w:val="en-GB"/>
        </w:rPr>
        <w:t xml:space="preserve"> no statistically significant difference (p &lt; 0.??) between the prediction model when using the gene expression data (GE) compared to the overlapped data (</w:t>
      </w:r>
      <w:r>
        <w:t xml:space="preserve">GE </w:t>
      </w:r>
      <w:r w:rsidRPr="004D301D">
        <w:t>∩</w:t>
      </w:r>
      <w:r>
        <w:t xml:space="preserve"> GENUS</w:t>
      </w:r>
      <w:r w:rsidR="00FD468F">
        <w:rPr>
          <w:lang w:val="en-GB"/>
        </w:rPr>
        <w:t>) and the genus layer performs the worst (p = ??) (</w:t>
      </w:r>
      <w:r w:rsidR="005139D9">
        <w:rPr>
          <w:lang w:val="en-GB"/>
        </w:rPr>
        <w:fldChar w:fldCharType="begin"/>
      </w:r>
      <w:r w:rsidR="005139D9">
        <w:rPr>
          <w:lang w:val="en-GB"/>
        </w:rPr>
        <w:instrText xml:space="preserve"> REF _Ref121922446 \h </w:instrText>
      </w:r>
      <w:r w:rsidR="005139D9">
        <w:rPr>
          <w:lang w:val="en-GB"/>
        </w:rPr>
      </w:r>
      <w:r w:rsidR="005139D9">
        <w:rPr>
          <w:lang w:val="en-GB"/>
        </w:rPr>
        <w:fldChar w:fldCharType="separate"/>
      </w:r>
      <w:r w:rsidR="005139D9">
        <w:t xml:space="preserve">Figure </w:t>
      </w:r>
      <w:r w:rsidR="005139D9">
        <w:rPr>
          <w:noProof/>
        </w:rPr>
        <w:t>2</w:t>
      </w:r>
      <w:r w:rsidR="005139D9">
        <w:rPr>
          <w:lang w:val="en-GB"/>
        </w:rPr>
        <w:fldChar w:fldCharType="end"/>
      </w:r>
      <w:r w:rsidR="005139D9">
        <w:rPr>
          <w:lang w:val="en-GB"/>
        </w:rPr>
        <w:t>B</w:t>
      </w:r>
      <w:r w:rsidR="00FD468F">
        <w:rPr>
          <w:lang w:val="en-GB"/>
        </w:rPr>
        <w:t>)</w:t>
      </w:r>
      <w:r>
        <w:rPr>
          <w:lang w:val="en-GB"/>
        </w:rPr>
        <w:t xml:space="preserve">. </w:t>
      </w:r>
      <w:r w:rsidR="00BD2001">
        <w:rPr>
          <w:lang w:val="en-GB"/>
        </w:rPr>
        <w:t>Furthermore, t</w:t>
      </w:r>
      <w:r>
        <w:rPr>
          <w:lang w:val="en-GB"/>
        </w:rPr>
        <w:t>hese results</w:t>
      </w:r>
      <w:r w:rsidR="00BD2001">
        <w:rPr>
          <w:lang w:val="en-GB"/>
        </w:rPr>
        <w:t xml:space="preserve"> were</w:t>
      </w:r>
      <w:r>
        <w:rPr>
          <w:lang w:val="en-GB"/>
        </w:rPr>
        <w:t xml:space="preserve"> consistent across all cancers (Figure S3).</w:t>
      </w:r>
      <w:r w:rsidR="00AC1F18">
        <w:rPr>
          <w:lang w:val="en-GB"/>
        </w:rPr>
        <w:t xml:space="preserve"> </w:t>
      </w:r>
    </w:p>
    <w:p w14:paraId="5CED5228" w14:textId="6FE69215" w:rsidR="00D5789C" w:rsidRDefault="00F30F05" w:rsidP="00F30F05">
      <w:pPr>
        <w:rPr>
          <w:lang w:val="en-GB"/>
        </w:rPr>
      </w:pPr>
      <w:r>
        <w:rPr>
          <w:lang w:val="en-GB"/>
        </w:rPr>
        <w:t xml:space="preserve">Interestingly, </w:t>
      </w:r>
      <w:r w:rsidR="00FD468F">
        <w:rPr>
          <w:lang w:val="en-GB"/>
        </w:rPr>
        <w:t xml:space="preserve">the difference between modalities </w:t>
      </w:r>
      <w:r>
        <w:rPr>
          <w:lang w:val="en-GB"/>
        </w:rPr>
        <w:t>is smaller for stage prediction</w:t>
      </w:r>
      <w:r w:rsidR="00FD468F">
        <w:rPr>
          <w:lang w:val="en-GB"/>
        </w:rPr>
        <w:t xml:space="preserve"> and the models all perform below the baseline. This is partly expected as</w:t>
      </w:r>
      <w:r w:rsidR="00C05C1B">
        <w:rPr>
          <w:lang w:val="en-GB"/>
        </w:rPr>
        <w:t xml:space="preserve"> the prediction task is harder, with there being more classes. At the same time, the baseline is also easier to beat, as the model which always predicts the majority class will deviate from the actual class more often</w:t>
      </w:r>
      <w:r w:rsidR="00FD44A3">
        <w:rPr>
          <w:lang w:val="en-GB"/>
        </w:rPr>
        <w:t xml:space="preserve"> than if there are only two classes</w:t>
      </w:r>
      <w:r w:rsidR="00C05C1B">
        <w:rPr>
          <w:lang w:val="en-GB"/>
        </w:rPr>
        <w:t>.</w:t>
      </w:r>
      <w:r w:rsidR="00FD44A3">
        <w:rPr>
          <w:lang w:val="en-GB"/>
        </w:rPr>
        <w:t xml:space="preserve"> The genus modality seems to predict mostly stage II, and thus perform similarly to the baseline.</w:t>
      </w:r>
      <w:r w:rsidR="00BD2001">
        <w:rPr>
          <w:lang w:val="en-GB"/>
        </w:rPr>
        <w:t xml:space="preserve"> </w:t>
      </w:r>
      <w:r>
        <w:rPr>
          <w:lang w:val="en-GB"/>
        </w:rPr>
        <w:t>Th</w:t>
      </w:r>
      <w:r w:rsidR="00C05C1B">
        <w:rPr>
          <w:lang w:val="en-GB"/>
        </w:rPr>
        <w:t>e imbalance of the data set combined with the lack of samples might also make it harder for the model to learn to discriminate between stages</w:t>
      </w:r>
      <w:r>
        <w:rPr>
          <w:lang w:val="en-GB"/>
        </w:rPr>
        <w:t xml:space="preserve">. </w:t>
      </w:r>
      <w:r w:rsidR="00C05C1B">
        <w:rPr>
          <w:lang w:val="en-GB"/>
        </w:rPr>
        <w:t xml:space="preserve">This could be the reason that even GE and </w:t>
      </w:r>
      <w:r w:rsidR="00C05C1B">
        <w:t xml:space="preserve">GE </w:t>
      </w:r>
      <w:r w:rsidR="00C05C1B" w:rsidRPr="004D301D">
        <w:t>∩</w:t>
      </w:r>
      <w:r w:rsidR="00C05C1B">
        <w:t xml:space="preserve"> GENUS perform relatively poor. Additionally, the high interperson variation of microbiota and movement between tumor and NAT might also play a role in the performance.</w:t>
      </w:r>
      <w:r w:rsidR="00300B84">
        <w:rPr>
          <w:lang w:val="en-GB"/>
        </w:rPr>
        <w:t xml:space="preserve"> </w:t>
      </w:r>
      <w:r w:rsidR="00D5789C">
        <w:rPr>
          <w:lang w:val="en-GB"/>
        </w:rPr>
        <w:t>These results are consistent across all cancers and prediction targets. Due to the availability of data and higher class balance, we will continue showing results only for STAD stage prediction.</w:t>
      </w:r>
      <w:r w:rsidR="00FB75A2">
        <w:rPr>
          <w:lang w:val="en-GB"/>
        </w:rPr>
        <w:t xml:space="preserve"> And elastic net for feature selection and model training.</w:t>
      </w:r>
    </w:p>
    <w:p w14:paraId="769D97FA" w14:textId="26D17F5E" w:rsidR="002B10C8" w:rsidRDefault="00055F9D" w:rsidP="002B10C8">
      <w:pPr>
        <w:pStyle w:val="Heading3"/>
        <w:rPr>
          <w:lang w:val="en-GB"/>
        </w:rPr>
      </w:pPr>
      <w:r>
        <w:rPr>
          <w:lang w:val="en-GB"/>
        </w:rPr>
        <w:lastRenderedPageBreak/>
        <w:t>Using nonlinear prediction model does not improve results</w:t>
      </w:r>
    </w:p>
    <w:p w14:paraId="25207D61" w14:textId="16D00BC2" w:rsidR="00E4256B" w:rsidRDefault="002E1F07" w:rsidP="002E1F07">
      <w:pPr>
        <w:rPr>
          <w:lang w:val="en-GB"/>
        </w:rPr>
      </w:pPr>
      <w:r>
        <w:rPr>
          <w:lang w:val="en-GB"/>
        </w:rPr>
        <w:t>To investigate whether the results</w:t>
      </w:r>
      <w:r w:rsidR="00B44802">
        <w:rPr>
          <w:lang w:val="en-GB"/>
        </w:rPr>
        <w:t xml:space="preserve"> were</w:t>
      </w:r>
      <w:r>
        <w:rPr>
          <w:lang w:val="en-GB"/>
        </w:rPr>
        <w:t xml:space="preserve"> due to the </w:t>
      </w:r>
      <w:r w:rsidR="00B44802">
        <w:rPr>
          <w:lang w:val="en-GB"/>
        </w:rPr>
        <w:t xml:space="preserve">linear elastic net </w:t>
      </w:r>
      <w:r>
        <w:rPr>
          <w:lang w:val="en-GB"/>
        </w:rPr>
        <w:t>model not being able to properly capture the information contained within the individual and overlapped layers and the interaction between these layers, we ran the prediction pipeline</w:t>
      </w:r>
      <w:r w:rsidR="00D5789C">
        <w:rPr>
          <w:lang w:val="en-GB"/>
        </w:rPr>
        <w:t xml:space="preserve"> using a random forest regressor, which is able to capture nonlinear relationships between features and has seen some success in prediction models with gene-based features.</w:t>
      </w:r>
    </w:p>
    <w:p w14:paraId="6F648391" w14:textId="02CCDFE8" w:rsidR="00B44802" w:rsidRPr="00B44802" w:rsidRDefault="00055F9D" w:rsidP="00B44802">
      <w:pPr>
        <w:rPr>
          <w:lang w:val="en-GB"/>
        </w:rPr>
      </w:pPr>
      <w:r>
        <w:rPr>
          <w:lang w:val="en-GB"/>
        </w:rPr>
        <w:t>Again, the holo-omic approach does not offer additional improvement over the individual gene expression layer, indicating that</w:t>
      </w:r>
      <w:r w:rsidR="00A36F3A">
        <w:rPr>
          <w:lang w:val="en-GB"/>
        </w:rPr>
        <w:t xml:space="preserve"> the lack of performance </w:t>
      </w:r>
      <w:r w:rsidR="00325836">
        <w:rPr>
          <w:lang w:val="en-GB"/>
        </w:rPr>
        <w:t xml:space="preserve">improvement with the holo-omics approach </w:t>
      </w:r>
      <w:r w:rsidR="00A36F3A">
        <w:rPr>
          <w:lang w:val="en-GB"/>
        </w:rPr>
        <w:t>is not due to the model not being able to properly capture complex nonlinear relationships</w:t>
      </w:r>
      <w:r>
        <w:rPr>
          <w:lang w:val="en-GB"/>
        </w:rPr>
        <w:t xml:space="preserve"> (</w:t>
      </w:r>
      <w:r w:rsidR="00BF7106">
        <w:rPr>
          <w:lang w:val="en-GB"/>
        </w:rPr>
        <w:fldChar w:fldCharType="begin"/>
      </w:r>
      <w:r w:rsidR="00BF7106">
        <w:rPr>
          <w:lang w:val="en-GB"/>
        </w:rPr>
        <w:instrText xml:space="preserve"> REF _Ref121922446 \h </w:instrText>
      </w:r>
      <w:r w:rsidR="00BF7106">
        <w:rPr>
          <w:lang w:val="en-GB"/>
        </w:rPr>
      </w:r>
      <w:r w:rsidR="00BF7106">
        <w:rPr>
          <w:lang w:val="en-GB"/>
        </w:rPr>
        <w:fldChar w:fldCharType="separate"/>
      </w:r>
      <w:r w:rsidR="00BF7106">
        <w:t xml:space="preserve">Figure </w:t>
      </w:r>
      <w:r w:rsidR="00BF7106">
        <w:rPr>
          <w:noProof/>
        </w:rPr>
        <w:t>2</w:t>
      </w:r>
      <w:r w:rsidR="00BF7106">
        <w:rPr>
          <w:lang w:val="en-GB"/>
        </w:rPr>
        <w:fldChar w:fldCharType="end"/>
      </w:r>
      <w:r w:rsidR="00BF7106">
        <w:rPr>
          <w:lang w:val="en-GB"/>
        </w:rPr>
        <w:t>C</w:t>
      </w:r>
      <w:r>
        <w:rPr>
          <w:lang w:val="en-GB"/>
        </w:rPr>
        <w:t>)</w:t>
      </w:r>
      <w:r w:rsidR="00A36F3A">
        <w:rPr>
          <w:lang w:val="en-GB"/>
        </w:rPr>
        <w:t>.</w:t>
      </w:r>
    </w:p>
    <w:p w14:paraId="24A332EC" w14:textId="2246259B" w:rsidR="002E1F07" w:rsidRDefault="00B30E83" w:rsidP="002E1F07">
      <w:pPr>
        <w:pStyle w:val="Heading2"/>
        <w:rPr>
          <w:lang w:val="en-GB"/>
        </w:rPr>
      </w:pPr>
      <w:r>
        <w:rPr>
          <w:lang w:val="en-GB"/>
        </w:rPr>
        <w:t xml:space="preserve">Lack </w:t>
      </w:r>
      <w:r>
        <w:rPr>
          <w:lang w:val="en-GB"/>
        </w:rPr>
        <w:t>of performance improvement with integrated set</w:t>
      </w:r>
      <w:r w:rsidR="002E1F07" w:rsidRPr="00FC6891">
        <w:rPr>
          <w:lang w:val="en-GB"/>
        </w:rPr>
        <w:t xml:space="preserve"> is not due to feature selection</w:t>
      </w:r>
    </w:p>
    <w:p w14:paraId="02446966" w14:textId="4FA6A9C3" w:rsidR="002B6EB7" w:rsidRPr="002B6EB7" w:rsidRDefault="002B6EB7" w:rsidP="002B6EB7">
      <w:pPr>
        <w:rPr>
          <w:lang w:val="en-GB"/>
        </w:rPr>
      </w:pPr>
      <w:r>
        <w:rPr>
          <w:lang w:val="en-GB"/>
        </w:rPr>
        <w:t xml:space="preserve">The </w:t>
      </w:r>
      <w:r w:rsidR="00FE7B96">
        <w:rPr>
          <w:lang w:val="en-GB"/>
        </w:rPr>
        <w:t>feature selection method and process has a significant impact on the performance and results of prediction models</w:t>
      </w:r>
      <w:r w:rsidR="00B30E83">
        <w:rPr>
          <w:lang w:val="en-GB"/>
        </w:rPr>
        <w:t xml:space="preserve"> </w:t>
      </w:r>
      <w:r w:rsidR="00B03D84">
        <w:rPr>
          <w:lang w:val="en-GB"/>
        </w:rPr>
        <w:fldChar w:fldCharType="begin"/>
      </w:r>
      <w:r w:rsidR="00B03D84">
        <w:rPr>
          <w:lang w:val="en-GB"/>
        </w:rPr>
        <w:instrText xml:space="preserve"> ADDIN ZOTERO_ITEM CSL_CITATION {"citationID":"3m2QeqeE","properties":{"formattedCitation":"\\super 30\\nosupersub{}","plainCitation":"30","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sidR="00B03D84">
        <w:rPr>
          <w:lang w:val="en-GB"/>
        </w:rPr>
        <w:fldChar w:fldCharType="separate"/>
      </w:r>
      <w:r w:rsidR="00B03D84" w:rsidRPr="001916FD">
        <w:rPr>
          <w:rFonts w:ascii="Calibri" w:hAnsi="Calibri" w:cs="Calibri"/>
          <w:szCs w:val="24"/>
          <w:vertAlign w:val="superscript"/>
        </w:rPr>
        <w:t>30</w:t>
      </w:r>
      <w:r w:rsidR="00B03D84">
        <w:rPr>
          <w:lang w:val="en-GB"/>
        </w:rPr>
        <w:fldChar w:fldCharType="end"/>
      </w:r>
      <w:r w:rsidR="00B03D84">
        <w:rPr>
          <w:lang w:val="en-GB"/>
        </w:rPr>
        <w:t>.</w:t>
      </w:r>
      <w:r w:rsidR="00FE7B96">
        <w:rPr>
          <w:lang w:val="en-GB"/>
        </w:rPr>
        <w:t xml:space="preserve"> To investigate whether the previous results were due to the feature selection method or process chosen, we investigated different types of feature selection methods and validated the selected features to ensure that the previous results were not due to the feature selection pipeline.</w:t>
      </w:r>
    </w:p>
    <w:p w14:paraId="1FECB4D8" w14:textId="41F5C8C0" w:rsidR="002E1F07" w:rsidRPr="002E1F07" w:rsidRDefault="002E1F07" w:rsidP="002B6EB7">
      <w:pPr>
        <w:pStyle w:val="Heading3"/>
        <w:rPr>
          <w:lang w:val="en-GB"/>
        </w:rPr>
      </w:pPr>
      <w:r w:rsidRPr="002E1F07">
        <w:rPr>
          <w:lang w:val="en-GB"/>
        </w:rPr>
        <w:t>Results independent of feature selection method</w:t>
      </w:r>
    </w:p>
    <w:p w14:paraId="0BC4D3F5" w14:textId="73B7F6BF" w:rsidR="00FE7B96" w:rsidRDefault="002E1F07" w:rsidP="008D7032">
      <w:pPr>
        <w:rPr>
          <w:lang w:val="en-GB"/>
        </w:rPr>
      </w:pPr>
      <w:r>
        <w:rPr>
          <w:lang w:val="en-GB"/>
        </w:rPr>
        <w:t xml:space="preserve">To investigate whether the lower performance was due to the feature selection method, we </w:t>
      </w:r>
      <w:r w:rsidR="004F18E2">
        <w:rPr>
          <w:lang w:val="en-GB"/>
        </w:rPr>
        <w:t>ran the prediction pipeline while using the Pearson correlation coefficient and random forest as feature selection methods. The Pearson correlation coefficient has previously successfully been used to find important genetic features and is model agnostic, while random forest based feature selection has also been successful and can capture relationships between features. As can be seen, for neither the Pearson correlation coefficient (</w:t>
      </w:r>
      <w:r w:rsidR="004F18E2">
        <w:rPr>
          <w:lang w:val="en-GB"/>
        </w:rPr>
        <w:fldChar w:fldCharType="begin"/>
      </w:r>
      <w:r w:rsidR="004F18E2">
        <w:rPr>
          <w:lang w:val="en-GB"/>
        </w:rPr>
        <w:instrText xml:space="preserve"> REF _Ref129572874 \h </w:instrText>
      </w:r>
      <w:r w:rsidR="004F18E2">
        <w:rPr>
          <w:lang w:val="en-GB"/>
        </w:rPr>
      </w:r>
      <w:r w:rsidR="004F18E2">
        <w:rPr>
          <w:lang w:val="en-GB"/>
        </w:rPr>
        <w:fldChar w:fldCharType="separate"/>
      </w:r>
      <w:r w:rsidR="004F18E2">
        <w:t xml:space="preserve">Figure </w:t>
      </w:r>
      <w:r w:rsidR="004F18E2">
        <w:rPr>
          <w:noProof/>
        </w:rPr>
        <w:t>5</w:t>
      </w:r>
      <w:r w:rsidR="004F18E2">
        <w:rPr>
          <w:lang w:val="en-GB"/>
        </w:rPr>
        <w:fldChar w:fldCharType="end"/>
      </w:r>
      <w:r w:rsidR="004F18E2">
        <w:rPr>
          <w:lang w:val="en-GB"/>
        </w:rPr>
        <w:t>A) or the random forest feature selection (</w:t>
      </w:r>
      <w:r w:rsidR="004F18E2">
        <w:rPr>
          <w:lang w:val="en-GB"/>
        </w:rPr>
        <w:fldChar w:fldCharType="begin"/>
      </w:r>
      <w:r w:rsidR="004F18E2">
        <w:rPr>
          <w:lang w:val="en-GB"/>
        </w:rPr>
        <w:instrText xml:space="preserve"> REF _Ref129572874 \h </w:instrText>
      </w:r>
      <w:r w:rsidR="004F18E2">
        <w:rPr>
          <w:lang w:val="en-GB"/>
        </w:rPr>
      </w:r>
      <w:r w:rsidR="004F18E2">
        <w:rPr>
          <w:lang w:val="en-GB"/>
        </w:rPr>
        <w:fldChar w:fldCharType="separate"/>
      </w:r>
      <w:r w:rsidR="004F18E2">
        <w:t xml:space="preserve">Figure </w:t>
      </w:r>
      <w:r w:rsidR="004F18E2">
        <w:rPr>
          <w:noProof/>
        </w:rPr>
        <w:t>5</w:t>
      </w:r>
      <w:r w:rsidR="004F18E2">
        <w:rPr>
          <w:lang w:val="en-GB"/>
        </w:rPr>
        <w:fldChar w:fldCharType="end"/>
      </w:r>
      <w:r w:rsidR="004F18E2">
        <w:rPr>
          <w:lang w:val="en-GB"/>
        </w:rPr>
        <w:t>B) is there any improvement when integrating the modalities. It is worth noting that the performance of the Genus model flat lines beyond the feature amount of 50. This is because there are only 52 nonzero features</w:t>
      </w:r>
      <w:r w:rsidR="00FA1DC4">
        <w:rPr>
          <w:lang w:val="en-GB"/>
        </w:rPr>
        <w:t xml:space="preserve"> in the Genus data set, which could be informative.</w:t>
      </w:r>
    </w:p>
    <w:p w14:paraId="003A82C2" w14:textId="75B3BF75" w:rsidR="002E1F07" w:rsidRDefault="002E1F07" w:rsidP="002E1F07">
      <w:pPr>
        <w:keepNext/>
      </w:pPr>
      <w:r>
        <w:rPr>
          <w:noProof/>
          <w:lang w:val="en-GB"/>
        </w:rPr>
        <w:drawing>
          <wp:inline distT="0" distB="0" distL="0" distR="0" wp14:anchorId="7D776C23" wp14:editId="4CF01593">
            <wp:extent cx="5892802" cy="245533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1">
                      <a:extLst>
                        <a:ext uri="{28A0092B-C50C-407E-A947-70E740481C1C}">
                          <a14:useLocalDpi xmlns:a14="http://schemas.microsoft.com/office/drawing/2010/main" val="0"/>
                        </a:ext>
                      </a:extLst>
                    </a:blip>
                    <a:stretch>
                      <a:fillRect/>
                    </a:stretch>
                  </pic:blipFill>
                  <pic:spPr bwMode="auto">
                    <a:xfrm>
                      <a:off x="0" y="0"/>
                      <a:ext cx="5903217" cy="2459673"/>
                    </a:xfrm>
                    <a:prstGeom prst="rect">
                      <a:avLst/>
                    </a:prstGeom>
                    <a:extLst>
                      <a:ext uri="{53640926-AAD7-44D8-BBD7-CCE9431645EC}">
                        <a14:shadowObscured xmlns:a14="http://schemas.microsoft.com/office/drawing/2010/main"/>
                      </a:ext>
                    </a:extLst>
                  </pic:spPr>
                </pic:pic>
              </a:graphicData>
            </a:graphic>
          </wp:inline>
        </w:drawing>
      </w:r>
    </w:p>
    <w:p w14:paraId="68BDCDC0" w14:textId="20C73DBE" w:rsidR="002E1F07" w:rsidRPr="002E1F07" w:rsidRDefault="002E1F07" w:rsidP="002E1F07">
      <w:pPr>
        <w:pStyle w:val="Caption"/>
        <w:rPr>
          <w:lang w:val="en-GB"/>
        </w:rPr>
      </w:pPr>
      <w:bookmarkStart w:id="4" w:name="_Ref129572874"/>
      <w:r>
        <w:t xml:space="preserve">Figure </w:t>
      </w:r>
      <w:fldSimple w:instr=" SEQ Figure \* ARABIC ">
        <w:r w:rsidR="00BD1C61">
          <w:rPr>
            <w:noProof/>
          </w:rPr>
          <w:t>5</w:t>
        </w:r>
      </w:fldSimple>
      <w:bookmarkEnd w:id="4"/>
      <w:r>
        <w:t xml:space="preserve">: Cancer predictions for stage using </w:t>
      </w:r>
      <w:r w:rsidR="0030217C">
        <w:t>pearson as feature selector</w:t>
      </w:r>
    </w:p>
    <w:p w14:paraId="6637EAD4" w14:textId="523897F4" w:rsidR="00283898" w:rsidRDefault="00283898" w:rsidP="00283898">
      <w:pPr>
        <w:pStyle w:val="Heading3"/>
        <w:rPr>
          <w:lang w:val="en-GB"/>
        </w:rPr>
      </w:pPr>
      <w:r>
        <w:rPr>
          <w:lang w:val="en-GB"/>
        </w:rPr>
        <w:t xml:space="preserve">Feature selection is dominated by </w:t>
      </w:r>
      <w:r w:rsidR="001A53FC">
        <w:rPr>
          <w:lang w:val="en-GB"/>
        </w:rPr>
        <w:t>gene expression features</w:t>
      </w:r>
    </w:p>
    <w:p w14:paraId="6C63F8CD" w14:textId="3A6977CC" w:rsidR="005E5774" w:rsidRPr="00816AC3" w:rsidRDefault="006E35E8" w:rsidP="00816AC3">
      <w:pPr>
        <w:rPr>
          <w:lang w:val="en-GB"/>
        </w:rPr>
      </w:pPr>
      <w:r>
        <w:rPr>
          <w:lang w:val="en-GB"/>
        </w:rPr>
        <w:t>To investigate whether the prediction models trained on the</w:t>
      </w:r>
      <w:r w:rsidR="00FA1DC4">
        <w:rPr>
          <w:lang w:val="en-GB"/>
        </w:rPr>
        <w:t xml:space="preserve"> integrated</w:t>
      </w:r>
      <w:r>
        <w:rPr>
          <w:lang w:val="en-GB"/>
        </w:rPr>
        <w:t xml:space="preserve"> set were making use of both GE and </w:t>
      </w:r>
      <w:r w:rsidR="00FA1DC4">
        <w:rPr>
          <w:lang w:val="en-GB"/>
        </w:rPr>
        <w:t>genus</w:t>
      </w:r>
      <w:r>
        <w:rPr>
          <w:lang w:val="en-GB"/>
        </w:rPr>
        <w:t xml:space="preserve"> features, we investigated what fraction of the features selected for different feature selection amounts consisted of GE features. Thus, we plotted the proportion of selected GE</w:t>
      </w:r>
      <w:r w:rsidR="00E34420">
        <w:rPr>
          <w:lang w:val="en-GB"/>
        </w:rPr>
        <w:t xml:space="preserve"> </w:t>
      </w:r>
      <w:r>
        <w:rPr>
          <w:lang w:val="en-GB"/>
        </w:rPr>
        <w:t xml:space="preserve">features </w:t>
      </w:r>
      <w:r>
        <w:rPr>
          <w:lang w:val="en-GB"/>
        </w:rPr>
        <w:lastRenderedPageBreak/>
        <w:t>for stage prediction</w:t>
      </w:r>
      <w:r w:rsidR="007E0EDC">
        <w:rPr>
          <w:lang w:val="en-GB"/>
        </w:rPr>
        <w:t xml:space="preserve"> for the three different feature selection methods seen so far (elastic net, random forest and Pearson correlation) and </w:t>
      </w:r>
      <w:r>
        <w:rPr>
          <w:lang w:val="en-GB"/>
        </w:rPr>
        <w:t>displayed the fraction for different feature selection amounts</w:t>
      </w:r>
      <w:r w:rsidR="00816AC3">
        <w:rPr>
          <w:lang w:val="en-GB"/>
        </w:rPr>
        <w:t xml:space="preserve"> (</w:t>
      </w:r>
      <w:r w:rsidR="00816AC3">
        <w:rPr>
          <w:lang w:val="en-GB"/>
        </w:rPr>
        <w:fldChar w:fldCharType="begin"/>
      </w:r>
      <w:r w:rsidR="00816AC3">
        <w:rPr>
          <w:lang w:val="en-GB"/>
        </w:rPr>
        <w:instrText xml:space="preserve"> REF _Ref130481355 \h </w:instrText>
      </w:r>
      <w:r w:rsidR="00816AC3">
        <w:rPr>
          <w:lang w:val="en-GB"/>
        </w:rPr>
      </w:r>
      <w:r w:rsidR="00816AC3">
        <w:rPr>
          <w:lang w:val="en-GB"/>
        </w:rPr>
        <w:fldChar w:fldCharType="separate"/>
      </w:r>
      <w:r w:rsidR="00BD1C61">
        <w:t xml:space="preserve">Figure </w:t>
      </w:r>
      <w:r w:rsidR="00BD1C61">
        <w:rPr>
          <w:noProof/>
        </w:rPr>
        <w:t>6</w:t>
      </w:r>
      <w:r w:rsidR="00816AC3">
        <w:rPr>
          <w:lang w:val="en-GB"/>
        </w:rPr>
        <w:fldChar w:fldCharType="end"/>
      </w:r>
      <w:r w:rsidR="00FA1DC4">
        <w:rPr>
          <w:lang w:val="en-GB"/>
        </w:rPr>
        <w:t>A</w:t>
      </w:r>
      <w:r w:rsidR="00816AC3">
        <w:rPr>
          <w:lang w:val="en-GB"/>
        </w:rPr>
        <w:t>)</w:t>
      </w:r>
      <w:r>
        <w:rPr>
          <w:lang w:val="en-GB"/>
        </w:rPr>
        <w:t>.</w:t>
      </w:r>
      <w:r w:rsidR="00816AC3">
        <w:rPr>
          <w:lang w:val="en-GB"/>
        </w:rPr>
        <w:t xml:space="preserve"> </w:t>
      </w:r>
      <w:r w:rsidR="00283898">
        <w:rPr>
          <w:lang w:val="en-GB"/>
        </w:rPr>
        <w:t xml:space="preserve">It seems that when performing feature selection on the integrated dataset, </w:t>
      </w:r>
      <w:r w:rsidR="00816AC3">
        <w:rPr>
          <w:lang w:val="en-GB"/>
        </w:rPr>
        <w:t xml:space="preserve">almost all </w:t>
      </w:r>
      <w:r w:rsidR="00283898">
        <w:rPr>
          <w:lang w:val="en-GB"/>
        </w:rPr>
        <w:t>of the features selected</w:t>
      </w:r>
      <w:r w:rsidR="00B17DBC">
        <w:rPr>
          <w:lang w:val="en-GB"/>
        </w:rPr>
        <w:t xml:space="preserve"> originate from the</w:t>
      </w:r>
      <w:r w:rsidR="00FA1DC4">
        <w:rPr>
          <w:lang w:val="en-GB"/>
        </w:rPr>
        <w:t xml:space="preserve"> GE</w:t>
      </w:r>
      <w:r w:rsidR="00816AC3">
        <w:rPr>
          <w:lang w:val="en-GB"/>
        </w:rPr>
        <w:t xml:space="preserve"> set</w:t>
      </w:r>
      <w:r w:rsidR="00B17DBC">
        <w:rPr>
          <w:lang w:val="en-GB"/>
        </w:rPr>
        <w:t>.</w:t>
      </w:r>
      <w:r w:rsidR="00283898">
        <w:rPr>
          <w:lang w:val="en-GB"/>
        </w:rPr>
        <w:t xml:space="preserve"> </w:t>
      </w:r>
      <w:r w:rsidR="007E0EDC">
        <w:rPr>
          <w:lang w:val="en-GB"/>
        </w:rPr>
        <w:t>Furthermore, w</w:t>
      </w:r>
      <w:r w:rsidR="00816AC3">
        <w:rPr>
          <w:lang w:val="en-GB"/>
        </w:rPr>
        <w:t>hen investigating the absolute amount of genus features selected, this corresponds to approximately 1 genus feature being selected across the random sampling iterations and selected feature amounts (</w:t>
      </w:r>
      <w:r w:rsidR="00FA1DC4">
        <w:rPr>
          <w:lang w:val="en-GB"/>
        </w:rPr>
        <w:fldChar w:fldCharType="begin"/>
      </w:r>
      <w:r w:rsidR="00FA1DC4">
        <w:rPr>
          <w:lang w:val="en-GB"/>
        </w:rPr>
        <w:instrText xml:space="preserve"> REF _Ref130481355 \h </w:instrText>
      </w:r>
      <w:r w:rsidR="00FA1DC4">
        <w:rPr>
          <w:lang w:val="en-GB"/>
        </w:rPr>
      </w:r>
      <w:r w:rsidR="00FA1DC4">
        <w:rPr>
          <w:lang w:val="en-GB"/>
        </w:rPr>
        <w:fldChar w:fldCharType="separate"/>
      </w:r>
      <w:r w:rsidR="00FA1DC4">
        <w:t xml:space="preserve">Figure </w:t>
      </w:r>
      <w:r w:rsidR="00FA1DC4">
        <w:rPr>
          <w:noProof/>
        </w:rPr>
        <w:t>6</w:t>
      </w:r>
      <w:r w:rsidR="00FA1DC4">
        <w:rPr>
          <w:lang w:val="en-GB"/>
        </w:rPr>
        <w:fldChar w:fldCharType="end"/>
      </w:r>
      <w:r w:rsidR="00FA1DC4">
        <w:rPr>
          <w:lang w:val="en-GB"/>
        </w:rPr>
        <w:t>B</w:t>
      </w:r>
      <w:r w:rsidR="00816AC3">
        <w:rPr>
          <w:lang w:val="en-GB"/>
        </w:rPr>
        <w:t>).</w:t>
      </w:r>
    </w:p>
    <w:p w14:paraId="23C22CE1" w14:textId="43E1F2F4" w:rsidR="00C401CE" w:rsidRDefault="007E0EDC" w:rsidP="00C401CE">
      <w:pPr>
        <w:rPr>
          <w:lang w:val="en-GB"/>
        </w:rPr>
      </w:pPr>
      <w:r>
        <w:rPr>
          <w:lang w:val="en-GB"/>
        </w:rPr>
        <w:t xml:space="preserve">This result is partly expected as there are roughly 25 times more GE features than genus features, </w:t>
      </w:r>
      <w:r w:rsidR="00816AC3">
        <w:rPr>
          <w:lang w:val="en-GB"/>
        </w:rPr>
        <w:t>(5000 vs 221)</w:t>
      </w:r>
      <w:r>
        <w:rPr>
          <w:lang w:val="en-GB"/>
        </w:rPr>
        <w:t>. I</w:t>
      </w:r>
      <w:r w:rsidR="00816AC3">
        <w:rPr>
          <w:lang w:val="en-GB"/>
        </w:rPr>
        <w:t xml:space="preserve">f one assumes that both modalities are as predictive of the target, we would naturally expect more </w:t>
      </w:r>
      <w:r>
        <w:rPr>
          <w:lang w:val="en-GB"/>
        </w:rPr>
        <w:t xml:space="preserve">25x more GE </w:t>
      </w:r>
      <w:r w:rsidR="00816AC3">
        <w:rPr>
          <w:lang w:val="en-GB"/>
        </w:rPr>
        <w:t xml:space="preserve">features to be selected. </w:t>
      </w:r>
      <w:r>
        <w:rPr>
          <w:lang w:val="en-GB"/>
        </w:rPr>
        <w:t xml:space="preserve">Thus, for the top 6 and top 10 features, the amount of genus features selected is within expectations. </w:t>
      </w:r>
      <w:r w:rsidR="006303DE">
        <w:rPr>
          <w:lang w:val="en-GB"/>
        </w:rPr>
        <w:t xml:space="preserve">However, for the higher amount of selected features, the genus features represent a disproportionately low fraction of the total selected feature set. </w:t>
      </w:r>
    </w:p>
    <w:p w14:paraId="203BF043" w14:textId="382A8F94" w:rsidR="001047D2" w:rsidRPr="008329F5" w:rsidRDefault="008C7BAC" w:rsidP="00C401CE">
      <w:r>
        <w:rPr>
          <w:lang w:val="en-GB"/>
        </w:rPr>
        <w:t xml:space="preserve">Additionally, the difference in features selected is also due to the preprocessing of the GE data, and the lack of informative features in the genus data. As previously described, the </w:t>
      </w:r>
      <w:r w:rsidR="001047D2">
        <w:rPr>
          <w:lang w:val="en-GB"/>
        </w:rPr>
        <w:t>GE features used were a collection of features</w:t>
      </w:r>
      <w:r w:rsidR="00B80E33">
        <w:rPr>
          <w:lang w:val="en-GB"/>
        </w:rPr>
        <w:t xml:space="preserve"> selected</w:t>
      </w:r>
      <w:r w:rsidR="001047D2">
        <w:rPr>
          <w:lang w:val="en-GB"/>
        </w:rPr>
        <w:t xml:space="preserve"> from a larger pool </w:t>
      </w:r>
      <w:r>
        <w:rPr>
          <w:lang w:val="en-GB"/>
        </w:rPr>
        <w:t xml:space="preserve">of GE features </w:t>
      </w:r>
      <w:r w:rsidR="001047D2">
        <w:rPr>
          <w:lang w:val="en-GB"/>
        </w:rPr>
        <w:t xml:space="preserve">from TCGA </w:t>
      </w:r>
      <w:r>
        <w:rPr>
          <w:lang w:val="en-GB"/>
        </w:rPr>
        <w:t xml:space="preserve">that had </w:t>
      </w:r>
      <w:r w:rsidR="001047D2">
        <w:rPr>
          <w:lang w:val="en-GB"/>
        </w:rPr>
        <w:t>the largest varia</w:t>
      </w:r>
      <w:r>
        <w:rPr>
          <w:lang w:val="en-GB"/>
        </w:rPr>
        <w:t>bility, as measured by the mean absolute deviation. Thus, it is more likely that features from this data set would also contain more features which vary with the target class. Additionally, the genus data only contains 52 non-zero features for the shown STAD cancer, leading to the other 169 genus features not having any variability. This, combined with the previously seen lack of informative information in the genus features needs to almost no genus features being selected when compared to the GE features.</w:t>
      </w:r>
    </w:p>
    <w:p w14:paraId="5BD9238D" w14:textId="77777777" w:rsidR="00B17DBC" w:rsidRDefault="00283898" w:rsidP="00B17DBC">
      <w:pPr>
        <w:keepNext/>
      </w:pPr>
      <w:r>
        <w:rPr>
          <w:noProof/>
          <w:lang w:val="en-GB"/>
        </w:rPr>
        <w:drawing>
          <wp:inline distT="0" distB="0" distL="0" distR="0" wp14:anchorId="5BE6D455" wp14:editId="45BAC6D2">
            <wp:extent cx="5107294" cy="131406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a:extLst>
                        <a:ext uri="{28A0092B-C50C-407E-A947-70E740481C1C}">
                          <a14:useLocalDpi xmlns:a14="http://schemas.microsoft.com/office/drawing/2010/main" val="0"/>
                        </a:ext>
                      </a:extLst>
                    </a:blip>
                    <a:stretch>
                      <a:fillRect/>
                    </a:stretch>
                  </pic:blipFill>
                  <pic:spPr>
                    <a:xfrm>
                      <a:off x="0" y="0"/>
                      <a:ext cx="5107294" cy="1314065"/>
                    </a:xfrm>
                    <a:prstGeom prst="rect">
                      <a:avLst/>
                    </a:prstGeom>
                  </pic:spPr>
                </pic:pic>
              </a:graphicData>
            </a:graphic>
          </wp:inline>
        </w:drawing>
      </w:r>
    </w:p>
    <w:p w14:paraId="055538B4" w14:textId="541A6698" w:rsidR="005C34BD" w:rsidRPr="0050498A" w:rsidRDefault="00B17DBC" w:rsidP="005C34BD">
      <w:pPr>
        <w:pStyle w:val="Caption"/>
        <w:rPr>
          <w:bCs/>
        </w:rPr>
      </w:pPr>
      <w:bookmarkStart w:id="5" w:name="_Ref130481355"/>
      <w:r>
        <w:t xml:space="preserve">Figure </w:t>
      </w:r>
      <w:fldSimple w:instr=" SEQ Figure \* ARABIC ">
        <w:r w:rsidR="00BD1C61">
          <w:rPr>
            <w:noProof/>
          </w:rPr>
          <w:t>6</w:t>
        </w:r>
      </w:fldSimple>
      <w:bookmarkEnd w:id="5"/>
      <w:r>
        <w:t xml:space="preserve">: </w:t>
      </w:r>
      <w:r w:rsidR="0050498A">
        <w:t xml:space="preserve">Features selected from each modality. </w:t>
      </w:r>
      <w:r w:rsidR="0050498A">
        <w:rPr>
          <w:b/>
          <w:bCs/>
        </w:rPr>
        <w:t>A</w:t>
      </w:r>
      <w:r w:rsidR="0050498A">
        <w:t>, T</w:t>
      </w:r>
      <w:r w:rsidR="004E7F30">
        <w:t xml:space="preserve">he fraction of GE features (vertical axis) selected from the total amount of features for each feature amount (horizontal axis) when doing stage prediction </w:t>
      </w:r>
      <w:r w:rsidR="005C34BD">
        <w:t xml:space="preserve">STAD </w:t>
      </w:r>
      <w:r w:rsidR="004E7F30">
        <w:t xml:space="preserve">with the genus + gene expression modality (GE </w:t>
      </w:r>
      <w:r w:rsidR="004E7F30" w:rsidRPr="004D301D">
        <w:t>∩</w:t>
      </w:r>
      <w:r w:rsidR="004E7F30">
        <w:t xml:space="preserve"> GENUS). </w:t>
      </w:r>
      <w:r w:rsidR="005C34BD">
        <w:t xml:space="preserve">These features were selected out of 5221 total GE </w:t>
      </w:r>
      <w:r w:rsidR="005C34BD" w:rsidRPr="004D301D">
        <w:t>∩</w:t>
      </w:r>
      <w:r w:rsidR="005C34BD">
        <w:t xml:space="preserve"> GENUS features using an elastic net model.</w:t>
      </w:r>
      <w:r w:rsidR="00CE0319">
        <w:t xml:space="preserve"> The endpoints of each horizontal line segment indicate the average fraction of GE features selected across the 200 random sampling iterations, while the error bars indicate the standard deviation across these iterations.</w:t>
      </w:r>
      <w:r w:rsidR="0050498A">
        <w:t xml:space="preserve"> </w:t>
      </w:r>
      <w:r w:rsidR="0050498A">
        <w:rPr>
          <w:b/>
        </w:rPr>
        <w:t>B</w:t>
      </w:r>
      <w:r w:rsidR="0050498A">
        <w:rPr>
          <w:bCs/>
        </w:rPr>
        <w:t xml:space="preserve">, </w:t>
      </w:r>
      <w:r w:rsidR="0050498A">
        <w:t xml:space="preserve">The absolute amount of GENUS features (vertical axis) selected from the total amount of features for each feature amount (horizontal axis) when doing stage prediction for STAD with the genus + gene expression modality (GE </w:t>
      </w:r>
      <w:r w:rsidR="0050498A" w:rsidRPr="004D301D">
        <w:t>∩</w:t>
      </w:r>
      <w:r w:rsidR="0050498A">
        <w:t xml:space="preserve"> GENUS).  These features were selected out of 5221 total GE </w:t>
      </w:r>
      <w:r w:rsidR="0050498A" w:rsidRPr="004D301D">
        <w:t>∩</w:t>
      </w:r>
      <w:r w:rsidR="0050498A">
        <w:t xml:space="preserve"> GENUS features using an elastic net model.</w:t>
      </w:r>
    </w:p>
    <w:p w14:paraId="2C1C3AD1" w14:textId="75A7DCF9" w:rsidR="009240AB" w:rsidRDefault="009240AB" w:rsidP="009240AB">
      <w:pPr>
        <w:pStyle w:val="Heading3"/>
        <w:rPr>
          <w:lang w:val="en-GB"/>
        </w:rPr>
      </w:pPr>
      <w:r>
        <w:rPr>
          <w:lang w:val="en-GB"/>
        </w:rPr>
        <w:t xml:space="preserve">Enforcing modality parity during feature selection </w:t>
      </w:r>
      <w:r w:rsidR="00451C9E">
        <w:rPr>
          <w:lang w:val="en-GB"/>
        </w:rPr>
        <w:t>does not i</w:t>
      </w:r>
      <w:r>
        <w:rPr>
          <w:lang w:val="en-GB"/>
        </w:rPr>
        <w:t>mprove performance</w:t>
      </w:r>
    </w:p>
    <w:p w14:paraId="3D192687" w14:textId="6FAC8BCE" w:rsidR="00451C9E" w:rsidRDefault="00177457" w:rsidP="00451C9E">
      <w:pPr>
        <w:rPr>
          <w:lang w:val="en-GB"/>
        </w:rPr>
      </w:pPr>
      <w:r>
        <w:rPr>
          <w:lang w:val="en-GB"/>
        </w:rPr>
        <w:t xml:space="preserve">As the domination of gene expression features during the selection process could prevent the prediction model from properly capturing the information of both the gene expression and the genus data, </w:t>
      </w:r>
      <w:r w:rsidR="00451C9E">
        <w:rPr>
          <w:lang w:val="en-GB"/>
        </w:rPr>
        <w:t xml:space="preserve">we </w:t>
      </w:r>
      <w:r w:rsidR="008D7032">
        <w:rPr>
          <w:lang w:val="en-GB"/>
        </w:rPr>
        <w:t xml:space="preserve">attempted to avoid this by repeating </w:t>
      </w:r>
      <w:r w:rsidR="00451C9E">
        <w:rPr>
          <w:lang w:val="en-GB"/>
        </w:rPr>
        <w:t>the</w:t>
      </w:r>
      <w:r>
        <w:rPr>
          <w:lang w:val="en-GB"/>
        </w:rPr>
        <w:t xml:space="preserve"> prediction</w:t>
      </w:r>
      <w:r w:rsidR="00451C9E">
        <w:rPr>
          <w:lang w:val="en-GB"/>
        </w:rPr>
        <w:t xml:space="preserve"> experiments while enforcing parity in the amount of features selected </w:t>
      </w:r>
      <w:r w:rsidR="008D7032">
        <w:rPr>
          <w:lang w:val="en-GB"/>
        </w:rPr>
        <w:t>from</w:t>
      </w:r>
      <w:r w:rsidR="00451C9E">
        <w:rPr>
          <w:lang w:val="en-GB"/>
        </w:rPr>
        <w:t xml:space="preserve"> each modality. To do this, we performed feature selection prior to integrating the modalities </w:t>
      </w:r>
      <w:r>
        <w:rPr>
          <w:lang w:val="en-GB"/>
        </w:rPr>
        <w:t>and ensured that for each feature selection amount, half of the features were from the GE modality while the other half was from</w:t>
      </w:r>
      <w:r w:rsidR="00FA1DC4">
        <w:rPr>
          <w:lang w:val="en-GB"/>
        </w:rPr>
        <w:t xml:space="preserve"> the Genus set</w:t>
      </w:r>
      <w:r>
        <w:rPr>
          <w:lang w:val="en-GB"/>
        </w:rPr>
        <w:t xml:space="preserve">. </w:t>
      </w:r>
    </w:p>
    <w:p w14:paraId="73E37328" w14:textId="6522F8EB" w:rsidR="00DB1B15" w:rsidRPr="00DB1B15" w:rsidRDefault="00451C9E" w:rsidP="00451C9E">
      <w:r>
        <w:rPr>
          <w:lang w:val="en-GB"/>
        </w:rPr>
        <w:t>As can be seen, this leads to similar or worse performance than only using GE or the non-enforced-parity feature selection approach with the overlapped layer (</w:t>
      </w:r>
      <w:r w:rsidR="00384D67">
        <w:rPr>
          <w:lang w:val="en-GB"/>
        </w:rPr>
        <w:fldChar w:fldCharType="begin"/>
      </w:r>
      <w:r w:rsidR="00384D67">
        <w:rPr>
          <w:lang w:val="en-GB"/>
        </w:rPr>
        <w:instrText xml:space="preserve"> REF _Ref130476870 \h </w:instrText>
      </w:r>
      <w:r w:rsidR="00384D67">
        <w:rPr>
          <w:lang w:val="en-GB"/>
        </w:rPr>
      </w:r>
      <w:r w:rsidR="00384D67">
        <w:rPr>
          <w:lang w:val="en-GB"/>
        </w:rPr>
        <w:fldChar w:fldCharType="separate"/>
      </w:r>
      <w:r w:rsidR="00BD1C61">
        <w:t xml:space="preserve">Figure </w:t>
      </w:r>
      <w:r w:rsidR="00BD1C61">
        <w:rPr>
          <w:noProof/>
        </w:rPr>
        <w:t>8</w:t>
      </w:r>
      <w:r w:rsidR="00384D67">
        <w:rPr>
          <w:lang w:val="en-GB"/>
        </w:rPr>
        <w:fldChar w:fldCharType="end"/>
      </w:r>
      <w:r>
        <w:rPr>
          <w:lang w:val="en-GB"/>
        </w:rPr>
        <w:t>).</w:t>
      </w:r>
      <w:r w:rsidR="00EC1E00">
        <w:rPr>
          <w:lang w:val="en-GB"/>
        </w:rPr>
        <w:t xml:space="preserve"> Comparing the lowest scores for each modality indicates that there is no statistically significant difference between the model </w:t>
      </w:r>
      <w:r w:rsidR="00EC1E00">
        <w:rPr>
          <w:lang w:val="en-GB"/>
        </w:rPr>
        <w:lastRenderedPageBreak/>
        <w:t>trained with modality enforcement and the one trained without modality enforcement (P = 0.5)</w:t>
      </w:r>
      <w:r w:rsidR="00DB1B15">
        <w:rPr>
          <w:lang w:val="en-GB"/>
        </w:rPr>
        <w:t xml:space="preserve">. </w:t>
      </w:r>
      <w:r w:rsidR="00DB1B15">
        <w:rPr>
          <w:lang w:val="en-GB"/>
        </w:rPr>
        <w:t xml:space="preserve">This is likely because the </w:t>
      </w:r>
      <w:r w:rsidR="00DB1B15">
        <w:rPr>
          <w:lang w:val="en-GB"/>
        </w:rPr>
        <w:t>genus</w:t>
      </w:r>
      <w:r w:rsidR="00DB1B15">
        <w:rPr>
          <w:lang w:val="en-GB"/>
        </w:rPr>
        <w:t xml:space="preserve"> modality is not offering additional information over the GE features already in the feature selection set.</w:t>
      </w:r>
      <w:r w:rsidR="00DB1B15">
        <w:rPr>
          <w:lang w:val="en-GB"/>
        </w:rPr>
        <w:t xml:space="preserve"> This also follows from the fact that few genus features are selected without parity enforcement, indicating that these features offer less </w:t>
      </w:r>
      <w:r w:rsidR="00AF0820">
        <w:rPr>
          <w:lang w:val="en-GB"/>
        </w:rPr>
        <w:t>discriminatory information</w:t>
      </w:r>
      <w:r w:rsidR="00DB1B15">
        <w:rPr>
          <w:lang w:val="en-GB"/>
        </w:rPr>
        <w:t>. Thus, even when enforcing parity</w:t>
      </w:r>
      <w:r w:rsidR="00AF0820">
        <w:rPr>
          <w:lang w:val="en-GB"/>
        </w:rPr>
        <w:t xml:space="preserve"> and ensuring there are genus features during the model training, it </w:t>
      </w:r>
      <w:r w:rsidR="00DB1B15">
        <w:rPr>
          <w:lang w:val="en-GB"/>
        </w:rPr>
        <w:t xml:space="preserve">achieves similar performance to the GE model as the prediction model </w:t>
      </w:r>
      <w:r w:rsidR="00AF0820">
        <w:rPr>
          <w:lang w:val="en-GB"/>
        </w:rPr>
        <w:t xml:space="preserve">still </w:t>
      </w:r>
      <w:r w:rsidR="0002530F">
        <w:rPr>
          <w:lang w:val="en-GB"/>
        </w:rPr>
        <w:t xml:space="preserve">assigns the most importance to </w:t>
      </w:r>
      <w:r w:rsidR="00DB1B15">
        <w:rPr>
          <w:lang w:val="en-GB"/>
        </w:rPr>
        <w:t xml:space="preserve">the GE features </w:t>
      </w:r>
      <w:r w:rsidR="0002530F">
        <w:rPr>
          <w:lang w:val="en-GB"/>
        </w:rPr>
        <w:t>and uses them to</w:t>
      </w:r>
      <w:r w:rsidR="00DB1B15">
        <w:rPr>
          <w:lang w:val="en-GB"/>
        </w:rPr>
        <w:t xml:space="preserve"> discriminate between the target values.</w:t>
      </w:r>
    </w:p>
    <w:p w14:paraId="29D50F0B" w14:textId="77777777" w:rsidR="00E07EFA" w:rsidRDefault="00792A21" w:rsidP="00E07EFA">
      <w:pPr>
        <w:keepNext/>
      </w:pPr>
      <w:r>
        <w:rPr>
          <w:noProof/>
          <w:lang w:val="en-GB"/>
        </w:rPr>
        <w:drawing>
          <wp:inline distT="0" distB="0" distL="0" distR="0" wp14:anchorId="73FFC065" wp14:editId="3A2E2D6B">
            <wp:extent cx="2191189" cy="223797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3">
                      <a:extLst>
                        <a:ext uri="{28A0092B-C50C-407E-A947-70E740481C1C}">
                          <a14:useLocalDpi xmlns:a14="http://schemas.microsoft.com/office/drawing/2010/main" val="0"/>
                        </a:ext>
                      </a:extLst>
                    </a:blip>
                    <a:stretch>
                      <a:fillRect/>
                    </a:stretch>
                  </pic:blipFill>
                  <pic:spPr>
                    <a:xfrm>
                      <a:off x="0" y="0"/>
                      <a:ext cx="2191189" cy="2237973"/>
                    </a:xfrm>
                    <a:prstGeom prst="rect">
                      <a:avLst/>
                    </a:prstGeom>
                  </pic:spPr>
                </pic:pic>
              </a:graphicData>
            </a:graphic>
          </wp:inline>
        </w:drawing>
      </w:r>
    </w:p>
    <w:p w14:paraId="40900698" w14:textId="4C3FB100" w:rsidR="00241BAB" w:rsidRDefault="00E07EFA" w:rsidP="00241BAB">
      <w:pPr>
        <w:pStyle w:val="Caption"/>
      </w:pPr>
      <w:bookmarkStart w:id="6" w:name="_Ref130476870"/>
      <w:r>
        <w:t xml:space="preserve">Figure </w:t>
      </w:r>
      <w:fldSimple w:instr=" SEQ Figure \* ARABIC ">
        <w:r w:rsidR="00BD1C61">
          <w:rPr>
            <w:noProof/>
          </w:rPr>
          <w:t>8</w:t>
        </w:r>
      </w:fldSimple>
      <w:bookmarkEnd w:id="6"/>
      <w:r>
        <w:t>:</w:t>
      </w:r>
      <w:r w:rsidR="00EC1E00">
        <w:t xml:space="preserve"> root-mean-squared error (RMSE) for the stage prediction endpoint for STAD (stomach adenocarcinoma). Each line contains the RMSE for an elastic net model trained and tested on a different modality, namely on the genus abundance data (GENUS), the gene expression data (GE), the concatenated genus + gene expression data (GE </w:t>
      </w:r>
      <w:r w:rsidR="00EC1E00" w:rsidRPr="004D301D">
        <w:t>∩</w:t>
      </w:r>
      <w:r w:rsidR="00EC1E00">
        <w:t xml:space="preserve"> GENUS) </w:t>
      </w:r>
      <w:r w:rsidR="00EC1E00" w:rsidRPr="00E07EFA">
        <w:t xml:space="preserve">and </w:t>
      </w:r>
      <w:r w:rsidR="00EC1E00">
        <w:t xml:space="preserve">the </w:t>
      </w:r>
      <w:r w:rsidR="00EC1E00" w:rsidRPr="00E07EFA">
        <w:t>concatenated genus + gene expression features with enforced parity (GE ∩ GENUS (parity))</w:t>
      </w:r>
      <w:r w:rsidR="00EC1E00">
        <w:t>. The endpoints of each horizontal line segment indicate the average RMSE across every random sampling iteration, while the vertical line segments indicates the standard deviation of the RMSE across these iterations.</w:t>
      </w:r>
    </w:p>
    <w:p w14:paraId="27F2B746" w14:textId="588C95A6" w:rsidR="00FA06DE" w:rsidRDefault="00FA06DE">
      <w:pPr>
        <w:pStyle w:val="Heading3"/>
      </w:pPr>
      <w:r>
        <w:t>Selected features are supported by research</w:t>
      </w:r>
    </w:p>
    <w:p w14:paraId="76F7F7E5" w14:textId="41B93CB9" w:rsidR="00360FAF" w:rsidRDefault="00360FAF" w:rsidP="00FA06DE">
      <w:pPr>
        <w:rPr>
          <w:lang w:val="en-GB"/>
        </w:rPr>
      </w:pPr>
      <w:r>
        <w:rPr>
          <w:lang w:val="en-GB"/>
        </w:rPr>
        <w:t>To investigate whether the lack of performance was due to the features selected</w:t>
      </w:r>
      <w:r w:rsidR="008D4084">
        <w:rPr>
          <w:lang w:val="en-GB"/>
        </w:rPr>
        <w:t>, we investigated the top features selected by the feature selection algorithm across the different cancers.</w:t>
      </w:r>
      <w:r w:rsidR="0002530F">
        <w:rPr>
          <w:lang w:val="en-GB"/>
        </w:rPr>
        <w:t xml:space="preserve"> </w:t>
      </w:r>
    </w:p>
    <w:p w14:paraId="35785938" w14:textId="7AC7E486" w:rsidR="00FA06DE" w:rsidRDefault="00FA06DE" w:rsidP="00FA06DE">
      <w:pPr>
        <w:rPr>
          <w:iCs/>
          <w:lang w:val="en-GB"/>
        </w:rPr>
      </w:pPr>
      <w:r>
        <w:rPr>
          <w:lang w:val="en-GB"/>
        </w:rPr>
        <w:t xml:space="preserve">One genus species which was frequently selected in the overlap set for stomach adenocarcinoma, is </w:t>
      </w:r>
      <w:r w:rsidRPr="009F5F31">
        <w:rPr>
          <w:i/>
          <w:iCs/>
          <w:lang w:val="en-GB"/>
        </w:rPr>
        <w:t>Helicobacter</w:t>
      </w:r>
      <w:r w:rsidR="0002530F">
        <w:rPr>
          <w:lang w:val="en-GB"/>
        </w:rPr>
        <w:t xml:space="preserve"> (</w:t>
      </w:r>
      <w:r w:rsidR="0002530F">
        <w:rPr>
          <w:lang w:val="en-GB"/>
        </w:rPr>
        <w:fldChar w:fldCharType="begin"/>
      </w:r>
      <w:r w:rsidR="0002530F">
        <w:rPr>
          <w:lang w:val="en-GB"/>
        </w:rPr>
        <w:instrText xml:space="preserve"> REF _Ref131267058 \h </w:instrText>
      </w:r>
      <w:r w:rsidR="0002530F">
        <w:rPr>
          <w:lang w:val="en-GB"/>
        </w:rPr>
      </w:r>
      <w:r w:rsidR="0002530F">
        <w:rPr>
          <w:lang w:val="en-GB"/>
        </w:rPr>
        <w:fldChar w:fldCharType="separate"/>
      </w:r>
      <w:r w:rsidR="0002530F">
        <w:t xml:space="preserve">Table </w:t>
      </w:r>
      <w:r w:rsidR="0002530F">
        <w:rPr>
          <w:noProof/>
        </w:rPr>
        <w:t>3</w:t>
      </w:r>
      <w:r w:rsidR="0002530F">
        <w:rPr>
          <w:lang w:val="en-GB"/>
        </w:rPr>
        <w:fldChar w:fldCharType="end"/>
      </w:r>
      <w:r w:rsidR="0002530F">
        <w:rPr>
          <w:lang w:val="en-GB"/>
        </w:rPr>
        <w:t>)</w:t>
      </w:r>
      <w:r w:rsidRPr="009F5F31">
        <w:rPr>
          <w:lang w:val="en-GB"/>
        </w:rPr>
        <w:t>.</w:t>
      </w:r>
      <w:r>
        <w:rPr>
          <w:lang w:val="en-GB"/>
        </w:rPr>
        <w:t xml:space="preserve"> This seems to be validated by previous studies linking this cancer to </w:t>
      </w:r>
      <w:r w:rsidRPr="009F5F31">
        <w:rPr>
          <w:i/>
          <w:iCs/>
          <w:lang w:val="en-GB"/>
        </w:rPr>
        <w:t>Helicobacter</w:t>
      </w:r>
      <w:r>
        <w:rPr>
          <w:i/>
          <w:iCs/>
          <w:lang w:val="en-GB"/>
        </w:rPr>
        <w:t xml:space="preserve"> pylori </w:t>
      </w:r>
      <w:r>
        <w:rPr>
          <w:i/>
          <w:iCs/>
          <w:lang w:val="en-GB"/>
        </w:rPr>
        <w:fldChar w:fldCharType="begin"/>
      </w:r>
      <w:r w:rsidR="001916FD">
        <w:rPr>
          <w:i/>
          <w:iCs/>
          <w:lang w:val="en-GB"/>
        </w:rPr>
        <w:instrText xml:space="preserve"> ADDIN ZOTERO_ITEM CSL_CITATION {"citationID":"Vpmut8lh","properties":{"formattedCitation":"\\super 34\\uc0\\u8211{}36\\nosupersub{}","plainCitation":"34–36","noteIndex":0},"citationItems":[{"id":214,"uris":["http://zotero.org/users/local/0zqklVfX/items/9QH6TMS4"],"itemData":{"id":214,"type":"article-journal","abstract":"Gastric adenocarcinoma is the second leading cause of cancer-related deaths in the world, and has been associated with the presence of Helicobacter pylori in the stomach. Gastric cancer involves a transition from normal mucosa to gastritis, which then leads eventually to adenocarcinoma. The ability of H. pylori to induce superficial gastritis indicates that it is involved in the initiation and promotion of gastric neoplasia. Many clinical and animal studies support this idea. H. pylori populations are extremely diverse, due to point mutations, substitutions, insertions and/or deletions in their genomes. Cancer risk is believed to be related to H. pylori strain differences. There are also a number of human polymorphisms associated with gastric cancer. Most of these occur within immune-response genes. H. pylori have a number of direct effects on host epithelial tissues that could affect tumorigenesis, including induction of proliferation, the inflammatory response and apoptosis. So, host and pathogen are likely to be linked in a dynamic equilibrium, in which the host responses to bacterial colonization affect the growth of certain bacterial strains, and strain phenotype affects the nature of the host response. Remarkably, the presence of H. pylori reduces the risk of developing other types of cancer, such as oesophageal adenocarcinoma. The same biological effects of H. pylori that predispose people to gastric cancer are likely to protect them from oesophageal cancer.","container-title":"Nature Reviews Cancer","DOI":"10.1038/nrc703","ISSN":"1474-1768","issue":"1","journalAbbreviation":"Nat Rev Cancer","language":"en","license":"2002 Nature Publishing Group","note":"number: 1\npublisher: Nature Publishing Group","page":"28-37","source":"www.nature.com","title":"Helicobacter pylori and gastrointestinal tract adenocarcinomas","volume":"2","author":[{"family":"Peek","given":"Richard M."},{"family":"Blaser","given":"Martin J."}],"issued":{"date-parts":[["2002",1]]}}},{"id":216,"uris":["http://zotero.org/users/local/0zqklVfX/items/SGEUDJUD"],"itemData":{"id":216,"type":"article-journal","abstract":"To determine whether infection with a Helicobacter pylori strain possessing cagA is associated with an increased risk of development of adenocarcinoma of the stomach, we used a nested case-control study based on a cohort of 5443 Japanese-American men in Oahu, Hawaii, who had a physical examination and a phlebotomy during 1967 to 1970. We matched 103 H. pylori-infected men who developed gastric cancer during a 21-year surveillence period with 103 H. pylori-infected men who did not develop gastric cancer and tested stored serum specimens from patients and controls for the presence of serum IgG to the cagA product of H. pylori using an ELISA. The serum IgG assay using a recombinant CagA fragment had a sensitivity of 94.4% and a specificity of 92.5% when used in a clinically defined population; serological results were stable for more than 7 years. For men with antibodies to CagA, the odds ratio of developing gastric cancer was 1.9 (95% confidence interval, 0.9–4.0); for intestinal type cancer of the distal stomach, the odds ratio was 2.3 (95% confidence interval, 1.0–5.2). Age &amp;lt;72 years and advanced tumor stage at diagnosis were significantly associated with CagA seropositivity. We conclude that infection with a cagA-positive H. pylori strain in comparison with a cagA-negative strain somewhat increases the risk for development of gastric cancer, especially intestinal type affecting the distal stomach.","container-title":"Cancer Research","ISSN":"0008-5472","issue":"10","journalAbbreviation":"Cancer Research","page":"2111-2115","source":"Silverchair","title":"Infection with Helicobacter pylori Strains Possessing cagA Is Associated with an Increased Risk of Developing Adenocarcinoma of the Stomach1","volume":"55","author":[{"family":"Blaser","given":"Martin J."},{"family":"Perez-Perez","given":"Guillermo I."},{"family":"Kleanthous","given":"Harry"},{"family":"Cover","given":"Timothy L."},{"family":"Peek","given":"Richard M."},{"family":"Chyou","given":"P. H."},{"family":"Stemmermann","given":"Grant N."},{"family":"Nomura","given":"Abraham"}],"issued":{"date-parts":[["1995",5,1]]}}},{"id":236,"uris":["http://zotero.org/users/local/0zqklVfX/items/MBIPYTG5"],"itemData":{"id":236,"type":"article-journal","abstract":"GASTRIC carcinoma is estimated to be the world's second most common cancer.1 Although the dramatic decline in the incidence of gastric carcinoma in the United States and Western Europe over the past 50 years has led some to proclaim an \"unplanned triumph,\"2 in much of Latin America and Asia the incidence remains very high.3 , 4 Because the incidence of gastric carcinoma can change dramatically from place to place and from one generation to the next, it has been hypothesized that its incidence is determined largely by environmental rather than genetic factors.5 From studies of migrants, it has further been inferred that . . .","container-title":"New England Journal of Medicine","DOI":"10.1056/NEJM199110173251603","ISSN":"0028-4793","issue":"16","note":"publisher: Massachusetts Medical Society\n_eprint: https://doi.org/10.1056/NEJM199110173251603\nPMID: 1891020","page":"1127-1131","source":"Taylor and Francis+NEJM","title":"Helicobacter pylori Infection and the Risk of Gastric Carcinoma","volume":"325","author":[{"family":"Parsonnet","given":"Julie"},{"family":"Friedman","given":"Gary D."},{"family":"Vandersteen","given":"Daniel P."},{"family":"Chang","given":"Yuan"},{"family":"Vogelman","given":"Joseph H."},{"family":"Orentreich","given":"Norman"},{"family":"Sibley","given":"Richard K."}],"issued":{"date-parts":[["1991",10,17]]}}}],"schema":"https://github.com/citation-style-language/schema/raw/master/csl-citation.json"} </w:instrText>
      </w:r>
      <w:r>
        <w:rPr>
          <w:i/>
          <w:iCs/>
          <w:lang w:val="en-GB"/>
        </w:rPr>
        <w:fldChar w:fldCharType="separate"/>
      </w:r>
      <w:r w:rsidR="001916FD" w:rsidRPr="001916FD">
        <w:rPr>
          <w:rFonts w:ascii="Calibri" w:hAnsi="Calibri" w:cs="Calibri"/>
          <w:szCs w:val="24"/>
          <w:vertAlign w:val="superscript"/>
        </w:rPr>
        <w:t>34–36</w:t>
      </w:r>
      <w:r>
        <w:rPr>
          <w:i/>
          <w:iCs/>
          <w:lang w:val="en-GB"/>
        </w:rPr>
        <w:fldChar w:fldCharType="end"/>
      </w:r>
      <w:r>
        <w:rPr>
          <w:lang w:val="en-GB"/>
        </w:rPr>
        <w:t xml:space="preserve">. This bacteria can induce gastritis, which can then lead to stomach adenocarcinoma. </w:t>
      </w:r>
      <w:r w:rsidR="00E255FE">
        <w:rPr>
          <w:lang w:val="en-GB"/>
        </w:rPr>
        <w:t xml:space="preserve">The genus </w:t>
      </w:r>
      <w:r w:rsidR="00E255FE" w:rsidRPr="00E255FE">
        <w:rPr>
          <w:i/>
          <w:iCs/>
          <w:lang w:val="en-GB"/>
        </w:rPr>
        <w:t>Lactobacillus</w:t>
      </w:r>
      <w:r w:rsidR="00E255FE">
        <w:rPr>
          <w:lang w:val="en-GB"/>
        </w:rPr>
        <w:t xml:space="preserve"> is also linked to stomach cancer and possibly interacts with </w:t>
      </w:r>
      <w:r w:rsidR="00E255FE" w:rsidRPr="00E255FE">
        <w:rPr>
          <w:i/>
          <w:iCs/>
          <w:lang w:val="en-GB"/>
        </w:rPr>
        <w:t>H. pylori</w:t>
      </w:r>
      <w:r w:rsidR="00E255FE">
        <w:rPr>
          <w:i/>
          <w:iCs/>
          <w:lang w:val="en-GB"/>
        </w:rPr>
        <w:t xml:space="preserve"> </w:t>
      </w:r>
      <w:r w:rsidR="00E255FE">
        <w:rPr>
          <w:i/>
          <w:iCs/>
          <w:lang w:val="en-GB"/>
        </w:rPr>
        <w:fldChar w:fldCharType="begin"/>
      </w:r>
      <w:r w:rsidR="001916FD">
        <w:rPr>
          <w:i/>
          <w:iCs/>
          <w:lang w:val="en-GB"/>
        </w:rPr>
        <w:instrText xml:space="preserve"> ADDIN ZOTERO_ITEM CSL_CITATION {"citationID":"nfn5eAfu","properties":{"formattedCitation":"\\super 37\\nosupersub{}","plainCitation":"37","noteIndex":0},"citationItems":[{"id":275,"uris":["http://zotero.org/users/local/0zqklVfX/items/6HIYQVP9"],"itemData":{"id":275,"type":"article-journal","container-title":"PLOS Pathogens","DOI":"10.1371/journal.ppat.1006573","ISSN":"1553-7374","issue":"10","journalAbbreviation":"PLOS Pathogens","language":"en","note":"publisher: Public Library of Science","page":"e1006573","source":"PLoS Journals","title":"The gastric microbiome, its interaction with Helicobacter pylori, and its potential role in the progression to stomach cancer","volume":"13","author":[{"family":"Noto","given":"Jennifer M."},{"family":"Jr","given":"Richard M. Peek"}],"issued":{"date-parts":[["2017",10,5]]}}}],"schema":"https://github.com/citation-style-language/schema/raw/master/csl-citation.json"} </w:instrText>
      </w:r>
      <w:r w:rsidR="00E255FE">
        <w:rPr>
          <w:i/>
          <w:iCs/>
          <w:lang w:val="en-GB"/>
        </w:rPr>
        <w:fldChar w:fldCharType="separate"/>
      </w:r>
      <w:r w:rsidR="001916FD" w:rsidRPr="001916FD">
        <w:rPr>
          <w:rFonts w:ascii="Calibri" w:hAnsi="Calibri" w:cs="Calibri"/>
          <w:szCs w:val="24"/>
          <w:vertAlign w:val="superscript"/>
        </w:rPr>
        <w:t>37</w:t>
      </w:r>
      <w:r w:rsidR="00E255FE">
        <w:rPr>
          <w:i/>
          <w:iCs/>
          <w:lang w:val="en-GB"/>
        </w:rPr>
        <w:fldChar w:fldCharType="end"/>
      </w:r>
      <w:r w:rsidR="00E255FE">
        <w:rPr>
          <w:iCs/>
          <w:lang w:val="en-GB"/>
        </w:rPr>
        <w:t>.</w:t>
      </w:r>
    </w:p>
    <w:p w14:paraId="33C0BD1B" w14:textId="6244CFD3" w:rsidR="00233908" w:rsidRDefault="00233908" w:rsidP="00FA06DE">
      <w:pPr>
        <w:rPr>
          <w:lang w:val="en-GB"/>
        </w:rPr>
      </w:pPr>
      <w:r>
        <w:rPr>
          <w:lang w:val="en-GB"/>
        </w:rPr>
        <w:t xml:space="preserve">The second most frequently selected genus feature was the HOXC10 gene, which has been found to be differentially expressed in stomach cancer tissues versus normal tissues and significantly promote tumor development </w:t>
      </w:r>
      <w:r>
        <w:rPr>
          <w:lang w:val="en-GB"/>
        </w:rPr>
        <w:fldChar w:fldCharType="begin"/>
      </w:r>
      <w:r w:rsidR="001916FD">
        <w:rPr>
          <w:lang w:val="en-GB"/>
        </w:rPr>
        <w:instrText xml:space="preserve"> ADDIN ZOTERO_ITEM CSL_CITATION {"citationID":"a19kr4veb78","properties":{"formattedCitation":"\\super 38\\nosupersub{}","plainCitation":"38","noteIndex":0},"citationItems":[{"id":292,"uris":["http://zotero.org/users/local/0zqklVfX/items/THF8UEPS"],"itemData":{"id":292,"type":"article-journal","abstract":"Objective\nAs an important regulator of embryonic morphogenesis, homeodomain-containing gene 10 (HOXC10) has been found to promote progression of human cancers and its expression indicates poor survival outcome. However, very few studies are available on the role of HOXC10 in gastric carcinoma. Therefore, the aim of this study was to determine the role of HOXC10 in gastric cancer and the potential mechanism underlying its function for cancer biology.\n\n\nMethods\nA primary gastric cancer mouse model was obtained via intra-gastric wall injection of gastric cancer cells and was used to evaluate the function of HOXC10 during gastric cancer progression in vivo. Immunohistochemistry was performed to visualize and measure HOXC10 protein expression in gastric cancer tissue. Cells were transfected with plasmids to increase the expression of HOXC10, and siRNA transfection was performed to suppress HOXC10 expression. Reverse transcription polymerase chain reaction (RT-PCR) and western blotting were utilized to measure mRNA and protein expression, respectively. Proliferation, migration, and invasion were investigated using 3-(4,5-dimethylthiazol-2-yl)-2,5-diphenyltetrazolium bromide (MTT) assay, wound healing assay, and matrigel invasion assay in vitro, respectively.\n\n\nResults\nHOXC10 expression was significantly increased in gastric cancer tissues compared to matched normal tissues. HOXC10 up-regulation significantly increased tumor volumes in nude mice. Plasmid transfection significantly increased HOXC10 protein and mRNA expressions and effectively promoted cell proliferation. Moreover, HOXC10 up-regulation significantly promoted migration and invasion of gastric cancer cells. Mechanistic investigation showed that HOXC10 up-regulation significantly increased mRNA and protein expression of mitogen-activated protein kinase (MAPK) signaling related genes, including c-myc, c-jun and p53, while also modulating the phosphorylation of c-Jun N-terminal kinase (JNK), extracellular signal-regulated kinase (ERK) and P38 but not their total protein levels.\n\n\nConclusions\nThis study demonstrated the tight link between HOXC10 and gastric cancer cell proliferation and metastasis via involvement of the MAPK pathway.","container-title":"Chinese Journal of Cancer Research","DOI":"10.21147/j.issn.1000-9604.2017.06.12","ISSN":"1000-9604","issue":"6","journalAbbreviation":"Chin J Cancer Res","note":"PMID: 29353980\nPMCID: PMC5775019","page":"572-580","source":"PubMed Central","title":"HOXC10 up-regulation promotes gastric cancer cell proliferation and metastasis through MAPK pathway","volume":"29","author":[{"family":"Guo","given":"Chen"},{"family":"Hou","given":"Jianing"},{"family":"Ao","given":"Sheng"},{"family":"Deng","given":"Xingming"},{"family":"Lyu","given":"Guoqing"}],"issued":{"date-parts":[["2017",12]]}}}],"schema":"https://github.com/citation-style-language/schema/raw/master/csl-citation.json"} </w:instrText>
      </w:r>
      <w:r>
        <w:rPr>
          <w:lang w:val="en-GB"/>
        </w:rPr>
        <w:fldChar w:fldCharType="separate"/>
      </w:r>
      <w:r w:rsidR="001916FD" w:rsidRPr="001916FD">
        <w:rPr>
          <w:rFonts w:ascii="Calibri" w:hAnsi="Calibri" w:cs="Calibri"/>
          <w:szCs w:val="24"/>
          <w:vertAlign w:val="superscript"/>
        </w:rPr>
        <w:t>38</w:t>
      </w:r>
      <w:r>
        <w:rPr>
          <w:lang w:val="en-GB"/>
        </w:rPr>
        <w:fldChar w:fldCharType="end"/>
      </w:r>
      <w:r>
        <w:rPr>
          <w:lang w:val="en-GB"/>
        </w:rPr>
        <w:t xml:space="preserve">. </w:t>
      </w:r>
      <w:r w:rsidR="001916FD">
        <w:rPr>
          <w:lang w:val="en-GB"/>
        </w:rPr>
        <w:t xml:space="preserve">The third most selected feature was the PRSS21 gene, which was previously found to be among the most important biomarkers in a gene signature set for detecting metastasis in stomach cancer patients </w:t>
      </w:r>
      <w:r w:rsidR="001916FD">
        <w:rPr>
          <w:lang w:val="en-GB"/>
        </w:rPr>
        <w:fldChar w:fldCharType="begin"/>
      </w:r>
      <w:r w:rsidR="001916FD">
        <w:rPr>
          <w:lang w:val="en-GB"/>
        </w:rPr>
        <w:instrText xml:space="preserve"> ADDIN ZOTERO_ITEM CSL_CITATION {"citationID":"asaqo0baa7","properties":{"formattedCitation":"\\super 26\\nosupersub{}","plainCitation":"26","noteIndex":0},"citationItems":[{"id":295,"uris":["http://zotero.org/users/local/0zqklVfX/items/YCN6T2XC"],"itemData":{"id":295,"type":"article-journal","abstract":"Background\nAlthough identification of lymph node (LN) metastasis is a well-recognized strategy for improving outcomes in patients with gastric cancer (GC), currently there is lack of availability of adequate molecular biomarkers that can identify such metastasis. Herein we have developed a robust gene-expression signature for detecting LN metastasis in early stage GC by using a transcriptome-wide biomarker discovery and subsequent validation in multiple clinical cohorts.\nMethods\nA total of 532 patients with pathological T1 and T2 GC from 4 different cohorts were analyzed. Two independent datasets (n = 96, and n = 188) were used to establish a gene signature for the identification of LN metastasis in GC patients. The diagnostic performance of our gene-expression signature was subsequently assessed in two independent clinical cohorts using qRT-PCR assays (n = 101, and n = 147), and subsequently compared against conventional tumor markers and image-based diagnostics.\nFindings\nWe established a 15-gene signature by analyzing multiple high throughput datasets, which robustly distinguished LN status in both training (AUC = 0.765, 95% CI 0.667–0.863) and validation cohorts (AUC = 0.742, 95% CI 0.630–0.852). Notably, the 15-gene signature was significantly superior compared to the conventional tumor markers, CEA (P = .04) and CA19–9 (P = .005), as well as computed tomography-based imaging (P = .04).\nInterpretation\nWe have established and validated a 15-gene signature for detecting LN metastasis in GC patients, which offers a robust diagnostic tool for potentially improving treatment outcomes in gastric cancer patients.\nFund\nNIH: CA72851, CA181572, CA14792, CA202797, CA187956; CPRIT: RP140784: Baylor Sammons Cancer Center polot grants (AG), VPRT: 9610337, CityU 21101115, 11102317, 11103718; JCYJ20170307091256048 (XW).","container-title":"EBioMedicine","DOI":"10.1016/j.ebiom.2019.01.057","ISSN":"2352-3964","journalAbbreviation":"EBioMedicine","language":"en","page":"268-275","source":"ScienceDirect","title":"A genomewide transcriptomic approach identifies a novel gene expression signature for the detection of lymph node metastasis in patients with early stage gastric cancer","volume":"41","author":[{"family":"Izumi","given":"Daisuke"},{"family":"Gao","given":"Feng"},{"family":"Toden","given":"Shusuke"},{"family":"Sonohara","given":"Fuminori"},{"family":"Kanda","given":"Mitsuro"},{"family":"Ishimoto","given":"Takatsugu"},{"family":"Kodera","given":"Yasuhiro"},{"family":"Wang","given":"Xin"},{"family":"Baba","given":"Hideo"},{"family":"Goel","given":"Ajay"}],"issued":{"date-parts":[["2019",3,1]]}}}],"schema":"https://github.com/citation-style-language/schema/raw/master/csl-citation.json"} </w:instrText>
      </w:r>
      <w:r w:rsidR="001916FD">
        <w:rPr>
          <w:lang w:val="en-GB"/>
        </w:rPr>
        <w:fldChar w:fldCharType="separate"/>
      </w:r>
      <w:r w:rsidR="001916FD" w:rsidRPr="001916FD">
        <w:rPr>
          <w:rFonts w:ascii="Calibri" w:hAnsi="Calibri" w:cs="Calibri"/>
          <w:szCs w:val="24"/>
          <w:vertAlign w:val="superscript"/>
        </w:rPr>
        <w:t>26</w:t>
      </w:r>
      <w:r w:rsidR="001916FD">
        <w:rPr>
          <w:lang w:val="en-GB"/>
        </w:rPr>
        <w:fldChar w:fldCharType="end"/>
      </w:r>
      <w:r w:rsidR="001916FD">
        <w:rPr>
          <w:lang w:val="en-GB"/>
        </w:rPr>
        <w:t xml:space="preserve">. </w:t>
      </w:r>
      <w:r w:rsidR="004B7144">
        <w:rPr>
          <w:lang w:val="en-GB"/>
        </w:rPr>
        <w:t xml:space="preserve"> This indicates that the feature selection step is selecting biologically relevant features. </w:t>
      </w:r>
    </w:p>
    <w:tbl>
      <w:tblPr>
        <w:tblStyle w:val="GridTable1Light-Accent3"/>
        <w:tblW w:w="0" w:type="auto"/>
        <w:tblLook w:val="04A0" w:firstRow="1" w:lastRow="0" w:firstColumn="1" w:lastColumn="0" w:noHBand="0" w:noVBand="1"/>
      </w:tblPr>
      <w:tblGrid>
        <w:gridCol w:w="1668"/>
        <w:gridCol w:w="708"/>
        <w:gridCol w:w="6866"/>
      </w:tblGrid>
      <w:tr w:rsidR="004B7144" w14:paraId="512CC0BB" w14:textId="77777777" w:rsidTr="005676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14:paraId="1DB63402" w14:textId="26C4FDB7" w:rsidR="004B7144" w:rsidRDefault="004B7144" w:rsidP="00FA06DE">
            <w:pPr>
              <w:rPr>
                <w:lang w:val="en-GB"/>
              </w:rPr>
            </w:pPr>
            <w:r>
              <w:rPr>
                <w:lang w:val="en-GB"/>
              </w:rPr>
              <w:t>Feature name</w:t>
            </w:r>
          </w:p>
        </w:tc>
        <w:tc>
          <w:tcPr>
            <w:tcW w:w="708" w:type="dxa"/>
          </w:tcPr>
          <w:p w14:paraId="71F5ED31" w14:textId="35606807" w:rsidR="004B7144" w:rsidRDefault="004B7144" w:rsidP="00FA06DE">
            <w:pPr>
              <w:cnfStyle w:val="100000000000" w:firstRow="1" w:lastRow="0" w:firstColumn="0" w:lastColumn="0" w:oddVBand="0" w:evenVBand="0" w:oddHBand="0" w:evenHBand="0" w:firstRowFirstColumn="0" w:firstRowLastColumn="0" w:lastRowFirstColumn="0" w:lastRowLastColumn="0"/>
              <w:rPr>
                <w:lang w:val="en-GB"/>
              </w:rPr>
            </w:pPr>
            <w:r>
              <w:rPr>
                <w:lang w:val="en-GB"/>
              </w:rPr>
              <w:t>Rank</w:t>
            </w:r>
          </w:p>
        </w:tc>
        <w:tc>
          <w:tcPr>
            <w:tcW w:w="6866" w:type="dxa"/>
          </w:tcPr>
          <w:p w14:paraId="0299610C" w14:textId="4EA19E1A" w:rsidR="004B7144" w:rsidRDefault="004B7144" w:rsidP="00FA06DE">
            <w:pPr>
              <w:cnfStyle w:val="100000000000" w:firstRow="1" w:lastRow="0" w:firstColumn="0" w:lastColumn="0" w:oddVBand="0" w:evenVBand="0" w:oddHBand="0" w:evenHBand="0" w:firstRowFirstColumn="0" w:firstRowLastColumn="0" w:lastRowFirstColumn="0" w:lastRowLastColumn="0"/>
              <w:rPr>
                <w:lang w:val="en-GB"/>
              </w:rPr>
            </w:pPr>
            <w:r>
              <w:rPr>
                <w:lang w:val="en-GB"/>
              </w:rPr>
              <w:t>Frequency selected</w:t>
            </w:r>
          </w:p>
        </w:tc>
      </w:tr>
      <w:tr w:rsidR="004B7144" w14:paraId="12B14F09" w14:textId="77777777" w:rsidTr="00567689">
        <w:tc>
          <w:tcPr>
            <w:cnfStyle w:val="001000000000" w:firstRow="0" w:lastRow="0" w:firstColumn="1" w:lastColumn="0" w:oddVBand="0" w:evenVBand="0" w:oddHBand="0" w:evenHBand="0" w:firstRowFirstColumn="0" w:firstRowLastColumn="0" w:lastRowFirstColumn="0" w:lastRowLastColumn="0"/>
            <w:tcW w:w="1668" w:type="dxa"/>
          </w:tcPr>
          <w:p w14:paraId="3CEAA8B1" w14:textId="4797C836" w:rsidR="004B7144" w:rsidRDefault="004B7144" w:rsidP="00FA06DE">
            <w:pPr>
              <w:rPr>
                <w:lang w:val="en-GB"/>
              </w:rPr>
            </w:pPr>
            <w:r>
              <w:rPr>
                <w:lang w:val="en-GB"/>
              </w:rPr>
              <w:t>TDRD9</w:t>
            </w:r>
          </w:p>
        </w:tc>
        <w:tc>
          <w:tcPr>
            <w:tcW w:w="708" w:type="dxa"/>
          </w:tcPr>
          <w:p w14:paraId="11566838" w14:textId="24AD9334" w:rsidR="004B7144" w:rsidRDefault="004B7144" w:rsidP="00FA06DE">
            <w:pPr>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6866" w:type="dxa"/>
          </w:tcPr>
          <w:p w14:paraId="3AE8DE9F" w14:textId="4AC3812F" w:rsidR="004B7144" w:rsidRDefault="00567689" w:rsidP="00FA06DE">
            <w:pPr>
              <w:cnfStyle w:val="000000000000" w:firstRow="0" w:lastRow="0" w:firstColumn="0" w:lastColumn="0" w:oddVBand="0" w:evenVBand="0" w:oddHBand="0" w:evenHBand="0" w:firstRowFirstColumn="0" w:firstRowLastColumn="0" w:lastRowFirstColumn="0" w:lastRowLastColumn="0"/>
              <w:rPr>
                <w:lang w:val="en-GB"/>
              </w:rPr>
            </w:pPr>
            <w:r>
              <w:rPr>
                <w:lang w:val="en-GB"/>
              </w:rPr>
              <w:t>84%</w:t>
            </w:r>
          </w:p>
        </w:tc>
      </w:tr>
      <w:tr w:rsidR="004B7144" w14:paraId="57A933EA" w14:textId="77777777" w:rsidTr="00567689">
        <w:tc>
          <w:tcPr>
            <w:cnfStyle w:val="001000000000" w:firstRow="0" w:lastRow="0" w:firstColumn="1" w:lastColumn="0" w:oddVBand="0" w:evenVBand="0" w:oddHBand="0" w:evenHBand="0" w:firstRowFirstColumn="0" w:firstRowLastColumn="0" w:lastRowFirstColumn="0" w:lastRowLastColumn="0"/>
            <w:tcW w:w="1668" w:type="dxa"/>
          </w:tcPr>
          <w:p w14:paraId="3731B482" w14:textId="3995041C" w:rsidR="004B7144" w:rsidRDefault="004B7144" w:rsidP="00FA06DE">
            <w:pPr>
              <w:rPr>
                <w:lang w:val="en-GB"/>
              </w:rPr>
            </w:pPr>
            <w:r>
              <w:rPr>
                <w:lang w:val="en-GB"/>
              </w:rPr>
              <w:t>HOXC10</w:t>
            </w:r>
          </w:p>
        </w:tc>
        <w:tc>
          <w:tcPr>
            <w:tcW w:w="708" w:type="dxa"/>
          </w:tcPr>
          <w:p w14:paraId="08E6A776" w14:textId="31F4FA0C" w:rsidR="004B7144" w:rsidRDefault="004B7144" w:rsidP="00FA06DE">
            <w:pPr>
              <w:cnfStyle w:val="000000000000" w:firstRow="0" w:lastRow="0" w:firstColumn="0" w:lastColumn="0" w:oddVBand="0" w:evenVBand="0" w:oddHBand="0" w:evenHBand="0" w:firstRowFirstColumn="0" w:firstRowLastColumn="0" w:lastRowFirstColumn="0" w:lastRowLastColumn="0"/>
              <w:rPr>
                <w:lang w:val="en-GB"/>
              </w:rPr>
            </w:pPr>
            <w:r>
              <w:rPr>
                <w:lang w:val="en-GB"/>
              </w:rPr>
              <w:t>2</w:t>
            </w:r>
          </w:p>
        </w:tc>
        <w:tc>
          <w:tcPr>
            <w:tcW w:w="6866" w:type="dxa"/>
          </w:tcPr>
          <w:p w14:paraId="13B3113E" w14:textId="2CE7CAFD" w:rsidR="004B7144" w:rsidRDefault="00567689" w:rsidP="00FA06DE">
            <w:pPr>
              <w:cnfStyle w:val="000000000000" w:firstRow="0" w:lastRow="0" w:firstColumn="0" w:lastColumn="0" w:oddVBand="0" w:evenVBand="0" w:oddHBand="0" w:evenHBand="0" w:firstRowFirstColumn="0" w:firstRowLastColumn="0" w:lastRowFirstColumn="0" w:lastRowLastColumn="0"/>
              <w:rPr>
                <w:lang w:val="en-GB"/>
              </w:rPr>
            </w:pPr>
            <w:r>
              <w:rPr>
                <w:lang w:val="en-GB"/>
              </w:rPr>
              <w:t>83%</w:t>
            </w:r>
          </w:p>
        </w:tc>
      </w:tr>
      <w:tr w:rsidR="004B7144" w14:paraId="3681869C" w14:textId="77777777" w:rsidTr="00567689">
        <w:tc>
          <w:tcPr>
            <w:cnfStyle w:val="001000000000" w:firstRow="0" w:lastRow="0" w:firstColumn="1" w:lastColumn="0" w:oddVBand="0" w:evenVBand="0" w:oddHBand="0" w:evenHBand="0" w:firstRowFirstColumn="0" w:firstRowLastColumn="0" w:lastRowFirstColumn="0" w:lastRowLastColumn="0"/>
            <w:tcW w:w="1668" w:type="dxa"/>
          </w:tcPr>
          <w:p w14:paraId="11398149" w14:textId="2B31DA49" w:rsidR="004B7144" w:rsidRDefault="004B7144" w:rsidP="00FA06DE">
            <w:pPr>
              <w:rPr>
                <w:lang w:val="en-GB"/>
              </w:rPr>
            </w:pPr>
            <w:r>
              <w:rPr>
                <w:lang w:val="en-GB"/>
              </w:rPr>
              <w:t>PRSS21</w:t>
            </w:r>
          </w:p>
        </w:tc>
        <w:tc>
          <w:tcPr>
            <w:tcW w:w="708" w:type="dxa"/>
          </w:tcPr>
          <w:p w14:paraId="662188DC" w14:textId="1E297521" w:rsidR="004B7144" w:rsidRDefault="004B7144" w:rsidP="00FA06DE">
            <w:pPr>
              <w:cnfStyle w:val="000000000000" w:firstRow="0" w:lastRow="0" w:firstColumn="0" w:lastColumn="0" w:oddVBand="0" w:evenVBand="0" w:oddHBand="0" w:evenHBand="0" w:firstRowFirstColumn="0" w:firstRowLastColumn="0" w:lastRowFirstColumn="0" w:lastRowLastColumn="0"/>
              <w:rPr>
                <w:lang w:val="en-GB"/>
              </w:rPr>
            </w:pPr>
            <w:r>
              <w:rPr>
                <w:lang w:val="en-GB"/>
              </w:rPr>
              <w:t>3</w:t>
            </w:r>
          </w:p>
        </w:tc>
        <w:tc>
          <w:tcPr>
            <w:tcW w:w="6866" w:type="dxa"/>
          </w:tcPr>
          <w:p w14:paraId="2F8C5ABB" w14:textId="5945E4D4" w:rsidR="004B7144" w:rsidRDefault="00567689" w:rsidP="00FA06DE">
            <w:pPr>
              <w:cnfStyle w:val="000000000000" w:firstRow="0" w:lastRow="0" w:firstColumn="0" w:lastColumn="0" w:oddVBand="0" w:evenVBand="0" w:oddHBand="0" w:evenHBand="0" w:firstRowFirstColumn="0" w:firstRowLastColumn="0" w:lastRowFirstColumn="0" w:lastRowLastColumn="0"/>
              <w:rPr>
                <w:lang w:val="en-GB"/>
              </w:rPr>
            </w:pPr>
            <w:r>
              <w:rPr>
                <w:lang w:val="en-GB"/>
              </w:rPr>
              <w:t>78.5%</w:t>
            </w:r>
          </w:p>
        </w:tc>
      </w:tr>
      <w:tr w:rsidR="004B7144" w14:paraId="11E5A15E" w14:textId="77777777" w:rsidTr="00567689">
        <w:tc>
          <w:tcPr>
            <w:cnfStyle w:val="001000000000" w:firstRow="0" w:lastRow="0" w:firstColumn="1" w:lastColumn="0" w:oddVBand="0" w:evenVBand="0" w:oddHBand="0" w:evenHBand="0" w:firstRowFirstColumn="0" w:firstRowLastColumn="0" w:lastRowFirstColumn="0" w:lastRowLastColumn="0"/>
            <w:tcW w:w="1668" w:type="dxa"/>
          </w:tcPr>
          <w:p w14:paraId="2215DDE0" w14:textId="355371DD" w:rsidR="004B7144" w:rsidRDefault="004B7144" w:rsidP="00FA06DE">
            <w:pPr>
              <w:rPr>
                <w:lang w:val="en-GB"/>
              </w:rPr>
            </w:pPr>
            <w:r>
              <w:rPr>
                <w:lang w:val="en-GB"/>
              </w:rPr>
              <w:t>HOXA13</w:t>
            </w:r>
          </w:p>
        </w:tc>
        <w:tc>
          <w:tcPr>
            <w:tcW w:w="708" w:type="dxa"/>
          </w:tcPr>
          <w:p w14:paraId="3BED8DA0" w14:textId="377F3381" w:rsidR="004B7144" w:rsidRDefault="004B7144" w:rsidP="00FA06DE">
            <w:pPr>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c>
          <w:tcPr>
            <w:tcW w:w="6866" w:type="dxa"/>
          </w:tcPr>
          <w:p w14:paraId="235F1642" w14:textId="7CE6A9D5" w:rsidR="004B7144" w:rsidRDefault="00567689" w:rsidP="00FA06DE">
            <w:pPr>
              <w:cnfStyle w:val="000000000000" w:firstRow="0" w:lastRow="0" w:firstColumn="0" w:lastColumn="0" w:oddVBand="0" w:evenVBand="0" w:oddHBand="0" w:evenHBand="0" w:firstRowFirstColumn="0" w:firstRowLastColumn="0" w:lastRowFirstColumn="0" w:lastRowLastColumn="0"/>
              <w:rPr>
                <w:lang w:val="en-GB"/>
              </w:rPr>
            </w:pPr>
            <w:r>
              <w:rPr>
                <w:lang w:val="en-GB"/>
              </w:rPr>
              <w:t>67%</w:t>
            </w:r>
          </w:p>
        </w:tc>
      </w:tr>
      <w:tr w:rsidR="004B7144" w14:paraId="024AC213" w14:textId="77777777" w:rsidTr="00567689">
        <w:tc>
          <w:tcPr>
            <w:cnfStyle w:val="001000000000" w:firstRow="0" w:lastRow="0" w:firstColumn="1" w:lastColumn="0" w:oddVBand="0" w:evenVBand="0" w:oddHBand="0" w:evenHBand="0" w:firstRowFirstColumn="0" w:firstRowLastColumn="0" w:lastRowFirstColumn="0" w:lastRowLastColumn="0"/>
            <w:tcW w:w="1668" w:type="dxa"/>
          </w:tcPr>
          <w:p w14:paraId="316C6040" w14:textId="1F40DE76" w:rsidR="004B7144" w:rsidRDefault="004B7144" w:rsidP="00FA06DE">
            <w:pPr>
              <w:rPr>
                <w:lang w:val="en-GB"/>
              </w:rPr>
            </w:pPr>
            <w:r>
              <w:rPr>
                <w:lang w:val="en-GB"/>
              </w:rPr>
              <w:t>HOXC9</w:t>
            </w:r>
          </w:p>
        </w:tc>
        <w:tc>
          <w:tcPr>
            <w:tcW w:w="708" w:type="dxa"/>
          </w:tcPr>
          <w:p w14:paraId="25B54D92" w14:textId="25E79E67" w:rsidR="004B7144" w:rsidRDefault="004B7144" w:rsidP="00FA06DE">
            <w:pPr>
              <w:cnfStyle w:val="000000000000" w:firstRow="0" w:lastRow="0" w:firstColumn="0" w:lastColumn="0" w:oddVBand="0" w:evenVBand="0" w:oddHBand="0" w:evenHBand="0" w:firstRowFirstColumn="0" w:firstRowLastColumn="0" w:lastRowFirstColumn="0" w:lastRowLastColumn="0"/>
              <w:rPr>
                <w:lang w:val="en-GB"/>
              </w:rPr>
            </w:pPr>
            <w:r>
              <w:rPr>
                <w:lang w:val="en-GB"/>
              </w:rPr>
              <w:t>5</w:t>
            </w:r>
          </w:p>
        </w:tc>
        <w:tc>
          <w:tcPr>
            <w:tcW w:w="6866" w:type="dxa"/>
          </w:tcPr>
          <w:p w14:paraId="376D971B" w14:textId="454B9DC4" w:rsidR="004B7144" w:rsidRDefault="00567689" w:rsidP="00FA06DE">
            <w:pPr>
              <w:cnfStyle w:val="000000000000" w:firstRow="0" w:lastRow="0" w:firstColumn="0" w:lastColumn="0" w:oddVBand="0" w:evenVBand="0" w:oddHBand="0" w:evenHBand="0" w:firstRowFirstColumn="0" w:firstRowLastColumn="0" w:lastRowFirstColumn="0" w:lastRowLastColumn="0"/>
              <w:rPr>
                <w:lang w:val="en-GB"/>
              </w:rPr>
            </w:pPr>
            <w:r>
              <w:rPr>
                <w:lang w:val="en-GB"/>
              </w:rPr>
              <w:t>62%</w:t>
            </w:r>
          </w:p>
        </w:tc>
      </w:tr>
      <w:tr w:rsidR="004B7144" w14:paraId="0C0078AC" w14:textId="77777777" w:rsidTr="00567689">
        <w:tc>
          <w:tcPr>
            <w:cnfStyle w:val="001000000000" w:firstRow="0" w:lastRow="0" w:firstColumn="1" w:lastColumn="0" w:oddVBand="0" w:evenVBand="0" w:oddHBand="0" w:evenHBand="0" w:firstRowFirstColumn="0" w:firstRowLastColumn="0" w:lastRowFirstColumn="0" w:lastRowLastColumn="0"/>
            <w:tcW w:w="1668" w:type="dxa"/>
          </w:tcPr>
          <w:p w14:paraId="09040F86" w14:textId="57F21B82" w:rsidR="004B7144" w:rsidRPr="004B7144" w:rsidRDefault="004B7144" w:rsidP="00FA06DE">
            <w:pPr>
              <w:rPr>
                <w:i/>
                <w:iCs/>
                <w:lang w:val="en-GB"/>
              </w:rPr>
            </w:pPr>
            <w:r w:rsidRPr="004B7144">
              <w:rPr>
                <w:i/>
                <w:iCs/>
                <w:lang w:val="en-GB"/>
              </w:rPr>
              <w:t>Helicobacter</w:t>
            </w:r>
          </w:p>
        </w:tc>
        <w:tc>
          <w:tcPr>
            <w:tcW w:w="708" w:type="dxa"/>
          </w:tcPr>
          <w:p w14:paraId="7BD43922" w14:textId="5E6C14BE" w:rsidR="004B7144" w:rsidRDefault="004B7144" w:rsidP="00FA06DE">
            <w:pPr>
              <w:cnfStyle w:val="000000000000" w:firstRow="0" w:lastRow="0" w:firstColumn="0" w:lastColumn="0" w:oddVBand="0" w:evenVBand="0" w:oddHBand="0" w:evenHBand="0" w:firstRowFirstColumn="0" w:firstRowLastColumn="0" w:lastRowFirstColumn="0" w:lastRowLastColumn="0"/>
              <w:rPr>
                <w:lang w:val="en-GB"/>
              </w:rPr>
            </w:pPr>
            <w:r>
              <w:rPr>
                <w:lang w:val="en-GB"/>
              </w:rPr>
              <w:t>6</w:t>
            </w:r>
          </w:p>
        </w:tc>
        <w:tc>
          <w:tcPr>
            <w:tcW w:w="6866" w:type="dxa"/>
          </w:tcPr>
          <w:p w14:paraId="17A0B9B1" w14:textId="177240A6" w:rsidR="004B7144" w:rsidRDefault="00567689" w:rsidP="00567689">
            <w:pPr>
              <w:keepNext/>
              <w:cnfStyle w:val="000000000000" w:firstRow="0" w:lastRow="0" w:firstColumn="0" w:lastColumn="0" w:oddVBand="0" w:evenVBand="0" w:oddHBand="0" w:evenHBand="0" w:firstRowFirstColumn="0" w:firstRowLastColumn="0" w:lastRowFirstColumn="0" w:lastRowLastColumn="0"/>
              <w:rPr>
                <w:lang w:val="en-GB"/>
              </w:rPr>
            </w:pPr>
            <w:r>
              <w:rPr>
                <w:lang w:val="en-GB"/>
              </w:rPr>
              <w:t>53%</w:t>
            </w:r>
          </w:p>
        </w:tc>
      </w:tr>
    </w:tbl>
    <w:p w14:paraId="7C4B42E7" w14:textId="77777777" w:rsidR="00567689" w:rsidRPr="00C170C1" w:rsidRDefault="00567689" w:rsidP="00567689">
      <w:pPr>
        <w:pStyle w:val="Caption"/>
        <w:rPr>
          <w:lang w:val="en-GB"/>
        </w:rPr>
      </w:pPr>
      <w:bookmarkStart w:id="7" w:name="_Ref131267058"/>
      <w:r>
        <w:lastRenderedPageBreak/>
        <w:t xml:space="preserve">Table </w:t>
      </w:r>
      <w:fldSimple w:instr=" SEQ Table \* ARABIC ">
        <w:r>
          <w:rPr>
            <w:noProof/>
          </w:rPr>
          <w:t>3</w:t>
        </w:r>
      </w:fldSimple>
      <w:bookmarkEnd w:id="7"/>
      <w:r>
        <w:t xml:space="preserve">: </w:t>
      </w:r>
      <w:r>
        <w:t>top g</w:t>
      </w:r>
      <w:r w:rsidRPr="00966BE8">
        <w:t>enus features selected</w:t>
      </w:r>
      <w:r>
        <w:t xml:space="preserve"> of the GE </w:t>
      </w:r>
      <w:r w:rsidRPr="004D301D">
        <w:t>∩</w:t>
      </w:r>
      <w:r>
        <w:t xml:space="preserve"> GENUS data set</w:t>
      </w:r>
      <w:r>
        <w:rPr>
          <w:noProof/>
        </w:rPr>
        <w:t xml:space="preserve"> with linear regression feature selection with a feature selection number of 10. The table rows denote the name of the top selected genus features, while the Frequency column denotes how many times the feature was selected across 200 random sampling iterations.</w:t>
      </w:r>
    </w:p>
    <w:p w14:paraId="04E5C845" w14:textId="6E52907A" w:rsidR="004B7144" w:rsidRPr="00E255FE" w:rsidRDefault="004B7144" w:rsidP="00567689">
      <w:pPr>
        <w:pStyle w:val="Caption"/>
        <w:rPr>
          <w:lang w:val="en-GB"/>
        </w:rPr>
      </w:pPr>
    </w:p>
    <w:p w14:paraId="12333B30" w14:textId="1BEF7F2F" w:rsidR="00FA06DE" w:rsidRDefault="00B30E83" w:rsidP="00F0583A">
      <w:pPr>
        <w:pStyle w:val="Heading2"/>
      </w:pPr>
      <w:r>
        <w:t>Using complex integration method does not improve performance of integrated set</w:t>
      </w:r>
    </w:p>
    <w:p w14:paraId="4E364671" w14:textId="68A308AE" w:rsidR="006442A3" w:rsidRDefault="006442A3" w:rsidP="006442A3">
      <w:r>
        <w:t>In order to determine whether the lack of performance when integrating the two modalities was due to the simple, concatenation-based integration method, we attempted to integrate the two modalities using a more advanced and proven integration method. Namely, an autoencoder and nonnegative matrix factorization.</w:t>
      </w:r>
    </w:p>
    <w:p w14:paraId="5FE20E48" w14:textId="00E7AD4B" w:rsidR="006442A3" w:rsidRPr="006442A3" w:rsidRDefault="009703A2" w:rsidP="006442A3">
      <w:pPr>
        <w:pStyle w:val="Heading3"/>
      </w:pPr>
      <w:r>
        <w:t>No improvement with holo-omic approach with a</w:t>
      </w:r>
      <w:r w:rsidR="00447E7D" w:rsidRPr="00447E7D">
        <w:t xml:space="preserve">utoencoder </w:t>
      </w:r>
      <w:r>
        <w:t>integrated features</w:t>
      </w:r>
    </w:p>
    <w:p w14:paraId="5DAB486D" w14:textId="54349798" w:rsidR="009703A2" w:rsidRDefault="009703A2" w:rsidP="00447E7D">
      <w:r>
        <w:t xml:space="preserve">As autoencoders have successfully been used to integrate multi-omics host features, partially due to its ability to capture nonlinear relationships between features, we used an autoencoder to integrate the GE and GENUS features and then trained a prediction model on the integrated data. We based our model on a deep autoencoder architecture successfully used by Chaudhary et al. to integrate host multi-omics data for liver cancer. Using an autoencoder for liver cancer survival rate prediction and subtype classification </w:t>
      </w:r>
      <w:r>
        <w:fldChar w:fldCharType="begin"/>
      </w:r>
      <w:r w:rsidR="0065515F">
        <w:instrText xml:space="preserve"> ADDIN ZOTERO_ITEM CSL_CITATION {"citationID":"aoadN0Fp","properties":{"formattedCitation":"\\super 2\\nosupersub{}","plainCitation":"2","noteIndex":0},"citationItems":[{"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schema":"https://github.com/citation-style-language/schema/raw/master/csl-citation.json"} </w:instrText>
      </w:r>
      <w:r>
        <w:fldChar w:fldCharType="separate"/>
      </w:r>
      <w:r w:rsidR="0065515F" w:rsidRPr="0065515F">
        <w:rPr>
          <w:rFonts w:ascii="Calibri" w:hAnsi="Calibri" w:cs="Calibri"/>
          <w:szCs w:val="24"/>
          <w:vertAlign w:val="superscript"/>
        </w:rPr>
        <w:t>2</w:t>
      </w:r>
      <w:r>
        <w:fldChar w:fldCharType="end"/>
      </w:r>
      <w:r>
        <w:t xml:space="preserve"> as well as other prediction tasks </w:t>
      </w:r>
      <w:r>
        <w:fldChar w:fldCharType="begin"/>
      </w:r>
      <w:r w:rsidR="001916FD">
        <w:instrText xml:space="preserve"> ADDIN ZOTERO_ITEM CSL_CITATION {"citationID":"m52EkaQl","properties":{"formattedCitation":"\\super 28\\nosupersub{}","plainCitation":"28","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schema":"https://github.com/citation-style-language/schema/raw/master/csl-citation.json"} </w:instrText>
      </w:r>
      <w:r>
        <w:fldChar w:fldCharType="separate"/>
      </w:r>
      <w:r w:rsidR="001916FD" w:rsidRPr="001916FD">
        <w:rPr>
          <w:rFonts w:ascii="Calibri" w:hAnsi="Calibri" w:cs="Calibri"/>
          <w:szCs w:val="24"/>
          <w:vertAlign w:val="superscript"/>
        </w:rPr>
        <w:t>28</w:t>
      </w:r>
      <w:r>
        <w:fldChar w:fldCharType="end"/>
      </w:r>
      <w:r>
        <w:t>.</w:t>
      </w:r>
    </w:p>
    <w:p w14:paraId="22CBA7D2" w14:textId="497E47B9" w:rsidR="00447E7D" w:rsidRDefault="009703A2" w:rsidP="00447E7D">
      <w:r>
        <w:t xml:space="preserve">Again, there is no additional improvement </w:t>
      </w:r>
      <w:r w:rsidR="007B09BD">
        <w:t xml:space="preserve">with the holo-omics approach when using AE integrated features over only using GE features (P = 0.5) </w:t>
      </w:r>
      <w:r w:rsidR="00D11545">
        <w:t>(</w:t>
      </w:r>
      <w:r w:rsidR="00D11545">
        <w:fldChar w:fldCharType="begin"/>
      </w:r>
      <w:r w:rsidR="00D11545">
        <w:instrText xml:space="preserve"> REF _Ref128409828 \h </w:instrText>
      </w:r>
      <w:r w:rsidR="00D11545">
        <w:fldChar w:fldCharType="separate"/>
      </w:r>
      <w:r w:rsidR="00BD1C61">
        <w:t xml:space="preserve">Figure </w:t>
      </w:r>
      <w:r w:rsidR="00BD1C61">
        <w:rPr>
          <w:noProof/>
        </w:rPr>
        <w:t>10</w:t>
      </w:r>
      <w:r w:rsidR="00D11545">
        <w:fldChar w:fldCharType="end"/>
      </w:r>
      <w:r w:rsidR="00D11545">
        <w:t>).</w:t>
      </w:r>
      <w:r w:rsidR="007B09BD">
        <w:t xml:space="preserve"> As can be seen, the model does converge to the same RMSE error with fewer amounts of features, which indicates that it is able to capture a latent representation of the integrated features. However, it does not appear to offer additional information over simply using the gene expression data alone.</w:t>
      </w:r>
    </w:p>
    <w:p w14:paraId="72365003" w14:textId="0447B58C" w:rsidR="00D216E4" w:rsidRDefault="00D216E4" w:rsidP="00447E7D"/>
    <w:p w14:paraId="62AF5B0F" w14:textId="77777777" w:rsidR="00277133" w:rsidRDefault="00277133" w:rsidP="00277133">
      <w:pPr>
        <w:keepNext/>
      </w:pPr>
      <w:r>
        <w:rPr>
          <w:noProof/>
        </w:rPr>
        <w:drawing>
          <wp:inline distT="0" distB="0" distL="0" distR="0" wp14:anchorId="2B0AA7A2" wp14:editId="7F3ADD3D">
            <wp:extent cx="5608760" cy="28702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4">
                      <a:extLst>
                        <a:ext uri="{28A0092B-C50C-407E-A947-70E740481C1C}">
                          <a14:useLocalDpi xmlns:a14="http://schemas.microsoft.com/office/drawing/2010/main" val="0"/>
                        </a:ext>
                      </a:extLst>
                    </a:blip>
                    <a:stretch>
                      <a:fillRect/>
                    </a:stretch>
                  </pic:blipFill>
                  <pic:spPr>
                    <a:xfrm>
                      <a:off x="0" y="0"/>
                      <a:ext cx="5627608" cy="2879845"/>
                    </a:xfrm>
                    <a:prstGeom prst="rect">
                      <a:avLst/>
                    </a:prstGeom>
                  </pic:spPr>
                </pic:pic>
              </a:graphicData>
            </a:graphic>
          </wp:inline>
        </w:drawing>
      </w:r>
    </w:p>
    <w:p w14:paraId="74A78AE3" w14:textId="2EF9988A" w:rsidR="00703129" w:rsidRDefault="00277133" w:rsidP="00703129">
      <w:pPr>
        <w:pStyle w:val="Caption"/>
      </w:pPr>
      <w:bookmarkStart w:id="8" w:name="_Ref128409828"/>
      <w:r>
        <w:t xml:space="preserve">Figure </w:t>
      </w:r>
      <w:fldSimple w:instr=" SEQ Figure \* ARABIC ">
        <w:r w:rsidR="00BD1C61">
          <w:rPr>
            <w:noProof/>
          </w:rPr>
          <w:t>10</w:t>
        </w:r>
      </w:fldSimple>
      <w:bookmarkEnd w:id="8"/>
      <w:r>
        <w:t>:</w:t>
      </w:r>
      <w:r w:rsidR="00703129" w:rsidRPr="00703129">
        <w:t xml:space="preserve"> </w:t>
      </w:r>
      <w:r w:rsidR="00703129">
        <w:t xml:space="preserve">root-mean-squared error (RMSE) for the stage prediction endpoint for STAD (stomach adenocarcinoma). Each line contains the RMSE for an elastic net model trained and tested on a different modality, namely on the genus abundance data (GENUS), the gene expression data (GE), the concatenated genus + gene expression data (GE </w:t>
      </w:r>
      <w:r w:rsidR="00703129" w:rsidRPr="004D301D">
        <w:t>∩</w:t>
      </w:r>
      <w:r w:rsidR="00703129">
        <w:t xml:space="preserve"> GENUS) </w:t>
      </w:r>
      <w:r w:rsidR="00703129" w:rsidRPr="00E07EFA">
        <w:t xml:space="preserve">and </w:t>
      </w:r>
      <w:r w:rsidR="00703129">
        <w:t xml:space="preserve">the </w:t>
      </w:r>
      <w:r w:rsidR="00703129" w:rsidRPr="00E07EFA">
        <w:t xml:space="preserve">genus + gene expression features </w:t>
      </w:r>
      <w:r w:rsidR="00703129">
        <w:t xml:space="preserve">integrated with an autoencoder </w:t>
      </w:r>
      <w:r w:rsidR="00703129" w:rsidRPr="00E07EFA">
        <w:t>(GE ∩ GENUS (</w:t>
      </w:r>
      <w:r w:rsidR="00703129">
        <w:t>ae</w:t>
      </w:r>
      <w:r w:rsidR="00703129" w:rsidRPr="00E07EFA">
        <w:t>))</w:t>
      </w:r>
      <w:r w:rsidR="00703129">
        <w:t>. The endpoints of each horizontal line segment indicate the average RMSE across every random sampling iteration, while the vertical line segments indicates the standard deviation of the RMSE across these iterations.</w:t>
      </w:r>
    </w:p>
    <w:p w14:paraId="68C73FBD" w14:textId="35510D7A" w:rsidR="00704A12" w:rsidRPr="00704A12" w:rsidRDefault="00704A12" w:rsidP="00704A12">
      <w:r w:rsidRPr="00704A12">
        <w:lastRenderedPageBreak/>
        <w:t xml:space="preserve">To investigate whether the lack of performance is due to the integration method or the combination of both modalities, we also build a model on each modality integrated with the autoencoder separately.  </w:t>
      </w:r>
    </w:p>
    <w:p w14:paraId="1C4DAF5D" w14:textId="4DDF4C7E" w:rsidR="00447E7D" w:rsidRDefault="001C0BC0" w:rsidP="00447E7D">
      <w:pPr>
        <w:pStyle w:val="Heading3"/>
      </w:pPr>
      <w:r>
        <w:t>No improvement with holo-omic approach with n</w:t>
      </w:r>
      <w:r w:rsidR="00447E7D">
        <w:t xml:space="preserve">onnegative matrix factorization </w:t>
      </w:r>
      <w:r>
        <w:t>integrated features</w:t>
      </w:r>
    </w:p>
    <w:p w14:paraId="4D08D14F" w14:textId="06B5C890" w:rsidR="00AB203A" w:rsidRDefault="00447E7D" w:rsidP="00447E7D">
      <w:r>
        <w:t>To</w:t>
      </w:r>
      <w:r w:rsidR="00AB203A">
        <w:t xml:space="preserve"> further rule out whether the lack of improvement when integrating modalities is due to the feature extraction method, we also integrated the different modalities using nonnegative matrix factorization.</w:t>
      </w:r>
      <w:r w:rsidR="00AA50A5">
        <w:t xml:space="preserve"> It is a method which does not assume noncorrelation between components, which might be more in line with biological data than other commonly used methods such as PCA and ICA, and provides easy to interpret results </w:t>
      </w:r>
      <w:r w:rsidR="00AA50A5">
        <w:fldChar w:fldCharType="begin"/>
      </w:r>
      <w:r w:rsidR="000D458C">
        <w:instrText xml:space="preserve"> ADDIN ZOTERO_ITEM CSL_CITATION {"citationID":"UV6NrViK","properties":{"formattedCitation":"\\super 39\\nosupersub{}","plainCitation":"39","noteIndex":0},"citationItems":[{"id":241,"uris":["http://zotero.org/users/local/0zqklVfX/items/7GMNFLSA"],"itemData":{"id":241,"type":"article-journal","abstract":"The increase in the expectations of artificial intelligence (AI) technology has led to machine learning technology being actively used in the medical field. Non-negative matrix factorization (NMF) is a machine learning technique used for image analysis, speech recognition, and language processing; recently, it is being applied to medical research. Precision medicine, wherein important information is extracted from large-scale medical data to provide optimal medical care for every individual, is considered important in medical policies globally, and the application of machine learning techniques to this end is being handled in several ways. NMF is also introduced differently because of the characteristics of its algorithms. In this review, the importance of NMF in the field of medicine, with a focus on the field of oncology, is described by explaining the mathematical science of NMF and the characteristics of the algorithm, providing examples of how NMF can be used to establish precision medicine, and presenting the challenges of NMF. Finally, the direction regarding the effective use of NMF in the field of oncology is also discussed.","container-title":"Briefings in Bioinformatics","DOI":"10.1093/bib/bbac246","ISSN":"1477-4054","issue":"4","journalAbbreviation":"Briefings in Bioinformatics","page":"bbac246","source":"Silverchair","title":"Application of non-negative matrix factorization in oncology: one approach for establishing precision medicine","title-short":"Application of non-negative matrix factorization in oncology","volume":"23","author":[{"family":"Hamamoto","given":"Ryuji"},{"family":"Takasawa","given":"Ken"},{"family":"Machino","given":"Hidenori"},{"family":"Kobayashi","given":"Kazuma"},{"family":"Takahashi","given":"Satoshi"},{"family":"Bolatkan","given":"Amina"},{"family":"Shinkai","given":"Norio"},{"family":"Sakai","given":"Akira"},{"family":"Aoyama","given":"Rina"},{"family":"Yamada","given":"Masayoshi"},{"family":"Asada","given":"Ken"},{"family":"Komatsu","given":"Masaaki"},{"family":"Okamoto","given":"Koji"},{"family":"Kameoka","given":"Hirokazu"},{"family":"Kaneko","given":"Syuzo"}],"issued":{"date-parts":[["2022",7,1]]}}}],"schema":"https://github.com/citation-style-language/schema/raw/master/csl-citation.json"} </w:instrText>
      </w:r>
      <w:r w:rsidR="00AA50A5">
        <w:fldChar w:fldCharType="separate"/>
      </w:r>
      <w:r w:rsidR="000D458C" w:rsidRPr="000D458C">
        <w:rPr>
          <w:rFonts w:ascii="Calibri" w:hAnsi="Calibri" w:cs="Calibri"/>
          <w:szCs w:val="24"/>
          <w:vertAlign w:val="superscript"/>
        </w:rPr>
        <w:t>39</w:t>
      </w:r>
      <w:r w:rsidR="00AA50A5">
        <w:fldChar w:fldCharType="end"/>
      </w:r>
      <w:r w:rsidR="00AA50A5">
        <w:t xml:space="preserve">. It is also found some success when being used on gene expression data to identify disease clusters </w:t>
      </w:r>
      <w:r w:rsidR="00AA50A5">
        <w:fldChar w:fldCharType="begin"/>
      </w:r>
      <w:r w:rsidR="000D458C">
        <w:instrText xml:space="preserve"> ADDIN ZOTERO_ITEM CSL_CITATION {"citationID":"rhgLahdA","properties":{"formattedCitation":"\\super 39\\nosupersub{}","plainCitation":"39","noteIndex":0},"citationItems":[{"id":241,"uris":["http://zotero.org/users/local/0zqklVfX/items/7GMNFLSA"],"itemData":{"id":241,"type":"article-journal","abstract":"The increase in the expectations of artificial intelligence (AI) technology has led to machine learning technology being actively used in the medical field. Non-negative matrix factorization (NMF) is a machine learning technique used for image analysis, speech recognition, and language processing; recently, it is being applied to medical research. Precision medicine, wherein important information is extracted from large-scale medical data to provide optimal medical care for every individual, is considered important in medical policies globally, and the application of machine learning techniques to this end is being handled in several ways. NMF is also introduced differently because of the characteristics of its algorithms. In this review, the importance of NMF in the field of medicine, with a focus on the field of oncology, is described by explaining the mathematical science of NMF and the characteristics of the algorithm, providing examples of how NMF can be used to establish precision medicine, and presenting the challenges of NMF. Finally, the direction regarding the effective use of NMF in the field of oncology is also discussed.","container-title":"Briefings in Bioinformatics","DOI":"10.1093/bib/bbac246","ISSN":"1477-4054","issue":"4","journalAbbreviation":"Briefings in Bioinformatics","page":"bbac246","source":"Silverchair","title":"Application of non-negative matrix factorization in oncology: one approach for establishing precision medicine","title-short":"Application of non-negative matrix factorization in oncology","volume":"23","author":[{"family":"Hamamoto","given":"Ryuji"},{"family":"Takasawa","given":"Ken"},{"family":"Machino","given":"Hidenori"},{"family":"Kobayashi","given":"Kazuma"},{"family":"Takahashi","given":"Satoshi"},{"family":"Bolatkan","given":"Amina"},{"family":"Shinkai","given":"Norio"},{"family":"Sakai","given":"Akira"},{"family":"Aoyama","given":"Rina"},{"family":"Yamada","given":"Masayoshi"},{"family":"Asada","given":"Ken"},{"family":"Komatsu","given":"Masaaki"},{"family":"Okamoto","given":"Koji"},{"family":"Kameoka","given":"Hirokazu"},{"family":"Kaneko","given":"Syuzo"}],"issued":{"date-parts":[["2022",7,1]]}}}],"schema":"https://github.com/citation-style-language/schema/raw/master/csl-citation.json"} </w:instrText>
      </w:r>
      <w:r w:rsidR="00AA50A5">
        <w:fldChar w:fldCharType="separate"/>
      </w:r>
      <w:r w:rsidR="000D458C" w:rsidRPr="000D458C">
        <w:rPr>
          <w:rFonts w:ascii="Calibri" w:hAnsi="Calibri" w:cs="Calibri"/>
          <w:szCs w:val="24"/>
          <w:vertAlign w:val="superscript"/>
        </w:rPr>
        <w:t>39</w:t>
      </w:r>
      <w:r w:rsidR="00AA50A5">
        <w:fldChar w:fldCharType="end"/>
      </w:r>
      <w:r w:rsidR="00AA50A5">
        <w:t>.</w:t>
      </w:r>
    </w:p>
    <w:p w14:paraId="6536ABFD" w14:textId="0C0CE1B3" w:rsidR="00447E7D" w:rsidRDefault="00A753D0" w:rsidP="00447E7D">
      <w:r>
        <w:t xml:space="preserve">This is a method which extracts meaningful features from a high dimensional space by decomposing the feature matrix </w:t>
      </w:r>
      <m:oMath>
        <m:r>
          <w:rPr>
            <w:rFonts w:ascii="Cambria Math" w:hAnsi="Cambria Math"/>
          </w:rPr>
          <m:t>X∈</m:t>
        </m:r>
        <m:sSup>
          <m:sSupPr>
            <m:ctrlPr>
              <w:rPr>
                <w:rFonts w:ascii="Cambria Math" w:hAnsi="Cambria Math"/>
                <w:i/>
              </w:rPr>
            </m:ctrlPr>
          </m:sSupPr>
          <m:e>
            <m:r>
              <w:rPr>
                <w:rFonts w:ascii="Cambria Math" w:hAnsi="Cambria Math"/>
              </w:rPr>
              <m:t>R</m:t>
            </m:r>
          </m:e>
          <m:sup>
            <m:r>
              <w:rPr>
                <w:rFonts w:ascii="Cambria Math" w:hAnsi="Cambria Math"/>
              </w:rPr>
              <m:t>nxp</m:t>
            </m:r>
          </m:sup>
        </m:sSup>
      </m:oMath>
      <w:r w:rsidR="00AB203A">
        <w:t xml:space="preserve"> </w:t>
      </w:r>
      <w:r>
        <w:t xml:space="preserve">into a </w:t>
      </w:r>
      <w:r w:rsidR="00A04A9A">
        <w:t xml:space="preserve">coefficients matrix </w:t>
      </w:r>
      <m:oMath>
        <m:r>
          <w:rPr>
            <w:rFonts w:ascii="Cambria Math" w:hAnsi="Cambria Math"/>
          </w:rPr>
          <m:t>W∈</m:t>
        </m:r>
        <m:sSup>
          <m:sSupPr>
            <m:ctrlPr>
              <w:rPr>
                <w:rFonts w:ascii="Cambria Math" w:hAnsi="Cambria Math"/>
                <w:i/>
              </w:rPr>
            </m:ctrlPr>
          </m:sSupPr>
          <m:e>
            <m:r>
              <w:rPr>
                <w:rFonts w:ascii="Cambria Math" w:hAnsi="Cambria Math"/>
              </w:rPr>
              <m:t>R</m:t>
            </m:r>
          </m:e>
          <m:sup>
            <m:r>
              <w:rPr>
                <w:rFonts w:ascii="Cambria Math" w:hAnsi="Cambria Math"/>
              </w:rPr>
              <m:t>nxr</m:t>
            </m:r>
          </m:sup>
        </m:sSup>
      </m:oMath>
      <w:r w:rsidR="00A04A9A">
        <w:t xml:space="preserve">  and a </w:t>
      </w:r>
      <w:r>
        <w:t xml:space="preserve">components matrix </w:t>
      </w:r>
      <m:oMath>
        <m:r>
          <w:rPr>
            <w:rFonts w:ascii="Cambria Math" w:hAnsi="Cambria Math"/>
          </w:rPr>
          <m:t>H∈</m:t>
        </m:r>
        <m:sSup>
          <m:sSupPr>
            <m:ctrlPr>
              <w:rPr>
                <w:rFonts w:ascii="Cambria Math" w:hAnsi="Cambria Math"/>
                <w:i/>
              </w:rPr>
            </m:ctrlPr>
          </m:sSupPr>
          <m:e>
            <m:r>
              <w:rPr>
                <w:rFonts w:ascii="Cambria Math" w:hAnsi="Cambria Math"/>
              </w:rPr>
              <m:t>R</m:t>
            </m:r>
          </m:e>
          <m:sup>
            <m:r>
              <w:rPr>
                <w:rFonts w:ascii="Cambria Math" w:hAnsi="Cambria Math"/>
              </w:rPr>
              <m:t>rxp</m:t>
            </m:r>
          </m:sup>
        </m:sSup>
      </m:oMath>
      <w:r w:rsidR="00A04A9A">
        <w:rPr>
          <w:rFonts w:eastAsiaTheme="minorEastAsia"/>
        </w:rPr>
        <w:t xml:space="preserve">, where </w:t>
      </w:r>
      <m:oMath>
        <m:r>
          <w:rPr>
            <w:rFonts w:ascii="Cambria Math" w:eastAsiaTheme="minorEastAsia" w:hAnsi="Cambria Math"/>
          </w:rPr>
          <m:t>r</m:t>
        </m:r>
      </m:oMath>
      <w:r w:rsidR="00A04A9A">
        <w:t xml:space="preserve"> </w:t>
      </w:r>
      <w:r w:rsidR="00D84B1D">
        <w:t>is the number of bases components. These bases components are then used to obtain a lower dimensional representation of the features data. While, unlike the prediction model using the AE integrated features, the model using the NMF features does not flatline, it still does not provide additional improvement over using the gene expression layer separately</w:t>
      </w:r>
      <w:r w:rsidR="00277133">
        <w:t xml:space="preserve"> (</w:t>
      </w:r>
      <w:r w:rsidR="00D11545">
        <w:fldChar w:fldCharType="begin"/>
      </w:r>
      <w:r w:rsidR="00D11545">
        <w:instrText xml:space="preserve"> REF _Ref128409800 \h </w:instrText>
      </w:r>
      <w:r w:rsidR="00D11545">
        <w:fldChar w:fldCharType="separate"/>
      </w:r>
      <w:r w:rsidR="00BD1C61">
        <w:t xml:space="preserve">Figure </w:t>
      </w:r>
      <w:r w:rsidR="00BD1C61">
        <w:rPr>
          <w:noProof/>
        </w:rPr>
        <w:t>11</w:t>
      </w:r>
      <w:r w:rsidR="00D11545">
        <w:fldChar w:fldCharType="end"/>
      </w:r>
      <w:r w:rsidR="00277133">
        <w:t>)</w:t>
      </w:r>
      <w:r w:rsidR="00D84B1D">
        <w:t>.</w:t>
      </w:r>
    </w:p>
    <w:p w14:paraId="7C46B251" w14:textId="17D3D3DE" w:rsidR="00D216E4" w:rsidRDefault="00D216E4" w:rsidP="00447E7D"/>
    <w:p w14:paraId="48991351" w14:textId="177E6EA7" w:rsidR="00277133" w:rsidRDefault="00277133" w:rsidP="00277133">
      <w:pPr>
        <w:keepNext/>
      </w:pPr>
      <w:r>
        <w:rPr>
          <w:noProof/>
        </w:rPr>
        <w:drawing>
          <wp:inline distT="0" distB="0" distL="0" distR="0" wp14:anchorId="5DEBBBA8" wp14:editId="346B67EB">
            <wp:extent cx="5544902" cy="283752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5">
                      <a:extLst>
                        <a:ext uri="{28A0092B-C50C-407E-A947-70E740481C1C}">
                          <a14:useLocalDpi xmlns:a14="http://schemas.microsoft.com/office/drawing/2010/main" val="0"/>
                        </a:ext>
                      </a:extLst>
                    </a:blip>
                    <a:stretch>
                      <a:fillRect/>
                    </a:stretch>
                  </pic:blipFill>
                  <pic:spPr>
                    <a:xfrm>
                      <a:off x="0" y="0"/>
                      <a:ext cx="5544902" cy="2837524"/>
                    </a:xfrm>
                    <a:prstGeom prst="rect">
                      <a:avLst/>
                    </a:prstGeom>
                  </pic:spPr>
                </pic:pic>
              </a:graphicData>
            </a:graphic>
          </wp:inline>
        </w:drawing>
      </w:r>
      <w:r w:rsidR="00EA26A4">
        <w:t>She</w:t>
      </w:r>
    </w:p>
    <w:p w14:paraId="0DE9743C" w14:textId="1D76C2FC" w:rsidR="00277133" w:rsidRPr="00447E7D" w:rsidRDefault="00277133" w:rsidP="00277133">
      <w:pPr>
        <w:pStyle w:val="Caption"/>
      </w:pPr>
      <w:bookmarkStart w:id="9" w:name="_Ref128409800"/>
      <w:r>
        <w:t xml:space="preserve">Figure </w:t>
      </w:r>
      <w:fldSimple w:instr=" SEQ Figure \* ARABIC ">
        <w:r w:rsidR="00BD1C61">
          <w:rPr>
            <w:noProof/>
          </w:rPr>
          <w:t>11</w:t>
        </w:r>
      </w:fldSimple>
      <w:bookmarkEnd w:id="9"/>
      <w:r>
        <w:t xml:space="preserve">: </w:t>
      </w:r>
      <w:r w:rsidR="00D90D87">
        <w:t xml:space="preserve">RMSE of </w:t>
      </w:r>
      <w:r w:rsidR="00D90D87">
        <w:rPr>
          <w:noProof/>
        </w:rPr>
        <w:t xml:space="preserve">stage prediction for </w:t>
      </w:r>
      <w:r w:rsidR="00D90D87">
        <w:t>STAD</w:t>
      </w:r>
      <w:r w:rsidR="00D90D87">
        <w:rPr>
          <w:noProof/>
        </w:rPr>
        <w:t xml:space="preserve"> when using an elastic net prediction model with linear regression feature selection and the features extracted using nonnegative matrix factorization (red line).</w:t>
      </w:r>
      <w:r w:rsidR="00AB203A">
        <w:rPr>
          <w:noProof/>
        </w:rPr>
        <w:t xml:space="preserve"> As there are only 30 total features extracted, the prediction performance corresponding to the feature selection amount of 30 is the prediction performance when no features selection is performed.</w:t>
      </w:r>
    </w:p>
    <w:p w14:paraId="3EDF1537" w14:textId="007802B9" w:rsidR="006D4C36" w:rsidRDefault="003318E0" w:rsidP="00055F9D">
      <w:pPr>
        <w:pStyle w:val="Heading1"/>
      </w:pPr>
      <w:r>
        <w:t>Discussion</w:t>
      </w:r>
    </w:p>
    <w:p w14:paraId="21766591" w14:textId="382525A8" w:rsidR="00927DCA" w:rsidRDefault="000D591C" w:rsidP="000D591C">
      <w:r>
        <w:t>It seems that across prediction targets, prediction models, feature selection methods, integration methods and cancers, integrating the GE</w:t>
      </w:r>
      <w:r w:rsidR="00927DCA">
        <w:t xml:space="preserve"> modality</w:t>
      </w:r>
      <w:r>
        <w:t xml:space="preserve"> with the </w:t>
      </w:r>
      <w:r w:rsidR="000D5B45">
        <w:t>g</w:t>
      </w:r>
      <w:r w:rsidR="00927DCA">
        <w:t>enus</w:t>
      </w:r>
      <w:r>
        <w:t xml:space="preserve"> modality does not offer additional</w:t>
      </w:r>
      <w:r w:rsidR="00927DCA">
        <w:t xml:space="preserve"> predictive power</w:t>
      </w:r>
      <w:r>
        <w:t xml:space="preserve"> over simply using </w:t>
      </w:r>
      <w:r w:rsidR="00927DCA">
        <w:t xml:space="preserve">the </w:t>
      </w:r>
      <w:r>
        <w:t xml:space="preserve">GE </w:t>
      </w:r>
      <w:r w:rsidR="00927DCA">
        <w:t xml:space="preserve">modality, and that the </w:t>
      </w:r>
      <w:r w:rsidR="000D5B45">
        <w:t>g</w:t>
      </w:r>
      <w:r w:rsidR="00927DCA">
        <w:t>enus modality provides the least predictive power when used alone</w:t>
      </w:r>
      <w:r>
        <w:t xml:space="preserve">. This does not necessarily mean that the holo- omics approach </w:t>
      </w:r>
      <w:r>
        <w:lastRenderedPageBreak/>
        <w:t>never leads to an improvement in performance</w:t>
      </w:r>
      <w:r w:rsidR="00927DCA">
        <w:t>, but that it is not the case with the specific genus and host</w:t>
      </w:r>
      <w:r w:rsidR="000D5B45">
        <w:t>-</w:t>
      </w:r>
      <w:r w:rsidR="00927DCA">
        <w:t>omic data set used.</w:t>
      </w:r>
    </w:p>
    <w:p w14:paraId="6490F56F" w14:textId="77777777" w:rsidR="00621585" w:rsidRDefault="00927DCA" w:rsidP="000D591C">
      <w:r>
        <w:t xml:space="preserve">The first possible reason for the results is that </w:t>
      </w:r>
      <w:r w:rsidR="000D5B45">
        <w:t xml:space="preserve">the </w:t>
      </w:r>
      <w:r>
        <w:t xml:space="preserve">GE data </w:t>
      </w:r>
      <w:r w:rsidR="000D5B45">
        <w:t xml:space="preserve">is information dense and recapitulates </w:t>
      </w:r>
      <w:r>
        <w:t xml:space="preserve"> much of the information of other host omics layers and even the genus abundance data.</w:t>
      </w:r>
      <w:r w:rsidR="000C3CA6">
        <w:t xml:space="preserve"> </w:t>
      </w:r>
      <w:r w:rsidR="000D591C">
        <w:t xml:space="preserve">Namely, gene expression data is known to recapitulate information of more </w:t>
      </w:r>
      <w:r w:rsidR="00D5282F">
        <w:t>‘</w:t>
      </w:r>
      <w:r w:rsidR="000D591C">
        <w:t>upstream</w:t>
      </w:r>
      <w:r w:rsidR="00D5282F">
        <w:t>’</w:t>
      </w:r>
      <w:r w:rsidR="000D591C">
        <w:t xml:space="preserve"> datatypes</w:t>
      </w:r>
      <w:r w:rsidR="00D5282F">
        <w:t xml:space="preserve">, such as gene mutation and methylation data </w:t>
      </w:r>
      <w:r w:rsidR="00D5282F">
        <w:fldChar w:fldCharType="begin"/>
      </w:r>
      <w:r w:rsidR="001916FD">
        <w:instrText xml:space="preserve"> ADDIN ZOTERO_ITEM CSL_CITATION {"citationID":"7upSzRWW","properties":{"formattedCitation":"\\super 3,33\\nosupersub{}","plainCitation":"3,33","noteIndex":0},"citationItems":[{"id":118,"uris":["http://zotero.org/users/local/0zqklVfX/items/B4HDCDPT"],"itemData":{"id":118,"type":"article-journal","abstract":"Computational integrative analysis has become a significant approach in the data-driven exploration of biological problems. Many integration methods for cancer subtyping have been proposed, but evaluating these methods has become a complicated problem due to the lack of gold standards. Moreover, questions of practical importance remain to be addressed regarding the impact of selecting appropriate data types and combinations on the performance of integrative studies. Here, we constructed three classes of benchmarking datasets of nine cancers in TCGA by considering all the eleven combinations of four multi-omics data types. Using these datasets, we conducted a comprehensive evaluation of ten representative integration methods for cancer subtyping in terms of accuracy measured by combining both clustering accuracy and clinical significance, robustness, and computational efficiency. We subsequently investigated the influence of different omics data on cancer subtyping and the effectiveness of their combinations. Refuting the widely held intuition that incorporating more types of omics data always produces better results, our analyses showed that there are situations where integrating more omics data negatively impacts the performance of integration methods. Our analyses also suggested several effective combinations for most cancers under our studies, which may be of particular interest to researchers in omics data analysis.","container-title":"PLOS Computational Biology","DOI":"10.1371/journal.pcbi.1009224","ISSN":"1553-7358","issue":"8","journalAbbreviation":"PLOS Computational Biology","language":"en","note":"publisher: Public Library of Science","page":"e1009224","source":"PLoS Journals","title":"Evaluation and comparison of multi-omics data integration methods for cancer subtyping","volume":"17","author":[{"family":"Duan","given":"Ran"},{"family":"Gao","given":"Lin"},{"family":"Gao","given":"Yong"},{"family":"Hu","given":"Yuxuan"},{"family":"Xu","given":"Han"},{"family":"Huang","given":"Mingfeng"},{"family":"Song","given":"Kuo"},{"family":"Wang","given":"Hongda"},{"family":"Dong","given":"Yongqiang"},{"family":"Jiang","given":"Chaoqun"},{"family":"Zhang","given":"Chenxing"},{"family":"Jia","given":"Songwei"}],"issued":{"date-parts":[["2021",8,12]]}}},{"id":55,"uris":["http://zotero.org/users/local/0zqklVfX/items/8XCHNFLX"],"itemData":{"id":55,"type":"article-journal","abstract":"Clinical response to anti-cancer drugs varies between patients. A large portion of this variation can be explained by differences in molecular features, such as mutation status, copy number alterations, methylation and gene expression profiles. We show that the classic approach for combining these molecular features (Elastic Net regression on all molecular features simultaneously) results in models that are almost exclusively based on gene expression. The gene expression features selected by the classic approach are difficult to interpret as they often represent poorly studied combinations of genes, activated by aberrations in upstream signaling pathways.To utilize all data types in a more balanced way, we developed TANDEM, a two-stage approach in which the first stage explains response using upstream features (mutations, copy number, methylation and cancer type) and the second stage explains the remainder using downstream features (gene expression). Applying TANDEM to 934 cell lines profiled across 265 drugs (GDSC1000), we show that the resulting models are more interpretable, while retaining the same predictive performance as the classic approach. Using the more balanced contributions per data type as determined with TANDEM, we find that response to MAPK pathway inhibitors is largely predicted by mutation data, while predicting response to DNA damaging agents requires gene expression data, in particular SLFN11 expression.TANDEM is available as an R package on CRAN (for more information, see http://ccb.nki.nl/software/tandem).m.michaut@nki.nl or l.wessels@nki.nlSupplementary data are available at Bioinformatics online.","container-title":"Bioinformatics","DOI":"10.1093/bioinformatics/btw449","ISSN":"1367-4803","issue":"17","journalAbbreviation":"Bioinformatics","page":"i413-i420","source":"Silverchair","title":"TANDEM: a two-stage approach to maximize interpretability of drug response models based on multiple molecular data types","title-short":"TANDEM","volume":"32","author":[{"family":"Aben","given":"Nanne"},{"family":"Vis","given":"Daniel J"},{"family":"Michaut","given":"Magali"},{"family":"Wessels","given":"Lodewyk FA"}],"issued":{"date-parts":[["2016",9,1]]}}}],"schema":"https://github.com/citation-style-language/schema/raw/master/csl-citation.json"} </w:instrText>
      </w:r>
      <w:r w:rsidR="00D5282F">
        <w:fldChar w:fldCharType="separate"/>
      </w:r>
      <w:r w:rsidR="001916FD" w:rsidRPr="001916FD">
        <w:rPr>
          <w:rFonts w:ascii="Calibri" w:hAnsi="Calibri" w:cs="Calibri"/>
          <w:szCs w:val="24"/>
          <w:vertAlign w:val="superscript"/>
        </w:rPr>
        <w:t>3,33</w:t>
      </w:r>
      <w:r w:rsidR="00D5282F">
        <w:fldChar w:fldCharType="end"/>
      </w:r>
      <w:r w:rsidR="00D5282F">
        <w:t>.</w:t>
      </w:r>
      <w:r w:rsidR="000D5B45">
        <w:t xml:space="preserve"> Even in models</w:t>
      </w:r>
      <w:r w:rsidR="00D5282F">
        <w:t xml:space="preserve"> </w:t>
      </w:r>
      <w:r w:rsidR="000D5B45">
        <w:t xml:space="preserve">which only </w:t>
      </w:r>
      <w:r w:rsidR="00621585">
        <w:t xml:space="preserve">integrate </w:t>
      </w:r>
      <w:r w:rsidR="00621585">
        <w:t xml:space="preserve">with other </w:t>
      </w:r>
      <w:r w:rsidR="000D5B45">
        <w:t xml:space="preserve">host multi-omic features, </w:t>
      </w:r>
      <w:r w:rsidR="00621585">
        <w:t xml:space="preserve">GE features can end up dominating in prediction models </w:t>
      </w:r>
      <w:r w:rsidR="00D5282F">
        <w:fldChar w:fldCharType="begin"/>
      </w:r>
      <w:r w:rsidR="001916FD">
        <w:instrText xml:space="preserve"> ADDIN ZOTERO_ITEM CSL_CITATION {"citationID":"bFJXU4Sp","properties":{"formattedCitation":"\\super 33\\nosupersub{}","plainCitation":"33","noteIndex":0},"citationItems":[{"id":55,"uris":["http://zotero.org/users/local/0zqklVfX/items/8XCHNFLX"],"itemData":{"id":55,"type":"article-journal","abstract":"Clinical response to anti-cancer drugs varies between patients. A large portion of this variation can be explained by differences in molecular features, such as mutation status, copy number alterations, methylation and gene expression profiles. We show that the classic approach for combining these molecular features (Elastic Net regression on all molecular features simultaneously) results in models that are almost exclusively based on gene expression. The gene expression features selected by the classic approach are difficult to interpret as they often represent poorly studied combinations of genes, activated by aberrations in upstream signaling pathways.To utilize all data types in a more balanced way, we developed TANDEM, a two-stage approach in which the first stage explains response using upstream features (mutations, copy number, methylation and cancer type) and the second stage explains the remainder using downstream features (gene expression). Applying TANDEM to 934 cell lines profiled across 265 drugs (GDSC1000), we show that the resulting models are more interpretable, while retaining the same predictive performance as the classic approach. Using the more balanced contributions per data type as determined with TANDEM, we find that response to MAPK pathway inhibitors is largely predicted by mutation data, while predicting response to DNA damaging agents requires gene expression data, in particular SLFN11 expression.TANDEM is available as an R package on CRAN (for more information, see http://ccb.nki.nl/software/tandem).m.michaut@nki.nl or l.wessels@nki.nlSupplementary data are available at Bioinformatics online.","container-title":"Bioinformatics","DOI":"10.1093/bioinformatics/btw449","ISSN":"1367-4803","issue":"17","journalAbbreviation":"Bioinformatics","page":"i413-i420","source":"Silverchair","title":"TANDEM: a two-stage approach to maximize interpretability of drug response models based on multiple molecular data types","title-short":"TANDEM","volume":"32","author":[{"family":"Aben","given":"Nanne"},{"family":"Vis","given":"Daniel J"},{"family":"Michaut","given":"Magali"},{"family":"Wessels","given":"Lodewyk FA"}],"issued":{"date-parts":[["2016",9,1]]}}}],"schema":"https://github.com/citation-style-language/schema/raw/master/csl-citation.json"} </w:instrText>
      </w:r>
      <w:r w:rsidR="00D5282F">
        <w:fldChar w:fldCharType="separate"/>
      </w:r>
      <w:r w:rsidR="001916FD" w:rsidRPr="001916FD">
        <w:rPr>
          <w:rFonts w:ascii="Calibri" w:hAnsi="Calibri" w:cs="Calibri"/>
          <w:szCs w:val="24"/>
          <w:vertAlign w:val="superscript"/>
        </w:rPr>
        <w:t>33</w:t>
      </w:r>
      <w:r w:rsidR="00D5282F">
        <w:fldChar w:fldCharType="end"/>
      </w:r>
      <w:r w:rsidR="0075566E">
        <w:t xml:space="preserve">. </w:t>
      </w:r>
      <w:r w:rsidR="000D591C">
        <w:t>Thus, using a less informative datatype might offer additional improvement when using the genus data.</w:t>
      </w:r>
      <w:r w:rsidR="00621585">
        <w:t xml:space="preserve"> </w:t>
      </w:r>
    </w:p>
    <w:p w14:paraId="7055C69B" w14:textId="160AA9F1" w:rsidR="000C3CA6" w:rsidRPr="00522598" w:rsidRDefault="000C3CA6" w:rsidP="000D591C">
      <w:r>
        <w:t xml:space="preserve">Additionally, gene expression can be correlated with and be affected by certain microbial abundance groups </w:t>
      </w:r>
      <w:r>
        <w:fldChar w:fldCharType="begin"/>
      </w:r>
      <w:r w:rsidR="0065515F">
        <w:instrText xml:space="preserve"> ADDIN ZOTERO_ITEM CSL_CITATION {"citationID":"2NgvQC2P","properties":{"formattedCitation":"\\super 5\\nosupersub{}","plainCitation":"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fldChar w:fldCharType="separate"/>
      </w:r>
      <w:r w:rsidR="0065515F" w:rsidRPr="0065515F">
        <w:rPr>
          <w:rFonts w:ascii="Calibri" w:hAnsi="Calibri" w:cs="Calibri"/>
          <w:szCs w:val="24"/>
          <w:vertAlign w:val="superscript"/>
        </w:rPr>
        <w:t>5</w:t>
      </w:r>
      <w:r>
        <w:fldChar w:fldCharType="end"/>
      </w:r>
      <w:r>
        <w:t xml:space="preserve">. [insert evidence of this for STAD] Thus, certain information given by the microbial abundance data might already be contained within the gene expression data. </w:t>
      </w:r>
      <w:r w:rsidR="00ED7DA8">
        <w:t xml:space="preserve">Furthermore, while there is evidence of a causal link between the microbiome and certain cancers (e.g. </w:t>
      </w:r>
      <w:r w:rsidR="00ED7DA8" w:rsidRPr="00F10614">
        <w:rPr>
          <w:i/>
          <w:iCs/>
        </w:rPr>
        <w:t>Helicobacter pylori</w:t>
      </w:r>
      <w:r w:rsidR="00ED7DA8">
        <w:rPr>
          <w:i/>
          <w:iCs/>
        </w:rPr>
        <w:t xml:space="preserve"> </w:t>
      </w:r>
      <w:r w:rsidR="00ED7DA8">
        <w:t xml:space="preserve">causing </w:t>
      </w:r>
      <w:r w:rsidR="00ED7DA8" w:rsidRPr="00F10614">
        <w:t>gastric cancer</w:t>
      </w:r>
      <w:r w:rsidR="00ED7DA8">
        <w:t xml:space="preserve"> and hepatitis B or C </w:t>
      </w:r>
      <w:r w:rsidR="00ED7DA8">
        <w:t xml:space="preserve">causing </w:t>
      </w:r>
      <w:r w:rsidR="00ED7DA8">
        <w:t>liver cancer</w:t>
      </w:r>
      <w:r w:rsidR="00ED7DA8">
        <w:t xml:space="preserve"> </w:t>
      </w:r>
      <w:r w:rsidR="00ED7DA8">
        <w:fldChar w:fldCharType="begin"/>
      </w:r>
      <w:r w:rsidR="00ED7DA8">
        <w:instrText xml:space="preserve"> ADDIN ZOTERO_ITEM CSL_CITATION {"citationID":"VheBaqMV","properties":{"formattedCitation":"\\super 40\\nosupersub{}","plainCitation":"40","noteIndex":0},"citationItems":[{"id":260,"uris":["http://zotero.org/users/local/0zqklVfX/items/JQBPAZPB"],"itemData":{"id":260,"type":"article-journal","abstract":"Complex and intricate circuitries regulate cellular proliferation, survival, and growth, and alterations of this network through genetic and epigenetic events result in aberrant cellular behaviors, often leading to carcinogenesis. Although specific germline mutations have been recognized as cancer inducers, the vast majority of neoplastic changes in humans occur through environmental exposure, lifestyle, and diet. An emerging concept in cancer biology implicates the microbiota as a powerful environmental factor modulating the carcinogenic process. For example, the intestinal microbiota influences cancer development or therapeutic responses through specific activities (immune responses, metabolites, microbial structures, and toxins). The numerous effects of microbiota on carcinogenesis, ranging from promoting, preventing, or even influencing therapeutic outcomes, highlight the complex relationship between the biota and the host. In this review, we discuss the latest findings on this complex microbial interaction with the host and highlight potential mechanisms by which the microbiota mediates such a wide impact on carcinogenesis.","collection-title":"Microbiome and Human Disease Pathogenesis","container-title":"Translational Research","DOI":"10.1016/j.trsl.2016.07.021","ISSN":"1931-5244","journalAbbreviation":"Translational Research","language":"en","page":"139-154","source":"ScienceDirect","title":"Microbiota as a mediator of cancer progression and therapy","volume":"179","author":[{"family":"Pope","given":"Jillian L."},{"family":"Tomkovich","given":"Sarah"},{"family":"Yang","given":"Ye"},{"family":"Jobin","given":"Christian"}],"issued":{"date-parts":[["2017",1,1]]}}}],"schema":"https://github.com/citation-style-language/schema/raw/master/csl-citation.json"} </w:instrText>
      </w:r>
      <w:r w:rsidR="00ED7DA8">
        <w:fldChar w:fldCharType="separate"/>
      </w:r>
      <w:r w:rsidR="00ED7DA8" w:rsidRPr="000D458C">
        <w:rPr>
          <w:rFonts w:ascii="Calibri" w:hAnsi="Calibri" w:cs="Calibri"/>
          <w:szCs w:val="24"/>
          <w:vertAlign w:val="superscript"/>
        </w:rPr>
        <w:t>40</w:t>
      </w:r>
      <w:r w:rsidR="00ED7DA8">
        <w:fldChar w:fldCharType="end"/>
      </w:r>
      <w:r w:rsidR="00ED7DA8">
        <w:t xml:space="preserve">), this is not </w:t>
      </w:r>
      <w:r w:rsidR="00432DCE">
        <w:t xml:space="preserve">necessarily </w:t>
      </w:r>
      <w:r w:rsidR="00ED7DA8">
        <w:t>the case for all cancers. Especially for</w:t>
      </w:r>
      <w:r>
        <w:t xml:space="preserve"> intratumor</w:t>
      </w:r>
      <w:r w:rsidR="00432DCE">
        <w:t>al</w:t>
      </w:r>
      <w:r>
        <w:t xml:space="preserve"> bacteria, the </w:t>
      </w:r>
      <w:r w:rsidR="00ED7DA8">
        <w:t xml:space="preserve">presence of microbial communities might simply be due to </w:t>
      </w:r>
      <w:r>
        <w:t>an infection of existing tumors</w:t>
      </w:r>
      <w:r w:rsidR="00432DCE">
        <w:t xml:space="preserve"> </w:t>
      </w:r>
      <w:r w:rsidR="00432DCE">
        <w:fldChar w:fldCharType="begin"/>
      </w:r>
      <w:r w:rsidR="00432DCE">
        <w:instrText xml:space="preserve"> ADDIN ZOTERO_ITEM CSL_CITATION {"citationID":"VheBaqMV","properties":{"formattedCitation":"\\super 40\\nosupersub{}","plainCitation":"40","noteIndex":0},"citationItems":[{"id":260,"uris":["http://zotero.org/users/local/0zqklVfX/items/JQBPAZPB"],"itemData":{"id":260,"type":"article-journal","abstract":"Complex and intricate circuitries regulate cellular proliferation, survival, and growth, and alterations of this network through genetic and epigenetic events result in aberrant cellular behaviors, often leading to carcinogenesis. Although specific germline mutations have been recognized as cancer inducers, the vast majority of neoplastic changes in humans occur through environmental exposure, lifestyle, and diet. An emerging concept in cancer biology implicates the microbiota as a powerful environmental factor modulating the carcinogenic process. For example, the intestinal microbiota influences cancer development or therapeutic responses through specific activities (immune responses, metabolites, microbial structures, and toxins). The numerous effects of microbiota on carcinogenesis, ranging from promoting, preventing, or even influencing therapeutic outcomes, highlight the complex relationship between the biota and the host. In this review, we discuss the latest findings on this complex microbial interaction with the host and highlight potential mechanisms by which the microbiota mediates such a wide impact on carcinogenesis.","collection-title":"Microbiome and Human Disease Pathogenesis","container-title":"Translational Research","DOI":"10.1016/j.trsl.2016.07.021","ISSN":"1931-5244","journalAbbreviation":"Translational Research","language":"en","page":"139-154","source":"ScienceDirect","title":"Microbiota as a mediator of cancer progression and therapy","volume":"179","author":[{"family":"Pope","given":"Jillian L."},{"family":"Tomkovich","given":"Sarah"},{"family":"Yang","given":"Ye"},{"family":"Jobin","given":"Christian"}],"issued":{"date-parts":[["2017",1,1]]}}}],"schema":"https://github.com/citation-style-language/schema/raw/master/csl-citation.json"} </w:instrText>
      </w:r>
      <w:r w:rsidR="00432DCE">
        <w:fldChar w:fldCharType="separate"/>
      </w:r>
      <w:r w:rsidR="00432DCE" w:rsidRPr="000D458C">
        <w:rPr>
          <w:rFonts w:ascii="Calibri" w:hAnsi="Calibri" w:cs="Calibri"/>
          <w:szCs w:val="24"/>
          <w:vertAlign w:val="superscript"/>
        </w:rPr>
        <w:t>40</w:t>
      </w:r>
      <w:r w:rsidR="00432DCE">
        <w:fldChar w:fldCharType="end"/>
      </w:r>
      <w:r>
        <w:t xml:space="preserve">. </w:t>
      </w:r>
      <w:r w:rsidR="00432DCE">
        <w:t xml:space="preserve">The </w:t>
      </w:r>
      <w:r>
        <w:t xml:space="preserve">interactions between cancer and microbiota are bidirectional, because the cancer can also lead to an environment which fosters certain microbiota which in turn affects the cancer </w:t>
      </w:r>
      <w:r>
        <w:fldChar w:fldCharType="begin"/>
      </w:r>
      <w:r w:rsidR="000D458C">
        <w:instrText xml:space="preserve"> ADDIN ZOTERO_ITEM CSL_CITATION {"citationID":"L0A7KNtz","properties":{"formattedCitation":"\\super 40\\nosupersub{}","plainCitation":"40","noteIndex":0},"citationItems":[{"id":260,"uris":["http://zotero.org/users/local/0zqklVfX/items/JQBPAZPB"],"itemData":{"id":260,"type":"article-journal","abstract":"Complex and intricate circuitries regulate cellular proliferation, survival, and growth, and alterations of this network through genetic and epigenetic events result in aberrant cellular behaviors, often leading to carcinogenesis. Although specific germline mutations have been recognized as cancer inducers, the vast majority of neoplastic changes in humans occur through environmental exposure, lifestyle, and diet. An emerging concept in cancer biology implicates the microbiota as a powerful environmental factor modulating the carcinogenic process. For example, the intestinal microbiota influences cancer development or therapeutic responses through specific activities (immune responses, metabolites, microbial structures, and toxins). The numerous effects of microbiota on carcinogenesis, ranging from promoting, preventing, or even influencing therapeutic outcomes, highlight the complex relationship between the biota and the host. In this review, we discuss the latest findings on this complex microbial interaction with the host and highlight potential mechanisms by which the microbiota mediates such a wide impact on carcinogenesis.","collection-title":"Microbiome and Human Disease Pathogenesis","container-title":"Translational Research","DOI":"10.1016/j.trsl.2016.07.021","ISSN":"1931-5244","journalAbbreviation":"Translational Research","language":"en","page":"139-154","source":"ScienceDirect","title":"Microbiota as a mediator of cancer progression and therapy","volume":"179","author":[{"family":"Pope","given":"Jillian L."},{"family":"Tomkovich","given":"Sarah"},{"family":"Yang","given":"Ye"},{"family":"Jobin","given":"Christian"}],"issued":{"date-parts":[["2017",1,1]]}}}],"schema":"https://github.com/citation-style-language/schema/raw/master/csl-citation.json"} </w:instrText>
      </w:r>
      <w:r>
        <w:fldChar w:fldCharType="separate"/>
      </w:r>
      <w:r w:rsidR="000D458C" w:rsidRPr="000D458C">
        <w:rPr>
          <w:rFonts w:ascii="Calibri" w:hAnsi="Calibri" w:cs="Calibri"/>
          <w:szCs w:val="24"/>
          <w:vertAlign w:val="superscript"/>
        </w:rPr>
        <w:t>40</w:t>
      </w:r>
      <w:r>
        <w:fldChar w:fldCharType="end"/>
      </w:r>
      <w:r>
        <w:t xml:space="preserve">. In general, the human shapes the microbiota and vice versa </w:t>
      </w:r>
      <w:r>
        <w:fldChar w:fldCharType="begin"/>
      </w:r>
      <w:r w:rsidR="000D458C">
        <w:instrText xml:space="preserve"> ADDIN ZOTERO_ITEM CSL_CITATION {"citationID":"fDOsfeEp","properties":{"formattedCitation":"\\super 41\\nosupersub{}","plainCitation":"41","noteIndex":0},"citationItems":[{"id":263,"uris":["http://zotero.org/users/local/0zqklVfX/items/NZH8S73L"],"itemData":{"id":263,"type":"article-journal","abstract":"The human-microbial ecosystem plays a variety of important roles in human health and disease. Each person can be viewed as an island-like “patch” of habitat occupied by microbial assemblages formed by the fundamental processes of community ecology: dispersal, local diversification, environmental selection, and ecological drift. Community assembly theory, and metacommunity theory in particular, provides a framework for understanding the ecological dynamics of the human microbiome, such as compositional variability within and between hosts. We explore three core scenarios of human microbiome assembly: development in infants, representing assembly in previously unoccupied habitats; recovery from antibiotics, representing assembly after disturbance; and invasion by pathogens, representing assembly in the context of invasive species. Judicious application of ecological theory may lead to improved strategies for restoring and maintaining the microbiota and the crucial health-associated ecosystem services that it provides.","container-title":"Science","DOI":"10.1126/science.1224203","issue":"6086","note":"publisher: American Association for the Advancement of Science","page":"1255-1262","source":"science.org (Atypon)","title":"The Application of Ecological Theory Toward an Understanding of the Human Microbiome","volume":"336","author":[{"family":"Costello","given":"Elizabeth K."},{"family":"Stagaman","given":"Keaton"},{"family":"Dethlefsen","given":"Les"},{"family":"Bohannan","given":"Brendan J. M."},{"family":"Relman","given":"David A."}],"issued":{"date-parts":[["2012",6,8]]}}}],"schema":"https://github.com/citation-style-language/schema/raw/master/csl-citation.json"} </w:instrText>
      </w:r>
      <w:r>
        <w:fldChar w:fldCharType="separate"/>
      </w:r>
      <w:r w:rsidR="000D458C" w:rsidRPr="000D458C">
        <w:rPr>
          <w:rFonts w:ascii="Calibri" w:hAnsi="Calibri" w:cs="Calibri"/>
          <w:szCs w:val="24"/>
          <w:vertAlign w:val="superscript"/>
        </w:rPr>
        <w:t>41</w:t>
      </w:r>
      <w:r>
        <w:fldChar w:fldCharType="end"/>
      </w:r>
      <w:r>
        <w:t xml:space="preserve"> .</w:t>
      </w:r>
      <w:r w:rsidR="00F578BB">
        <w:t xml:space="preserve"> For intratumoral microbes </w:t>
      </w:r>
      <w:r w:rsidR="004C31C4">
        <w:t>(</w:t>
      </w:r>
      <w:r w:rsidR="00F578BB">
        <w:t>tumor microbio</w:t>
      </w:r>
      <w:r w:rsidR="004C31C4">
        <w:t>me)</w:t>
      </w:r>
      <w:r w:rsidR="00F578BB">
        <w:t>,</w:t>
      </w:r>
      <w:r w:rsidR="004C31C4">
        <w:t xml:space="preserve"> this makes it difficult to determine whether the microbial composition is defined by the tumor or a transient stochastic composition caused by traveling microbes </w:t>
      </w:r>
      <w:r w:rsidR="004C31C4">
        <w:fldChar w:fldCharType="begin"/>
      </w:r>
      <w:r w:rsidR="000D458C">
        <w:instrText xml:space="preserve"> ADDIN ZOTERO_ITEM CSL_CITATION {"citationID":"a28oo4tbbur","properties":{"formattedCitation":"\\super 42\\nosupersub{}","plainCitation":"42","noteIndex":0},"citationItems":[{"id":283,"uris":["http://zotero.org/users/local/0zqklVfX/items/AUD5EGMG"],"itemData":{"id":283,"type":"article-journal","abstract":"The human microbiome constitutes a complex multikingdom community that symbiotically interacts with the host across multiple body sites. Host-microbiome interactions impact multiple physiological processes and a variety of multifactorial disease conditions. In the past decade, microbiome communities have been suggested to influence the development, progression, metastasis formation, and treatment response of multiple cancer types. While causal evidence of microbial impacts on cancer biology is only beginning to be unraveled, enhanced molecular understanding of such cancer-modulating interactions and impacts on cancer treatment are considered of major scientific importance and clinical relevance. In this review, we describe the molecular pathogenic mechanisms shared throughout microbial niches that contribute to the initiation and progression of cancer. We highlight advances, limitations, challenges, and prospects in understanding how the microbiome may causally impact cancer and its treatment responsiveness, and how microorganisms or their secreted bioactive metabolites may be potentially harnessed and targeted as precision cancer therapeutics.","container-title":"Cancer Cell","DOI":"10.1016/j.ccell.2021.08.006","ISSN":"1535-6108","issue":"10","journalAbbreviation":"Cancer Cell","language":"en","page":"1317-1341","source":"ScienceDirect","title":"Microbiome and cancer","volume":"39","author":[{"family":"Cullin","given":"Nyssa"},{"family":"Azevedo Antunes","given":"Camila"},{"family":"Straussman","given":"Ravid"},{"family":"Stein-Thoeringer","given":"Christoph K."},{"family":"Elinav","given":"Eran"}],"issued":{"date-parts":[["2021",10,11]]}}}],"schema":"https://github.com/citation-style-language/schema/raw/master/csl-citation.json"} </w:instrText>
      </w:r>
      <w:r w:rsidR="004C31C4">
        <w:fldChar w:fldCharType="separate"/>
      </w:r>
      <w:r w:rsidR="000D458C" w:rsidRPr="000D458C">
        <w:rPr>
          <w:rFonts w:ascii="Calibri" w:hAnsi="Calibri" w:cs="Calibri"/>
          <w:szCs w:val="24"/>
          <w:vertAlign w:val="superscript"/>
        </w:rPr>
        <w:t>42</w:t>
      </w:r>
      <w:r w:rsidR="004C31C4">
        <w:fldChar w:fldCharType="end"/>
      </w:r>
      <w:r w:rsidR="004C31C4">
        <w:t>.</w:t>
      </w:r>
    </w:p>
    <w:p w14:paraId="079E1CD6" w14:textId="494485F2" w:rsidR="00522598" w:rsidRDefault="00E9365C" w:rsidP="00F0583A">
      <w:r>
        <w:t xml:space="preserve">For the genus data, the data collection process might have removed valuable information. This data </w:t>
      </w:r>
      <w:r w:rsidR="00B727AA">
        <w:t xml:space="preserve">was </w:t>
      </w:r>
      <w:r>
        <w:t xml:space="preserve">previously </w:t>
      </w:r>
      <w:r w:rsidR="00B727AA">
        <w:t xml:space="preserve">mined </w:t>
      </w:r>
      <w:r w:rsidR="00BD1C61">
        <w:t xml:space="preserve">from </w:t>
      </w:r>
      <w:r>
        <w:t xml:space="preserve">existing </w:t>
      </w:r>
      <w:r w:rsidR="00BD1C61">
        <w:t>TCGA</w:t>
      </w:r>
      <w:r w:rsidR="0033702B">
        <w:t xml:space="preserve"> whole genome sequencing data</w:t>
      </w:r>
      <w:r w:rsidR="00B727AA">
        <w:t>.</w:t>
      </w:r>
      <w:r w:rsidR="002A02CC">
        <w:t xml:space="preserve"> During this process of mining microbial data from TCGA,</w:t>
      </w:r>
      <w:r w:rsidR="00BD1C61">
        <w:t xml:space="preserve"> </w:t>
      </w:r>
      <w:r w:rsidR="002A02CC">
        <w:t xml:space="preserve">care </w:t>
      </w:r>
      <w:r w:rsidR="00BD1C61">
        <w:t xml:space="preserve">has to be taken to clear the data of contaminants </w:t>
      </w:r>
      <w:r w:rsidR="00BD1C61">
        <w:fldChar w:fldCharType="begin"/>
      </w:r>
      <w:r w:rsidR="001916FD">
        <w:instrText xml:space="preserve"> ADDIN ZOTERO_ITEM CSL_CITATION {"citationID":"7IFNRzsB","properties":{"formattedCitation":"\\super 5,21\\nosupersub{}","plainCitation":"5,21","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sidR="00BD1C61">
        <w:fldChar w:fldCharType="separate"/>
      </w:r>
      <w:r w:rsidR="001916FD" w:rsidRPr="001916FD">
        <w:rPr>
          <w:rFonts w:ascii="Calibri" w:hAnsi="Calibri" w:cs="Calibri"/>
          <w:szCs w:val="24"/>
          <w:vertAlign w:val="superscript"/>
        </w:rPr>
        <w:t>5,21</w:t>
      </w:r>
      <w:r w:rsidR="00BD1C61">
        <w:fldChar w:fldCharType="end"/>
      </w:r>
      <w:r w:rsidR="00BD1C61">
        <w:t>, especially for low biomass samples</w:t>
      </w:r>
      <w:r w:rsidR="001403BD">
        <w:t xml:space="preserve"> such as the human tumor microbiome</w:t>
      </w:r>
      <w:r w:rsidR="00BD1C61">
        <w:t>,</w:t>
      </w:r>
      <w:r w:rsidR="002A02CC">
        <w:t xml:space="preserve"> as contamination can arise</w:t>
      </w:r>
      <w:r w:rsidR="00BD1C61">
        <w:t xml:space="preserve"> during sample collection, DNA extraction and laboratory environment </w:t>
      </w:r>
      <w:r w:rsidR="00BD1C61">
        <w:fldChar w:fldCharType="begin"/>
      </w:r>
      <w:r w:rsidR="001916FD">
        <w:instrText xml:space="preserve"> ADDIN ZOTERO_ITEM CSL_CITATION {"citationID":"EjdVn0VN","properties":{"formattedCitation":"\\super 5,15\\nosupersub{}","plainCitation":"5,1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258,"uris":["http://zotero.org/users/local/0zqklVfX/items/L8PDXLBH"],"itemData":{"id":258,"type":"article-journal","abstract":"Bacteria were first detected in human tumors more than 100 years ago, but the characterization of the tumor microbiome has remained challenging because of its low biomass. We undertook a comprehensive analysis of the tumor microbiome, studying 1526 tumors and their adjacent normal tissues across seven cancer types, including breast, lung, ovary, pancreas, melanoma, bone, and brain tumors. We found that each tumor type has a distinct microbiome composition and that breast cancer has a particularly rich and diverse microbiome. The intratumor bacteria are mostly intracellular and are present in both cancer and immune cells. We also noted correlations between intratumor bacteria or their predicted functions with tumor types and subtypes, patients’ smoking status, and the response to immunotherapy.","container-title":"Science","DOI":"10.1126/science.aay9189","issue":"6494","note":"publisher: American Association for the Advancement of Science","page":"973-980","source":"science.org (Atypon)","title":"The human tumor microbiome is composed of tumor type–specific intracellular bacteria","volume":"368","author":[{"family":"Nejman","given":"Deborah"},{"family":"Livyatan","given":"Ilana"},{"family":"Fuks","given":"Garold"},{"family":"Gavert","given":"Nancy"},{"family":"Zwang","given":"Yaara"},{"family":"Geller","given":"Leore T."},{"family":"Rotter-Maskowitz","given":"Aviva"},{"family":"Weiser","given":"Roi"},{"family":"Mallel","given":"Giuseppe"},{"family":"Gigi","given":"Elinor"},{"family":"Meltser","given":"Arnon"},{"family":"Douglas","given":"Gavin M."},{"family":"Kamer","given":"Iris"},{"family":"Gopalakrishnan","given":"Vancheswaran"},{"family":"Dadosh","given":"Tali"},{"family":"Levin-Zaidman","given":"Smadar"},{"family":"Avnet","given":"Sofia"},{"family":"Atlan","given":"Tehila"},{"family":"Cooper","given":"Zachary A."},{"family":"Arora","given":"Reetakshi"},{"family":"Cogdill","given":"Alexandria P."},{"family":"Khan","given":"Md Abdul Wadud"},{"family":"Ologun","given":"Gabriel"},{"family":"Bussi","given":"Yuval"},{"family":"Weinberger","given":"Adina"},{"family":"Lotan-Pompan","given":"Maya"},{"family":"Golani","given":"Ofra"},{"family":"Perry","given":"Gili"},{"family":"Rokah","given":"Merav"},{"family":"Bahar-Shany","given":"Keren"},{"family":"Rozeman","given":"Elisa A."},{"family":"Blank","given":"Christian U."},{"family":"Ronai","given":"Anat"},{"family":"Shaoul","given":"Ron"},{"family":"Amit","given":"Amnon"},{"family":"Dorfman","given":"Tatiana"},{"family":"Kremer","given":"Ran"},{"family":"Cohen","given":"Zvi R."},{"family":"Harnof","given":"Sagi"},{"family":"Siegal","given":"Tali"},{"family":"Yehuda-Shnaidman","given":"Einav"},{"family":"Gal-Yam","given":"Einav Nili"},{"family":"Shapira","given":"Hagit"},{"family":"Baldini","given":"Nicola"},{"family":"Langille","given":"Morgan G. I."},{"family":"Ben-Nun","given":"Alon"},{"family":"Kaufman","given":"Bella"},{"family":"Nissan","given":"Aviram"},{"family":"Golan","given":"Talia"},{"family":"Dadiani","given":"Maya"},{"family":"Levanon","given":"Keren"},{"family":"Bar","given":"Jair"},{"family":"Yust-Katz","given":"Shlomit"},{"family":"Barshack","given":"Iris"},{"family":"Peeper","given":"Daniel S."},{"family":"Raz","given":"Dan J."},{"family":"Segal","given":"Eran"},{"family":"Wargo","given":"Jennifer A."},{"family":"Sandbank","given":"Judith"},{"family":"Shental","given":"Noam"},{"family":"Straussman","given":"Ravid"}],"issued":{"date-parts":[["2020",5,29]]}}}],"schema":"https://github.com/citation-style-language/schema/raw/master/csl-citation.json"} </w:instrText>
      </w:r>
      <w:r w:rsidR="00BD1C61">
        <w:fldChar w:fldCharType="separate"/>
      </w:r>
      <w:r w:rsidR="001916FD" w:rsidRPr="001916FD">
        <w:rPr>
          <w:rFonts w:ascii="Calibri" w:hAnsi="Calibri" w:cs="Calibri"/>
          <w:szCs w:val="24"/>
          <w:vertAlign w:val="superscript"/>
        </w:rPr>
        <w:t>5,15</w:t>
      </w:r>
      <w:r w:rsidR="00BD1C61">
        <w:fldChar w:fldCharType="end"/>
      </w:r>
      <w:r w:rsidR="00BD1C61">
        <w:t>.</w:t>
      </w:r>
      <w:r w:rsidR="004272FC">
        <w:t xml:space="preserve"> During this decontamination step, the original authors used a statistical technique that analyze</w:t>
      </w:r>
      <w:r w:rsidR="002A02CC">
        <w:t xml:space="preserve">s microbial abundance data </w:t>
      </w:r>
      <w:r w:rsidR="004272FC">
        <w:t>within and across tissues and eliminates those which it finds likely to be contamination.</w:t>
      </w:r>
      <w:r w:rsidR="002A02CC">
        <w:t xml:space="preserve"> While the authors validated their approach </w:t>
      </w:r>
      <w:r>
        <w:t xml:space="preserve">by comparing the mined microbial abundance distribution </w:t>
      </w:r>
      <w:r w:rsidR="002A02CC">
        <w:t xml:space="preserve">with </w:t>
      </w:r>
      <w:r>
        <w:t xml:space="preserve">that of the </w:t>
      </w:r>
      <w:r w:rsidR="002A02CC">
        <w:t>original matched TCGA samples, this was only done with 8 samples, and only with CRC data. Even for these samples, differences remain</w:t>
      </w:r>
      <w:r>
        <w:t>ed</w:t>
      </w:r>
      <w:r w:rsidR="002A02CC">
        <w:t xml:space="preserve"> between the mined tumor microbiome data and the microbiome of the original samples. In the end, the decontamination </w:t>
      </w:r>
      <w:r w:rsidR="004272FC">
        <w:t xml:space="preserve">process could </w:t>
      </w:r>
      <w:r w:rsidR="002A02CC">
        <w:t xml:space="preserve">have </w:t>
      </w:r>
      <w:r w:rsidR="004272FC">
        <w:t>remove</w:t>
      </w:r>
      <w:r w:rsidR="006961A5">
        <w:t>d</w:t>
      </w:r>
      <w:r w:rsidR="004272FC">
        <w:t xml:space="preserve"> valid </w:t>
      </w:r>
      <w:r w:rsidR="002A02CC">
        <w:t>and informative microbial information</w:t>
      </w:r>
      <w:r w:rsidR="006961A5">
        <w:t xml:space="preserve">, which could happen when mining TCGA data </w:t>
      </w:r>
      <w:r w:rsidR="006961A5">
        <w:fldChar w:fldCharType="begin"/>
      </w:r>
      <w:r w:rsidR="001916FD">
        <w:instrText xml:space="preserve"> ADDIN ZOTERO_ITEM CSL_CITATION {"citationID":"a3v1mqpqc","properties":{"formattedCitation":"\\super 9\\nosupersub{}","plainCitation":"9","noteIndex":0},"citationItems":[{"id":289,"uris":["http://zotero.org/users/local/0zqklVfX/items/XZTPYRDC"],"itemData":{"id":289,"type":"article-journal","abstract":"A variety of bacteria are known to influence carcinogenesis. Therefore, we sought to investigate if publicly available whole genome and whole transcriptome sequencing data generated by large public cancer genome efforts, like The Cancer Genome Atlas (TCGA), could be used to identify bacteria associated with cancer. The Burrows-Wheeler aligner (BWA) was used to align a subset of Illumina paired-end sequencing data from TCGA to the human reference genome and all complete bacterial genomes in the RefSeq database in an effort to identify bacterial read pairs from the microbiome.","container-title":"Microbiome","DOI":"10.1186/s40168-016-0224-8","ISSN":"2049-2618","issue":"1","journalAbbreviation":"Microbiome","page":"9","source":"BioMed Central","title":"Distinguishing potential bacteria-tumor associations from contamination in a secondary data analysis of public cancer genome sequence data","volume":"5","author":[{"family":"Robinson","given":"Kelly M."},{"family":"Crabtree","given":"Jonathan"},{"family":"Mattick","given":"John S. A."},{"family":"Anderson","given":"Kathleen E."},{"family":"Dunning Hotopp","given":"Julie C."}],"issued":{"date-parts":[["2017",1,25]]}}}],"schema":"https://github.com/citation-style-language/schema/raw/master/csl-citation.json"} </w:instrText>
      </w:r>
      <w:r w:rsidR="006961A5">
        <w:fldChar w:fldCharType="separate"/>
      </w:r>
      <w:r w:rsidR="001916FD" w:rsidRPr="001916FD">
        <w:rPr>
          <w:rFonts w:ascii="Calibri" w:hAnsi="Calibri" w:cs="Calibri"/>
          <w:szCs w:val="24"/>
          <w:vertAlign w:val="superscript"/>
        </w:rPr>
        <w:t>9</w:t>
      </w:r>
      <w:r w:rsidR="006961A5">
        <w:fldChar w:fldCharType="end"/>
      </w:r>
      <w:r w:rsidR="006961A5">
        <w:t>.</w:t>
      </w:r>
    </w:p>
    <w:p w14:paraId="7DB0C10B" w14:textId="5678A62F" w:rsidR="0022415B" w:rsidRPr="00FA2E26" w:rsidRDefault="00903510" w:rsidP="0022415B">
      <w:r>
        <w:t>Another complicating matter is that t</w:t>
      </w:r>
      <w:r w:rsidR="00075673">
        <w:t>he lack of samples combined with the high amount of variation in the microbiota can also make the prediction tasks harder.</w:t>
      </w:r>
      <w:r w:rsidR="00075673" w:rsidRPr="00075673">
        <w:t xml:space="preserve"> </w:t>
      </w:r>
      <w:r w:rsidR="00075673">
        <w:t>T</w:t>
      </w:r>
      <w:r w:rsidR="00075673">
        <w:rPr>
          <w:lang w:val="en-GB"/>
        </w:rPr>
        <w:t xml:space="preserve">he microbiome exhibits significant person-to-person variation </w:t>
      </w:r>
      <w:r w:rsidR="00075673">
        <w:rPr>
          <w:lang w:val="en-GB"/>
        </w:rPr>
        <w:fldChar w:fldCharType="begin"/>
      </w:r>
      <w:r w:rsidR="001916FD">
        <w:rPr>
          <w:lang w:val="en-GB"/>
        </w:rPr>
        <w:instrText xml:space="preserve"> ADDIN ZOTERO_ITEM CSL_CITATION {"citationID":"eUtk5vgG","properties":{"formattedCitation":"\\super 14,43\\nosupersub{}","plainCitation":"14,43","noteIndex":0},"citationItems":[{"id":179,"uris":["http://zotero.org/users/local/0zqklVfX/items/JIA2XHDB"],"itemData":{"id":179,"type":"article-journal","abstract":"Knowledge of the human microbiome, which is likely a critical factor in the initiation, progression, and prognosis of multiple forms of cancer, is rapidly expanding. In this review, we focus on recent investigations to discern putative, causative microbial species and the microbiome composition and structure currently associated with procarcinogenesis and tumorigenesis at select body sites. We specifically highlight forms of cancer, gastrointestinal and nongastrointestinal, that have significant bacterial associations and well-defined experimental evidence with the aim of generating directions for future experimental and translational investigations to develop a clearer understanding of the multifaceted mechanisms by which microbiota affect cancer formation.Emerging and, for some cancers, strong experimental and translational data support the contribution of the microbiome to cancer biology and disease progression. Disrupting microbiome features and pathways contributing to cancer may provide new approaches to improving cancer outcomes in patients.","container-title":"Cancer Discovery","DOI":"10.1158/2159-8290.CD-21-0324","ISSN":"2159-8274","issue":"10","journalAbbreviation":"Cancer Discovery","page":"2378-2395","source":"Silverchair","title":"The Cancer Microbiome: Recent Highlights and Knowledge Gaps","title-short":"The Cancer Microbiome","volume":"11","author":[{"family":"Knippel","given":"Reece J."},{"family":"Drewes","given":"Julia L."},{"family":"Sears","given":"Cynthia L."}],"issued":{"date-parts":[["2021",8,16]]}}},{"id":269,"uris":["http://zotero.org/users/local/0zqklVfX/items/A5A8CFLN"],"itemData":{"id":269,"type":"article-journal","abstract":"Clin Microbiol Infect 2012; 18 (Suppl. 4): 47–49 Abstract The gut microbiota presents a symbiotic relationship with the human host playing a beneficial role in human health. Since its establishment, the bacterial community is subjected to the influence of many different factors that shape its composition within each individual. However, an important convergence is observed at functional level in the gut microbiota. A metatranscriptomic study of healthy individuals showed homogeneity in the composition of the active microbiota that increased further at functional level.","container-title":"Clinical Microbiology and Infection","DOI":"10.1111/j.1469-0691.2012.03865.x","ISSN":"1469-0691","issue":"s4","language":"en","note":"_eprint: https://onlinelibrary.wiley.com/doi/pdf/10.1111/j.1469-0691.2012.03865.x","page":"47-49","source":"Wiley Online Library","title":"Metagenomics of human microbiome: beyond 16s rDNA","title-short":"Metagenomics of human microbiome","volume":"18","author":[{"family":"Gosalbes","given":"M. J."},{"family":"Abellan","given":"J. J."},{"family":"Durbán","given":"A."},{"family":"Pérez-Cobas","given":"A. E."},{"family":"Latorre","given":"A."},{"family":"Moya","given":"A."}],"issued":{"date-parts":[["2012"]]}}}],"schema":"https://github.com/citation-style-language/schema/raw/master/csl-citation.json"} </w:instrText>
      </w:r>
      <w:r w:rsidR="00075673">
        <w:rPr>
          <w:lang w:val="en-GB"/>
        </w:rPr>
        <w:fldChar w:fldCharType="separate"/>
      </w:r>
      <w:r w:rsidR="001916FD" w:rsidRPr="001916FD">
        <w:rPr>
          <w:rFonts w:ascii="Calibri" w:hAnsi="Calibri" w:cs="Calibri"/>
          <w:szCs w:val="24"/>
          <w:vertAlign w:val="superscript"/>
        </w:rPr>
        <w:t>14,43</w:t>
      </w:r>
      <w:r w:rsidR="00075673">
        <w:rPr>
          <w:lang w:val="en-GB"/>
        </w:rPr>
        <w:fldChar w:fldCharType="end"/>
      </w:r>
      <w:r w:rsidR="00075673">
        <w:rPr>
          <w:lang w:val="en-GB"/>
        </w:rPr>
        <w:t>, and is va</w:t>
      </w:r>
      <w:r>
        <w:rPr>
          <w:lang w:val="en-GB"/>
        </w:rPr>
        <w:t>ria</w:t>
      </w:r>
      <w:r w:rsidR="00075673">
        <w:rPr>
          <w:lang w:val="en-GB"/>
        </w:rPr>
        <w:t xml:space="preserve">ble across multiple axes such as age, geography, diet </w:t>
      </w:r>
      <w:r w:rsidR="00075673">
        <w:rPr>
          <w:lang w:val="en-GB"/>
        </w:rPr>
        <w:fldChar w:fldCharType="begin"/>
      </w:r>
      <w:r w:rsidR="000D458C">
        <w:rPr>
          <w:lang w:val="en-GB"/>
        </w:rPr>
        <w:instrText xml:space="preserve"> ADDIN ZOTERO_ITEM CSL_CITATION {"citationID":"VM0pX9hZ","properties":{"formattedCitation":"\\super 43\\nosupersub{}","plainCitation":"43","noteIndex":0},"citationItems":[{"id":269,"uris":["http://zotero.org/users/local/0zqklVfX/items/A5A8CFLN"],"itemData":{"id":269,"type":"article-journal","abstract":"Clin Microbiol Infect 2012; 18 (Suppl. 4): 47–49 Abstract The gut microbiota presents a symbiotic relationship with the human host playing a beneficial role in human health. Since its establishment, the bacterial community is subjected to the influence of many different factors that shape its composition within each individual. However, an important convergence is observed at functional level in the gut microbiota. A metatranscriptomic study of healthy individuals showed homogeneity in the composition of the active microbiota that increased further at functional level.","container-title":"Clinical Microbiology and Infection","DOI":"10.1111/j.1469-0691.2012.03865.x","ISSN":"1469-0691","issue":"s4","language":"en","note":"_eprint: https://onlinelibrary.wiley.com/doi/pdf/10.1111/j.1469-0691.2012.03865.x","page":"47-49","source":"Wiley Online Library","title":"Metagenomics of human microbiome: beyond 16s rDNA","title-short":"Metagenomics of human microbiome","volume":"18","author":[{"family":"Gosalbes","given":"M. J."},{"family":"Abellan","given":"J. J."},{"family":"Durbán","given":"A."},{"family":"Pérez-Cobas","given":"A. E."},{"family":"Latorre","given":"A."},{"family":"Moya","given":"A."}],"issued":{"date-parts":[["2012"]]}}}],"schema":"https://github.com/citation-style-language/schema/raw/master/csl-citation.json"} </w:instrText>
      </w:r>
      <w:r w:rsidR="00075673">
        <w:rPr>
          <w:lang w:val="en-GB"/>
        </w:rPr>
        <w:fldChar w:fldCharType="separate"/>
      </w:r>
      <w:r w:rsidR="000D458C" w:rsidRPr="000D458C">
        <w:rPr>
          <w:rFonts w:ascii="Calibri" w:hAnsi="Calibri" w:cs="Calibri"/>
          <w:szCs w:val="24"/>
          <w:vertAlign w:val="superscript"/>
        </w:rPr>
        <w:t>43</w:t>
      </w:r>
      <w:r w:rsidR="00075673">
        <w:rPr>
          <w:lang w:val="en-GB"/>
        </w:rPr>
        <w:fldChar w:fldCharType="end"/>
      </w:r>
      <w:r w:rsidR="00075673">
        <w:rPr>
          <w:lang w:val="en-GB"/>
        </w:rPr>
        <w:t xml:space="preserve"> and time </w:t>
      </w:r>
      <w:r w:rsidR="00075673">
        <w:rPr>
          <w:lang w:val="en-GB"/>
        </w:rPr>
        <w:fldChar w:fldCharType="begin"/>
      </w:r>
      <w:r w:rsidR="000D458C">
        <w:rPr>
          <w:lang w:val="en-GB"/>
        </w:rPr>
        <w:instrText xml:space="preserve"> ADDIN ZOTERO_ITEM CSL_CITATION {"citationID":"Pq39lZIz","properties":{"formattedCitation":"\\super 41\\nosupersub{}","plainCitation":"41","noteIndex":0},"citationItems":[{"id":263,"uris":["http://zotero.org/users/local/0zqklVfX/items/NZH8S73L"],"itemData":{"id":263,"type":"article-journal","abstract":"The human-microbial ecosystem plays a variety of important roles in human health and disease. Each person can be viewed as an island-like “patch” of habitat occupied by microbial assemblages formed by the fundamental processes of community ecology: dispersal, local diversification, environmental selection, and ecological drift. Community assembly theory, and metacommunity theory in particular, provides a framework for understanding the ecological dynamics of the human microbiome, such as compositional variability within and between hosts. We explore three core scenarios of human microbiome assembly: development in infants, representing assembly in previously unoccupied habitats; recovery from antibiotics, representing assembly after disturbance; and invasion by pathogens, representing assembly in the context of invasive species. Judicious application of ecological theory may lead to improved strategies for restoring and maintaining the microbiota and the crucial health-associated ecosystem services that it provides.","container-title":"Science","DOI":"10.1126/science.1224203","issue":"6086","note":"publisher: American Association for the Advancement of Science","page":"1255-1262","source":"science.org (Atypon)","title":"The Application of Ecological Theory Toward an Understanding of the Human Microbiome","volume":"336","author":[{"family":"Costello","given":"Elizabeth K."},{"family":"Stagaman","given":"Keaton"},{"family":"Dethlefsen","given":"Les"},{"family":"Bohannan","given":"Brendan J. M."},{"family":"Relman","given":"David A."}],"issued":{"date-parts":[["2012",6,8]]}}}],"schema":"https://github.com/citation-style-language/schema/raw/master/csl-citation.json"} </w:instrText>
      </w:r>
      <w:r w:rsidR="00075673">
        <w:rPr>
          <w:lang w:val="en-GB"/>
        </w:rPr>
        <w:fldChar w:fldCharType="separate"/>
      </w:r>
      <w:r w:rsidR="000D458C" w:rsidRPr="000D458C">
        <w:rPr>
          <w:rFonts w:ascii="Calibri" w:hAnsi="Calibri" w:cs="Calibri"/>
          <w:szCs w:val="24"/>
          <w:vertAlign w:val="superscript"/>
        </w:rPr>
        <w:t>41</w:t>
      </w:r>
      <w:r w:rsidR="00075673">
        <w:rPr>
          <w:lang w:val="en-GB"/>
        </w:rPr>
        <w:fldChar w:fldCharType="end"/>
      </w:r>
      <w:r w:rsidR="00075673">
        <w:rPr>
          <w:lang w:val="en-GB"/>
        </w:rPr>
        <w:t xml:space="preserve"> for</w:t>
      </w:r>
      <w:r>
        <w:rPr>
          <w:lang w:val="en-GB"/>
        </w:rPr>
        <w:t xml:space="preserve"> the</w:t>
      </w:r>
      <w:r w:rsidR="00075673">
        <w:rPr>
          <w:lang w:val="en-GB"/>
        </w:rPr>
        <w:t xml:space="preserve"> gut </w:t>
      </w:r>
      <w:r w:rsidR="00075673">
        <w:rPr>
          <w:lang w:val="en-GB"/>
        </w:rPr>
        <w:fldChar w:fldCharType="begin"/>
      </w:r>
      <w:r w:rsidR="000D458C">
        <w:rPr>
          <w:lang w:val="en-GB"/>
        </w:rPr>
        <w:instrText xml:space="preserve"> ADDIN ZOTERO_ITEM CSL_CITATION {"citationID":"6V8LfH0R","properties":{"formattedCitation":"\\super 44\\nosupersub{}","plainCitation":"44","noteIndex":0},"citationItems":[{"id":272,"uris":["http://zotero.org/users/local/0zqklVfX/items/E99XWVBT"],"itemData":{"id":272,"type":"article-journal","abstract":"The symbiotic gut microbiota modulate health and disease of the host through a series of transgenomic metabolic and immune regulatory axes. We explore connections between microbiome composition and function related to individual metabolic phenotypes and consider these interactions as possible targets for developing new personalized therapies and clinical management strategies.","container-title":"Cell Metabolism","DOI":"10.1016/j.cmet.2012.10.007","ISSN":"1550-4131","issue":"5","journalAbbreviation":"Cell Metabolism","language":"en","page":"559-564","source":"ScienceDirect","title":"Gut Microbiota Composition and Activity in Relation to Host Metabolic Phenotype and Disease Risk","volume":"16","author":[{"family":"Holmes","given":"Elaine"},{"family":"Li","given":"Jia V."},{"family":"Marchesi","given":"Julian R."},{"family":"Nicholson","given":"Jeremy K."}],"issued":{"date-parts":[["2012",11,7]]}}}],"schema":"https://github.com/citation-style-language/schema/raw/master/csl-citation.json"} </w:instrText>
      </w:r>
      <w:r w:rsidR="00075673">
        <w:rPr>
          <w:lang w:val="en-GB"/>
        </w:rPr>
        <w:fldChar w:fldCharType="separate"/>
      </w:r>
      <w:r w:rsidR="000D458C" w:rsidRPr="000D458C">
        <w:rPr>
          <w:rFonts w:ascii="Calibri" w:hAnsi="Calibri" w:cs="Calibri"/>
          <w:szCs w:val="24"/>
          <w:vertAlign w:val="superscript"/>
        </w:rPr>
        <w:t>44</w:t>
      </w:r>
      <w:r w:rsidR="00075673">
        <w:rPr>
          <w:lang w:val="en-GB"/>
        </w:rPr>
        <w:fldChar w:fldCharType="end"/>
      </w:r>
      <w:r w:rsidR="006B247B">
        <w:rPr>
          <w:lang w:val="en-GB"/>
        </w:rPr>
        <w:t xml:space="preserve"> and gender</w:t>
      </w:r>
      <w:r w:rsidR="006B247B">
        <w:t xml:space="preserve"> </w:t>
      </w:r>
      <w:r w:rsidR="006B247B">
        <w:fldChar w:fldCharType="begin"/>
      </w:r>
      <w:r w:rsidR="006B247B">
        <w:instrText xml:space="preserve"> ADDIN ZOTERO_ITEM CSL_CITATION {"citationID":"SvGCWTSm","properties":{"formattedCitation":"\\super 17\\nosupersub{}","plainCitation":"17","noteIndex":0},"citationItems":[{"id":238,"uris":["http://zotero.org/users/local/0zqklVfX/items/WA65UHG6"],"itemData":{"id":238,"type":"article-journal","abstract":"While the intratumor microbiome has become increasingly implicated in cancer development, the microbial landscape of papillary thyroid carcinoma (PTC) is essentially uninvestigated. PTC is characterized by varied prognosis between gender and cancer subtype, but the cause for gender and subtype-based dissimilarities is unclear. Women are more frequently diagnosed with PTC, while men suffer more advanced-staged PTC. In addition, tall cell variants are more aggressive than classical and follicular variants of PTC. We hypothesized that intratumor microbiome composition distinctly alters the immune landscape and predicts clinical outcome between PTC subtypes and between patient genders. Raw whole-transcriptome RNA-sequencing, Level 3 normalized mRNA expression read counts, and DNA methylation 450 k sequencing data for untreated, nonirradiated tumor, and adjacent normal tissue were downloaded from the Genomic Data Commons (GDC) legacy archive for 563 thyroid carcinoma patients. Microbe counts were extracted using Pathoscope 2.0 software. We correlated microbe abundance to clinical variables and immune-associated gene expression. Gene-set enrichment, mutation, and methylation analyses were conducted to correlate microbe abundance to characterize microbes’ roles. Overall, PTC tumor tissue significantly lacked microbes that are populated in adjacent normal tissue, which suggests presence of microbes may be critical in controlling immune cell expression and regulating immune and cancer pathways to mitigate cancer growth. In contrast, we also found that microbes distinctly abundant in tall cell and male patient cohorts were also correlated with higher mutation expression and methylation of tumor suppressors. Microbe dysbiosis in specific PTC types may explain observable differences in PTC progression and pathogenesis. These microbesprovide a basis for developing specialized prebiotic and probiotic treatments for varied PTC tumors.","container-title":"Computational and Structural Biotechnology Journal","DOI":"10.1016/j.csbj.2021.03.032","ISSN":"2001-0370","journalAbbreviation":"Computational and Structural Biotechnology Journal","language":"en","page":"1986-1997","source":"ScienceDirect","title":"The intratumor microbiome predicts prognosis across gender and subtypes in papillary thyroid carcinoma","volume":"19","author":[{"family":"Gnanasekar","given":"Aditi"},{"family":"Castaneda","given":"Grant"},{"family":"Iyangar","given":"Anjali"},{"family":"Magesh","given":"Shruti"},{"family":"Perez","given":"Daisy"},{"family":"Chakladar","given":"Jaideep"},{"family":"Li","given":"Wei Tse"},{"family":"Bouvet","given":"Michael"},{"family":"Chang","given":"Eric Y."},{"family":"Ongkeko","given":"Weg M."}],"issued":{"date-parts":[["2021",1,1]]}}}],"schema":"https://github.com/citation-style-language/schema/raw/master/csl-citation.json"} </w:instrText>
      </w:r>
      <w:r w:rsidR="006B247B">
        <w:fldChar w:fldCharType="separate"/>
      </w:r>
      <w:r w:rsidR="006B247B" w:rsidRPr="001916FD">
        <w:rPr>
          <w:rFonts w:ascii="Calibri" w:hAnsi="Calibri" w:cs="Calibri"/>
          <w:szCs w:val="24"/>
          <w:vertAlign w:val="superscript"/>
        </w:rPr>
        <w:t>17</w:t>
      </w:r>
      <w:r w:rsidR="006B247B">
        <w:fldChar w:fldCharType="end"/>
      </w:r>
      <w:r w:rsidR="00075673">
        <w:rPr>
          <w:lang w:val="en-GB"/>
        </w:rPr>
        <w:t xml:space="preserve">. Although there is less variation between individuals on the genus level than the species and strain level </w:t>
      </w:r>
      <w:r w:rsidR="00075673">
        <w:rPr>
          <w:lang w:val="en-GB"/>
        </w:rPr>
        <w:fldChar w:fldCharType="begin"/>
      </w:r>
      <w:r w:rsidR="000D458C">
        <w:rPr>
          <w:lang w:val="en-GB"/>
        </w:rPr>
        <w:instrText xml:space="preserve"> ADDIN ZOTERO_ITEM CSL_CITATION {"citationID":"UdoKtR5n","properties":{"formattedCitation":"\\super 44\\nosupersub{}","plainCitation":"44","noteIndex":0},"citationItems":[{"id":272,"uris":["http://zotero.org/users/local/0zqklVfX/items/E99XWVBT"],"itemData":{"id":272,"type":"article-journal","abstract":"The symbiotic gut microbiota modulate health and disease of the host through a series of transgenomic metabolic and immune regulatory axes. We explore connections between microbiome composition and function related to individual metabolic phenotypes and consider these interactions as possible targets for developing new personalized therapies and clinical management strategies.","container-title":"Cell Metabolism","DOI":"10.1016/j.cmet.2012.10.007","ISSN":"1550-4131","issue":"5","journalAbbreviation":"Cell Metabolism","language":"en","page":"559-564","source":"ScienceDirect","title":"Gut Microbiota Composition and Activity in Relation to Host Metabolic Phenotype and Disease Risk","volume":"16","author":[{"family":"Holmes","given":"Elaine"},{"family":"Li","given":"Jia V."},{"family":"Marchesi","given":"Julian R."},{"family":"Nicholson","given":"Jeremy K."}],"issued":{"date-parts":[["2012",11,7]]}}}],"schema":"https://github.com/citation-style-language/schema/raw/master/csl-citation.json"} </w:instrText>
      </w:r>
      <w:r w:rsidR="00075673">
        <w:rPr>
          <w:lang w:val="en-GB"/>
        </w:rPr>
        <w:fldChar w:fldCharType="separate"/>
      </w:r>
      <w:r w:rsidR="000D458C" w:rsidRPr="000D458C">
        <w:rPr>
          <w:rFonts w:ascii="Calibri" w:hAnsi="Calibri" w:cs="Calibri"/>
          <w:szCs w:val="24"/>
          <w:vertAlign w:val="superscript"/>
        </w:rPr>
        <w:t>44</w:t>
      </w:r>
      <w:r w:rsidR="00075673">
        <w:rPr>
          <w:lang w:val="en-GB"/>
        </w:rPr>
        <w:fldChar w:fldCharType="end"/>
      </w:r>
      <w:r w:rsidR="00075673">
        <w:rPr>
          <w:lang w:val="en-GB"/>
        </w:rPr>
        <w:t>,  this variation</w:t>
      </w:r>
      <w:r>
        <w:rPr>
          <w:lang w:val="en-GB"/>
        </w:rPr>
        <w:t xml:space="preserve"> can</w:t>
      </w:r>
      <w:r w:rsidR="00DC3FF5">
        <w:rPr>
          <w:lang w:val="en-GB"/>
        </w:rPr>
        <w:t xml:space="preserve"> make it harder for a </w:t>
      </w:r>
      <w:r w:rsidR="00075673">
        <w:rPr>
          <w:lang w:val="en-GB"/>
        </w:rPr>
        <w:t>model</w:t>
      </w:r>
      <w:r w:rsidR="00DC3FF5">
        <w:rPr>
          <w:lang w:val="en-GB"/>
        </w:rPr>
        <w:t xml:space="preserve"> to </w:t>
      </w:r>
      <w:r w:rsidR="006B247B">
        <w:t>properly capture the relevant variation between individuals which lead to differing disease states.</w:t>
      </w:r>
      <w:r w:rsidR="00DC3FF5">
        <w:rPr>
          <w:lang w:val="en-GB"/>
        </w:rPr>
        <w:t xml:space="preserve"> To combat this, a higher quantity, but also more </w:t>
      </w:r>
      <w:r w:rsidR="00075673">
        <w:rPr>
          <w:lang w:val="en-GB"/>
        </w:rPr>
        <w:t>specific data might be needed</w:t>
      </w:r>
      <w:r w:rsidR="00DC3FF5">
        <w:rPr>
          <w:lang w:val="en-GB"/>
        </w:rPr>
        <w:t xml:space="preserve">, such as </w:t>
      </w:r>
      <w:r w:rsidR="00075673">
        <w:rPr>
          <w:lang w:val="en-GB"/>
        </w:rPr>
        <w:t>repeated measurements</w:t>
      </w:r>
      <w:r w:rsidR="00DC3FF5">
        <w:rPr>
          <w:lang w:val="en-GB"/>
        </w:rPr>
        <w:t xml:space="preserve"> at different times,</w:t>
      </w:r>
      <w:r w:rsidR="00DC3FF5">
        <w:t xml:space="preserve"> which might be needed to capture the most important</w:t>
      </w:r>
      <w:r w:rsidR="00075673">
        <w:t xml:space="preserve"> host- microbiome interactions </w:t>
      </w:r>
      <w:r w:rsidR="00075673">
        <w:fldChar w:fldCharType="begin"/>
      </w:r>
      <w:r w:rsidR="0065515F">
        <w:instrText xml:space="preserve"> ADDIN ZOTERO_ITEM CSL_CITATION {"citationID":"Wy8N9Bn9","properties":{"formattedCitation":"\\super 7\\nosupersub{}","plainCitation":"7","noteIndex":0},"citationItems":[{"id":195,"uris":["http://zotero.org/users/local/0zqklVfX/items/MY2ALASF"],"itemData":{"id":195,"type":"article-journal","abstract":"The NIH Human Microbiome Project (HMP) has been carried out over ten years and two phases to provide resources, methods, and discoveries that link interactions between humans and their microbiomes to health-related outcomes. The recently completed second phase, the Integrative Human Microbiome Project, comprised studies of dynamic changes in the microbiome and host under three conditions: pregnancy and preterm birth; inflammatory bowel diseases; and stressors that affect individuals with prediabetes. The associated research begins to elucidate mechanisms of host–microbiome interactions under these conditions, provides unique data resources (at the HMP Data Coordination Center), and represents a paradigm for future multi-omic studies of the human microbiome.","container-title":"Nature","DOI":"10.1038/s41586-019-1238-8","ISSN":"1476-4687","issue":"7758","language":"en","license":"2019 The Author(s)","note":"number: 7758\npublisher: Nature Publishing Group","page":"641-648","source":"www.nature.com","title":"The Integrative Human Microbiome Project","volume":"569","author":[{"family":"Proctor","given":"Lita M."},{"family":"Creasy","given":"Heather H."},{"family":"Fettweis","given":"Jennifer M."},{"family":"Lloyd-Price","given":"Jason"},{"family":"Mahurkar","given":"Anup"},{"family":"Zhou","given":"Wenyu"},{"family":"Buck","given":"Gregory A."},{"family":"Snyder","given":"Michael P."},{"family":"Strauss","given":"Jerome F."},{"family":"Weinstock","given":"George M."},{"family":"White","given":"Owen"},{"family":"Huttenhower","given":"Curtis"},{"literal":"The Integrative HMP (iHMP) Research Network Consortium"}],"issued":{"date-parts":[["2019",5]]}}}],"schema":"https://github.com/citation-style-language/schema/raw/master/csl-citation.json"} </w:instrText>
      </w:r>
      <w:r w:rsidR="00075673">
        <w:fldChar w:fldCharType="separate"/>
      </w:r>
      <w:r w:rsidR="0065515F" w:rsidRPr="0065515F">
        <w:rPr>
          <w:rFonts w:ascii="Calibri" w:hAnsi="Calibri" w:cs="Calibri"/>
          <w:szCs w:val="24"/>
          <w:vertAlign w:val="superscript"/>
        </w:rPr>
        <w:t>7</w:t>
      </w:r>
      <w:r w:rsidR="00075673">
        <w:fldChar w:fldCharType="end"/>
      </w:r>
      <w:r w:rsidR="00075673">
        <w:t>.</w:t>
      </w:r>
      <w:r w:rsidR="00FA2E26">
        <w:t xml:space="preserve"> </w:t>
      </w:r>
      <w:r w:rsidR="00DC3FF5">
        <w:t xml:space="preserve">Additionally, rather than only abundance data, it might be necessary to also look at the active expression of microbial genes </w:t>
      </w:r>
      <w:r w:rsidR="006B247B">
        <w:t>answer can be less person-to-person variation on the functional level</w:t>
      </w:r>
      <w:r w:rsidR="00FA2E26">
        <w:rPr>
          <w:lang w:val="en-GB"/>
        </w:rPr>
        <w:t xml:space="preserve"> </w:t>
      </w:r>
      <w:r w:rsidR="00FA2E26">
        <w:rPr>
          <w:lang w:val="en-GB"/>
        </w:rPr>
        <w:fldChar w:fldCharType="begin"/>
      </w:r>
      <w:r w:rsidR="000D458C">
        <w:rPr>
          <w:lang w:val="en-GB"/>
        </w:rPr>
        <w:instrText xml:space="preserve"> ADDIN ZOTERO_ITEM CSL_CITATION {"citationID":"zlsResjP","properties":{"formattedCitation":"\\super 43\\nosupersub{}","plainCitation":"43","noteIndex":0},"citationItems":[{"id":269,"uris":["http://zotero.org/users/local/0zqklVfX/items/A5A8CFLN"],"itemData":{"id":269,"type":"article-journal","abstract":"Clin Microbiol Infect 2012; 18 (Suppl. 4): 47–49 Abstract The gut microbiota presents a symbiotic relationship with the human host playing a beneficial role in human health. Since its establishment, the bacterial community is subjected to the influence of many different factors that shape its composition within each individual. However, an important convergence is observed at functional level in the gut microbiota. A metatranscriptomic study of healthy individuals showed homogeneity in the composition of the active microbiota that increased further at functional level.","container-title":"Clinical Microbiology and Infection","DOI":"10.1111/j.1469-0691.2012.03865.x","ISSN":"1469-0691","issue":"s4","language":"en","note":"_eprint: https://onlinelibrary.wiley.com/doi/pdf/10.1111/j.1469-0691.2012.03865.x","page":"47-49","source":"Wiley Online Library","title":"Metagenomics of human microbiome: beyond 16s rDNA","title-short":"Metagenomics of human microbiome","volume":"18","author":[{"family":"Gosalbes","given":"M. J."},{"family":"Abellan","given":"J. J."},{"family":"Durbán","given":"A."},{"family":"Pérez-Cobas","given":"A. E."},{"family":"Latorre","given":"A."},{"family":"Moya","given":"A."}],"issued":{"date-parts":[["2012"]]}}}],"schema":"https://github.com/citation-style-language/schema/raw/master/csl-citation.json"} </w:instrText>
      </w:r>
      <w:r w:rsidR="00FA2E26">
        <w:rPr>
          <w:lang w:val="en-GB"/>
        </w:rPr>
        <w:fldChar w:fldCharType="separate"/>
      </w:r>
      <w:r w:rsidR="000D458C" w:rsidRPr="000D458C">
        <w:rPr>
          <w:rFonts w:ascii="Calibri" w:hAnsi="Calibri" w:cs="Calibri"/>
          <w:szCs w:val="24"/>
          <w:vertAlign w:val="superscript"/>
        </w:rPr>
        <w:t>43</w:t>
      </w:r>
      <w:r w:rsidR="00FA2E26">
        <w:rPr>
          <w:lang w:val="en-GB"/>
        </w:rPr>
        <w:fldChar w:fldCharType="end"/>
      </w:r>
      <w:r w:rsidR="003548A3">
        <w:rPr>
          <w:lang w:val="en-GB"/>
        </w:rPr>
        <w:t xml:space="preserve"> as microbial data mined from TCGA cannot determine whether microbial reads were intra- or extracellular or from alive or dead bacteria </w:t>
      </w:r>
      <w:r w:rsidR="003548A3">
        <w:rPr>
          <w:lang w:val="en-GB"/>
        </w:rPr>
        <w:fldChar w:fldCharType="begin"/>
      </w:r>
      <w:r w:rsidR="003548A3">
        <w:rPr>
          <w:lang w:val="en-GB"/>
        </w:rPr>
        <w:instrText xml:space="preserve"> ADDIN ZOTERO_ITEM CSL_CITATION {"citationID":"a12ukf7c068","properties":{"formattedCitation":"\\uldash{\\super 1\\nosupersub{}}","plainCitation":"1","noteIndex":0},"citationItems":[{"id":234,"uris":["http://zotero.org/users/local/0zqklVfX/items/G6GBB8GE"],"itemData":{"id":234,"type":"article-journal","abstract":"Tumor gene expression is predictive of patient prognosis in some cancers. However, RNA-seq and whole genome sequencing data contain not only reads from host tumor and normal tissue, but also reads from the tumor microbiome, which can be used to infer the microbial abundances in each tumor. Here, we show that tumor microbial abundances, alone or in combination with tumor gene expression, can predict cancer prognosis and drug response to some extent—microbial abundances are significantly less predictive of prognosis than gene expression, although similarly as predictive of drug response, but in mostly different cancer-drug combinations. Thus, it appears possible to leverage existing sequencing technology, or develop new protocols, to obtain more non-redundant information about prognosis and drug response from RNA-seq and whole genome sequencing experiments than could be obtained from tumor gene expression or genomic data alone.","container-title":"Nature Communications","DOI":"10.1038/s41467-022-30512-3","ISSN":"2041-1723","issue":"1","journalAbbreviation":"Nat Commun","language":"en","license":"2022 This is a U.S. government work and not under copyright protection in the U.S.; foreign copyright protection may apply","note":"number: 1\npublisher: Nature Publishing Group","page":"2896","source":"www.nature.com","title":"Predicting cancer prognosis and drug response from the tumor microbiome","volume":"13","author":[{"family":"Hermida","given":"Leandro C."},{"family":"Gertz","given":"E. Michael"},{"family":"Ruppin","given":"Eytan"}],"issued":{"date-parts":[["2022",5,24]]}}}],"schema":"https://github.com/citation-style-language/schema/raw/master/csl-citation.json"} </w:instrText>
      </w:r>
      <w:r w:rsidR="003548A3">
        <w:rPr>
          <w:lang w:val="en-GB"/>
        </w:rPr>
        <w:fldChar w:fldCharType="separate"/>
      </w:r>
      <w:r w:rsidR="003548A3" w:rsidRPr="003548A3">
        <w:rPr>
          <w:rFonts w:ascii="Calibri" w:hAnsi="Calibri" w:cs="Calibri"/>
          <w:szCs w:val="24"/>
          <w:u w:val="dash"/>
          <w:vertAlign w:val="superscript"/>
        </w:rPr>
        <w:t>1</w:t>
      </w:r>
      <w:r w:rsidR="003548A3">
        <w:rPr>
          <w:lang w:val="en-GB"/>
        </w:rPr>
        <w:fldChar w:fldCharType="end"/>
      </w:r>
      <w:r w:rsidR="003548A3">
        <w:rPr>
          <w:lang w:val="en-GB"/>
        </w:rPr>
        <w:t>.</w:t>
      </w:r>
    </w:p>
    <w:p w14:paraId="2689E767" w14:textId="7C8F0510" w:rsidR="007124C4" w:rsidRDefault="00DD56C8" w:rsidP="00F0583A">
      <w:r>
        <w:lastRenderedPageBreak/>
        <w:t>There can be distinct</w:t>
      </w:r>
      <w:r w:rsidR="00B52187">
        <w:t xml:space="preserve"> intratumor</w:t>
      </w:r>
      <w:r w:rsidR="000F1D7F">
        <w:t>al</w:t>
      </w:r>
      <w:r w:rsidR="00B52187">
        <w:t xml:space="preserve"> bacteria </w:t>
      </w:r>
      <w:r>
        <w:t>across different subtypes of the same cancer</w:t>
      </w:r>
      <w:r w:rsidR="009C050A">
        <w:t xml:space="preserve"> and a tumor sample with its NAT microbiome </w:t>
      </w:r>
      <w:r w:rsidR="009C050A">
        <w:fldChar w:fldCharType="begin"/>
      </w:r>
      <w:r w:rsidR="001916FD">
        <w:instrText xml:space="preserve"> ADDIN ZOTERO_ITEM CSL_CITATION {"citationID":"XHub0uHM","properties":{"formattedCitation":"\\super 15\\nosupersub{}","plainCitation":"15","noteIndex":0},"citationItems":[{"id":258,"uris":["http://zotero.org/users/local/0zqklVfX/items/L8PDXLBH"],"itemData":{"id":258,"type":"article-journal","abstract":"Bacteria were first detected in human tumors more than 100 years ago, but the characterization of the tumor microbiome has remained challenging because of its low biomass. We undertook a comprehensive analysis of the tumor microbiome, studying 1526 tumors and their adjacent normal tissues across seven cancer types, including breast, lung, ovary, pancreas, melanoma, bone, and brain tumors. We found that each tumor type has a distinct microbiome composition and that breast cancer has a particularly rich and diverse microbiome. The intratumor bacteria are mostly intracellular and are present in both cancer and immune cells. We also noted correlations between intratumor bacteria or their predicted functions with tumor types and subtypes, patients’ smoking status, and the response to immunotherapy.","container-title":"Science","DOI":"10.1126/science.aay9189","issue":"6494","note":"publisher: American Association for the Advancement of Science","page":"973-980","source":"science.org (Atypon)","title":"The human tumor microbiome is composed of tumor type–specific intracellular bacteria","volume":"368","author":[{"family":"Nejman","given":"Deborah"},{"family":"Livyatan","given":"Ilana"},{"family":"Fuks","given":"Garold"},{"family":"Gavert","given":"Nancy"},{"family":"Zwang","given":"Yaara"},{"family":"Geller","given":"Leore T."},{"family":"Rotter-Maskowitz","given":"Aviva"},{"family":"Weiser","given":"Roi"},{"family":"Mallel","given":"Giuseppe"},{"family":"Gigi","given":"Elinor"},{"family":"Meltser","given":"Arnon"},{"family":"Douglas","given":"Gavin M."},{"family":"Kamer","given":"Iris"},{"family":"Gopalakrishnan","given":"Vancheswaran"},{"family":"Dadosh","given":"Tali"},{"family":"Levin-Zaidman","given":"Smadar"},{"family":"Avnet","given":"Sofia"},{"family":"Atlan","given":"Tehila"},{"family":"Cooper","given":"Zachary A."},{"family":"Arora","given":"Reetakshi"},{"family":"Cogdill","given":"Alexandria P."},{"family":"Khan","given":"Md Abdul Wadud"},{"family":"Ologun","given":"Gabriel"},{"family":"Bussi","given":"Yuval"},{"family":"Weinberger","given":"Adina"},{"family":"Lotan-Pompan","given":"Maya"},{"family":"Golani","given":"Ofra"},{"family":"Perry","given":"Gili"},{"family":"Rokah","given":"Merav"},{"family":"Bahar-Shany","given":"Keren"},{"family":"Rozeman","given":"Elisa A."},{"family":"Blank","given":"Christian U."},{"family":"Ronai","given":"Anat"},{"family":"Shaoul","given":"Ron"},{"family":"Amit","given":"Amnon"},{"family":"Dorfman","given":"Tatiana"},{"family":"Kremer","given":"Ran"},{"family":"Cohen","given":"Zvi R."},{"family":"Harnof","given":"Sagi"},{"family":"Siegal","given":"Tali"},{"family":"Yehuda-Shnaidman","given":"Einav"},{"family":"Gal-Yam","given":"Einav Nili"},{"family":"Shapira","given":"Hagit"},{"family":"Baldini","given":"Nicola"},{"family":"Langille","given":"Morgan G. I."},{"family":"Ben-Nun","given":"Alon"},{"family":"Kaufman","given":"Bella"},{"family":"Nissan","given":"Aviram"},{"family":"Golan","given":"Talia"},{"family":"Dadiani","given":"Maya"},{"family":"Levanon","given":"Keren"},{"family":"Bar","given":"Jair"},{"family":"Yust-Katz","given":"Shlomit"},{"family":"Barshack","given":"Iris"},{"family":"Peeper","given":"Daniel S."},{"family":"Raz","given":"Dan J."},{"family":"Segal","given":"Eran"},{"family":"Wargo","given":"Jennifer A."},{"family":"Sandbank","given":"Judith"},{"family":"Shental","given":"Noam"},{"family":"Straussman","given":"Ravid"}],"issued":{"date-parts":[["2020",5,29]]}}}],"schema":"https://github.com/citation-style-language/schema/raw/master/csl-citation.json"} </w:instrText>
      </w:r>
      <w:r w:rsidR="009C050A">
        <w:fldChar w:fldCharType="separate"/>
      </w:r>
      <w:r w:rsidR="001916FD" w:rsidRPr="001916FD">
        <w:rPr>
          <w:rFonts w:ascii="Calibri" w:hAnsi="Calibri" w:cs="Calibri"/>
          <w:szCs w:val="24"/>
          <w:vertAlign w:val="superscript"/>
        </w:rPr>
        <w:t>15</w:t>
      </w:r>
      <w:r w:rsidR="009C050A">
        <w:fldChar w:fldCharType="end"/>
      </w:r>
      <w:r w:rsidR="009C050A">
        <w:t>, however this is not always the case.</w:t>
      </w:r>
      <w:r w:rsidR="007124C4">
        <w:t xml:space="preserve"> Additionally, bacteria from the NAT might be transferred to tumor tissues, leading to a similarity between the microbiomes which </w:t>
      </w:r>
      <w:r w:rsidR="00B52187">
        <w:t xml:space="preserve">might </w:t>
      </w:r>
      <w:r w:rsidR="007124C4">
        <w:t xml:space="preserve">not </w:t>
      </w:r>
      <w:r w:rsidR="00B52187">
        <w:t xml:space="preserve">be conducive for </w:t>
      </w:r>
      <w:r w:rsidR="007124C4">
        <w:t xml:space="preserve">discrimination between the two tissues </w:t>
      </w:r>
      <w:r w:rsidR="007124C4">
        <w:fldChar w:fldCharType="begin"/>
      </w:r>
      <w:r w:rsidR="001916FD">
        <w:instrText xml:space="preserve"> ADDIN ZOTERO_ITEM CSL_CITATION {"citationID":"Lw1RvPPM","properties":{"formattedCitation":"\\super 15\\nosupersub{}","plainCitation":"15","noteIndex":0},"citationItems":[{"id":258,"uris":["http://zotero.org/users/local/0zqklVfX/items/L8PDXLBH"],"itemData":{"id":258,"type":"article-journal","abstract":"Bacteria were first detected in human tumors more than 100 years ago, but the characterization of the tumor microbiome has remained challenging because of its low biomass. We undertook a comprehensive analysis of the tumor microbiome, studying 1526 tumors and their adjacent normal tissues across seven cancer types, including breast, lung, ovary, pancreas, melanoma, bone, and brain tumors. We found that each tumor type has a distinct microbiome composition and that breast cancer has a particularly rich and diverse microbiome. The intratumor bacteria are mostly intracellular and are present in both cancer and immune cells. We also noted correlations between intratumor bacteria or their predicted functions with tumor types and subtypes, patients’ smoking status, and the response to immunotherapy.","container-title":"Science","DOI":"10.1126/science.aay9189","issue":"6494","note":"publisher: American Association for the Advancement of Science","page":"973-980","source":"science.org (Atypon)","title":"The human tumor microbiome is composed of tumor type–specific intracellular bacteria","volume":"368","author":[{"family":"Nejman","given":"Deborah"},{"family":"Livyatan","given":"Ilana"},{"family":"Fuks","given":"Garold"},{"family":"Gavert","given":"Nancy"},{"family":"Zwang","given":"Yaara"},{"family":"Geller","given":"Leore T."},{"family":"Rotter-Maskowitz","given":"Aviva"},{"family":"Weiser","given":"Roi"},{"family":"Mallel","given":"Giuseppe"},{"family":"Gigi","given":"Elinor"},{"family":"Meltser","given":"Arnon"},{"family":"Douglas","given":"Gavin M."},{"family":"Kamer","given":"Iris"},{"family":"Gopalakrishnan","given":"Vancheswaran"},{"family":"Dadosh","given":"Tali"},{"family":"Levin-Zaidman","given":"Smadar"},{"family":"Avnet","given":"Sofia"},{"family":"Atlan","given":"Tehila"},{"family":"Cooper","given":"Zachary A."},{"family":"Arora","given":"Reetakshi"},{"family":"Cogdill","given":"Alexandria P."},{"family":"Khan","given":"Md Abdul Wadud"},{"family":"Ologun","given":"Gabriel"},{"family":"Bussi","given":"Yuval"},{"family":"Weinberger","given":"Adina"},{"family":"Lotan-Pompan","given":"Maya"},{"family":"Golani","given":"Ofra"},{"family":"Perry","given":"Gili"},{"family":"Rokah","given":"Merav"},{"family":"Bahar-Shany","given":"Keren"},{"family":"Rozeman","given":"Elisa A."},{"family":"Blank","given":"Christian U."},{"family":"Ronai","given":"Anat"},{"family":"Shaoul","given":"Ron"},{"family":"Amit","given":"Amnon"},{"family":"Dorfman","given":"Tatiana"},{"family":"Kremer","given":"Ran"},{"family":"Cohen","given":"Zvi R."},{"family":"Harnof","given":"Sagi"},{"family":"Siegal","given":"Tali"},{"family":"Yehuda-Shnaidman","given":"Einav"},{"family":"Gal-Yam","given":"Einav Nili"},{"family":"Shapira","given":"Hagit"},{"family":"Baldini","given":"Nicola"},{"family":"Langille","given":"Morgan G. I."},{"family":"Ben-Nun","given":"Alon"},{"family":"Kaufman","given":"Bella"},{"family":"Nissan","given":"Aviram"},{"family":"Golan","given":"Talia"},{"family":"Dadiani","given":"Maya"},{"family":"Levanon","given":"Keren"},{"family":"Bar","given":"Jair"},{"family":"Yust-Katz","given":"Shlomit"},{"family":"Barshack","given":"Iris"},{"family":"Peeper","given":"Daniel S."},{"family":"Raz","given":"Dan J."},{"family":"Segal","given":"Eran"},{"family":"Wargo","given":"Jennifer A."},{"family":"Sandbank","given":"Judith"},{"family":"Shental","given":"Noam"},{"family":"Straussman","given":"Ravid"}],"issued":{"date-parts":[["2020",5,29]]}}}],"schema":"https://github.com/citation-style-language/schema/raw/master/csl-citation.json"} </w:instrText>
      </w:r>
      <w:r w:rsidR="007124C4">
        <w:fldChar w:fldCharType="separate"/>
      </w:r>
      <w:r w:rsidR="001916FD" w:rsidRPr="001916FD">
        <w:rPr>
          <w:rFonts w:ascii="Calibri" w:hAnsi="Calibri" w:cs="Calibri"/>
          <w:szCs w:val="24"/>
          <w:vertAlign w:val="superscript"/>
        </w:rPr>
        <w:t>15</w:t>
      </w:r>
      <w:r w:rsidR="007124C4">
        <w:fldChar w:fldCharType="end"/>
      </w:r>
      <w:r w:rsidR="007124C4">
        <w:t>.</w:t>
      </w:r>
      <w:r w:rsidR="00F10614">
        <w:t xml:space="preserve"> </w:t>
      </w:r>
      <w:r w:rsidR="00C26D1D">
        <w:t xml:space="preserve"> For CRC as well,</w:t>
      </w:r>
      <w:r w:rsidR="00255A26">
        <w:t xml:space="preserve"> there is microbial dysbyiosis between tumor and NAT for the same patient and also across stages </w:t>
      </w:r>
      <w:r w:rsidR="00255A26">
        <w:fldChar w:fldCharType="begin"/>
      </w:r>
      <w:r w:rsidR="000D458C">
        <w:instrText xml:space="preserve"> ADDIN ZOTERO_ITEM CSL_CITATION {"citationID":"fjdxSU7X","properties":{"formattedCitation":"\\super 40\\nosupersub{}","plainCitation":"40","noteIndex":0},"citationItems":[{"id":260,"uris":["http://zotero.org/users/local/0zqklVfX/items/JQBPAZPB"],"itemData":{"id":260,"type":"article-journal","abstract":"Complex and intricate circuitries regulate cellular proliferation, survival, and growth, and alterations of this network through genetic and epigenetic events result in aberrant cellular behaviors, often leading to carcinogenesis. Although specific germline mutations have been recognized as cancer inducers, the vast majority of neoplastic changes in humans occur through environmental exposure, lifestyle, and diet. An emerging concept in cancer biology implicates the microbiota as a powerful environmental factor modulating the carcinogenic process. For example, the intestinal microbiota influences cancer development or therapeutic responses through specific activities (immune responses, metabolites, microbial structures, and toxins). The numerous effects of microbiota on carcinogenesis, ranging from promoting, preventing, or even influencing therapeutic outcomes, highlight the complex relationship between the biota and the host. In this review, we discuss the latest findings on this complex microbial interaction with the host and highlight potential mechanisms by which the microbiota mediates such a wide impact on carcinogenesis.","collection-title":"Microbiome and Human Disease Pathogenesis","container-title":"Translational Research","DOI":"10.1016/j.trsl.2016.07.021","ISSN":"1931-5244","journalAbbreviation":"Translational Research","language":"en","page":"139-154","source":"ScienceDirect","title":"Microbiota as a mediator of cancer progression and therapy","volume":"179","author":[{"family":"Pope","given":"Jillian L."},{"family":"Tomkovich","given":"Sarah"},{"family":"Yang","given":"Ye"},{"family":"Jobin","given":"Christian"}],"issued":{"date-parts":[["2017",1,1]]}}}],"schema":"https://github.com/citation-style-language/schema/raw/master/csl-citation.json"} </w:instrText>
      </w:r>
      <w:r w:rsidR="00255A26">
        <w:fldChar w:fldCharType="separate"/>
      </w:r>
      <w:r w:rsidR="000D458C" w:rsidRPr="000D458C">
        <w:rPr>
          <w:rFonts w:ascii="Calibri" w:hAnsi="Calibri" w:cs="Calibri"/>
          <w:szCs w:val="24"/>
          <w:vertAlign w:val="superscript"/>
        </w:rPr>
        <w:t>40</w:t>
      </w:r>
      <w:r w:rsidR="00255A26">
        <w:fldChar w:fldCharType="end"/>
      </w:r>
      <w:r w:rsidR="00255A26">
        <w:t>.</w:t>
      </w:r>
      <w:r w:rsidR="00B96222">
        <w:t xml:space="preserve"> Furthermore, microbiota in tissues such as in the gut can interact with other tissues and organs through varying pathways </w:t>
      </w:r>
      <w:r w:rsidR="00B96222">
        <w:fldChar w:fldCharType="begin"/>
      </w:r>
      <w:r w:rsidR="001916FD">
        <w:instrText xml:space="preserve"> ADDIN ZOTERO_ITEM CSL_CITATION {"citationID":"a2fr8rl9r46","properties":{"formattedCitation":"\\super 18,44\\nosupersub{}","plainCitation":"18,44","noteIndex":0},"citationItems":[{"id":272,"uris":["http://zotero.org/users/local/0zqklVfX/items/E99XWVBT"],"itemData":{"id":272,"type":"article-journal","abstract":"The symbiotic gut microbiota modulate health and disease of the host through a series of transgenomic metabolic and immune regulatory axes. We explore connections between microbiome composition and function related to individual metabolic phenotypes and consider these interactions as possible targets for developing new personalized therapies and clinical management strategies.","container-title":"Cell Metabolism","DOI":"10.1016/j.cmet.2012.10.007","ISSN":"1550-4131","issue":"5","journalAbbreviation":"Cell Metabolism","language":"en","page":"559-564","source":"ScienceDirect","title":"Gut Microbiota Composition and Activity in Relation to Host Metabolic Phenotype and Disease Risk","volume":"16","author":[{"family":"Holmes","given":"Elaine"},{"family":"Li","given":"Jia V."},{"family":"Marchesi","given":"Julian R."},{"family":"Nicholson","given":"Jeremy K."}],"issued":{"date-parts":[["2012",11,7]]}}},{"id":286,"uris":["http://zotero.org/users/local/0zqklVfX/items/D2PNXZRX"],"itemData":{"id":286,"type":"article-journal","abstract":"Most patients diagnosed with resected pancreatic adenocarcinoma (PDAC) survive less than 5 years, but a minor subset survives longer. Here, we dissect the role of the tumor microbiota and the immune system in influencing long-term survival. Using 16S rRNA gene sequencing, we analyzed the tumor microbiome composition in PDAC patients with short-term survival (STS) and long-term survival (LTS). We found higher alpha-diversity in the tumor microbiome of LTS patients and identified an intra-tumoral microbiome signature (Pseudoxanthomonas-Streptomyces-Saccharopolyspora-Bacillus clausii) highly predictive of long-term survivorship in both discovery and validation cohorts. Through human-into-mice fecal microbiota transplantation (FMT) experiments from STS, LTS, or control donors, we were able to differentially modulate the tumor microbiome and affect tumor growth as well as tumor immune infiltration. Our study demonstrates that PDAC microbiome composition, which cross-talks to the gut microbiome, influences the host immune response and natural history of the disease.\nVideo Abstract","container-title":"Cell","DOI":"10.1016/j.cell.2019.07.008","ISSN":"0092-8674","issue":"4","journalAbbreviation":"Cell","language":"en","page":"795-806.e12","source":"ScienceDirect","title":"Tumor Microbiome Diversity and Composition Influence Pancreatic Cancer Outcomes","volume":"178","author":[{"family":"Riquelme","given":"Erick"},{"family":"Zhang","given":"Yu"},{"family":"Zhang","given":"Liangliang"},{"family":"Montiel","given":"Maria"},{"family":"Zoltan","given":"Michelle"},{"family":"Dong","given":"Wenli"},{"family":"Quesada","given":"Pompeyo"},{"family":"Sahin","given":"Ismet"},{"family":"Chandra","given":"Vidhi"},{"family":"San Lucas","given":"Anthony"},{"family":"Scheet","given":"Paul"},{"family":"Xu","given":"Hanwen"},{"family":"Hanash","given":"Samir M."},{"family":"Feng","given":"Lei"},{"family":"Burks","given":"Jared K."},{"family":"Do","given":"Kim-Anh"},{"family":"Peterson","given":"Christine B."},{"family":"Nejman","given":"Deborah"},{"family":"Tzeng","given":"Ching-Wei D."},{"family":"Kim","given":"Michael P."},{"family":"Sears","given":"Cynthia L."},{"family":"Ajami","given":"Nadim"},{"family":"Petrosino","given":"Joseph"},{"family":"Wood","given":"Laura D."},{"family":"Maitra","given":"Anirban"},{"family":"Straussman","given":"Ravid"},{"family":"Katz","given":"Matthew"},{"family":"White","given":"James Robert"},{"family":"Jenq","given":"Robert"},{"family":"Wargo","given":"Jennifer"},{"family":"McAllister","given":"Florencia"}],"issued":{"date-parts":[["2019",8,8]]}}}],"schema":"https://github.com/citation-style-language/schema/raw/master/csl-citation.json"} </w:instrText>
      </w:r>
      <w:r w:rsidR="00B96222">
        <w:fldChar w:fldCharType="separate"/>
      </w:r>
      <w:r w:rsidR="001916FD" w:rsidRPr="001916FD">
        <w:rPr>
          <w:rFonts w:ascii="Calibri" w:hAnsi="Calibri" w:cs="Calibri"/>
          <w:szCs w:val="24"/>
          <w:vertAlign w:val="superscript"/>
        </w:rPr>
        <w:t>18,44</w:t>
      </w:r>
      <w:r w:rsidR="00B96222">
        <w:fldChar w:fldCharType="end"/>
      </w:r>
      <w:r w:rsidR="00B96222">
        <w:t>.</w:t>
      </w:r>
    </w:p>
    <w:p w14:paraId="1B6E9838" w14:textId="54342FB6" w:rsidR="00A55817" w:rsidRDefault="00A55817" w:rsidP="00F0583A">
      <w:r>
        <w:t>There have been other studies which also use TCGA whole-genome sequencing for cancer diagnostics.</w:t>
      </w:r>
      <w:r w:rsidR="00417D12">
        <w:t xml:space="preserve"> </w:t>
      </w:r>
      <w:r w:rsidR="00417D12" w:rsidRPr="007F4E7B">
        <w:rPr>
          <w:rFonts w:ascii="Calibri" w:hAnsi="Calibri" w:cs="Calibri"/>
        </w:rPr>
        <w:t>Poore</w:t>
      </w:r>
      <w:r w:rsidR="00417D12">
        <w:rPr>
          <w:rFonts w:ascii="Calibri" w:hAnsi="Calibri" w:cs="Calibri"/>
        </w:rPr>
        <w:t xml:space="preserve"> et al. </w:t>
      </w:r>
      <w:r w:rsidR="00417D12">
        <w:rPr>
          <w:rFonts w:ascii="Calibri" w:hAnsi="Calibri" w:cs="Calibri"/>
        </w:rPr>
        <w:fldChar w:fldCharType="begin"/>
      </w:r>
      <w:r w:rsidR="00417D12">
        <w:rPr>
          <w:rFonts w:ascii="Calibri" w:hAnsi="Calibri" w:cs="Calibri"/>
        </w:rPr>
        <w:instrText xml:space="preserve"> ADDIN ZOTERO_ITEM CSL_CITATION {"citationID":"WVnFJQVK","properties":{"formattedCitation":"\\super 8\\nosupersub{}","plainCitation":"8","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sidR="00417D12">
        <w:rPr>
          <w:rFonts w:ascii="Calibri" w:hAnsi="Calibri" w:cs="Calibri"/>
        </w:rPr>
        <w:fldChar w:fldCharType="separate"/>
      </w:r>
      <w:r w:rsidR="00417D12" w:rsidRPr="0065515F">
        <w:rPr>
          <w:rFonts w:ascii="Calibri" w:hAnsi="Calibri" w:cs="Calibri"/>
          <w:szCs w:val="24"/>
          <w:vertAlign w:val="superscript"/>
        </w:rPr>
        <w:t>8</w:t>
      </w:r>
      <w:r w:rsidR="00417D12">
        <w:rPr>
          <w:rFonts w:ascii="Calibri" w:hAnsi="Calibri" w:cs="Calibri"/>
        </w:rPr>
        <w:fldChar w:fldCharType="end"/>
      </w:r>
      <w:r w:rsidR="00417D12">
        <w:rPr>
          <w:rFonts w:ascii="Calibri" w:hAnsi="Calibri" w:cs="Calibri"/>
        </w:rPr>
        <w:t xml:space="preserve"> created a microbial abundance data set from TCGA data. </w:t>
      </w:r>
      <w:r w:rsidR="00417D12">
        <w:rPr>
          <w:rFonts w:ascii="Calibri" w:hAnsi="Calibri" w:cs="Calibri"/>
        </w:rPr>
        <w:t xml:space="preserve"> </w:t>
      </w:r>
      <w:r w:rsidR="00300B84">
        <w:t>The results for tumor versus normal prediction are similar to below.</w:t>
      </w:r>
    </w:p>
    <w:p w14:paraId="71173D72" w14:textId="24D466F8" w:rsidR="00417D12" w:rsidRDefault="00417D12" w:rsidP="00F0583A">
      <w:r>
        <w:rPr>
          <w:rFonts w:ascii="Calibri" w:hAnsi="Calibri" w:cs="Calibri"/>
        </w:rPr>
        <w:t xml:space="preserve">Using this data set, </w:t>
      </w:r>
      <w:r>
        <w:rPr>
          <w:rFonts w:ascii="Calibri" w:hAnsi="Calibri" w:cs="Calibri"/>
        </w:rPr>
        <w:t xml:space="preserve">Hermida et al. </w:t>
      </w:r>
      <w:r>
        <w:rPr>
          <w:rFonts w:ascii="Calibri" w:hAnsi="Calibri" w:cs="Calibri"/>
        </w:rPr>
        <w:fldChar w:fldCharType="begin"/>
      </w:r>
      <w:r>
        <w:rPr>
          <w:rFonts w:ascii="Calibri" w:hAnsi="Calibri" w:cs="Calibri"/>
        </w:rPr>
        <w:instrText xml:space="preserve"> ADDIN ZOTERO_ITEM CSL_CITATION {"citationID":"YLH5v9Kj","properties":{"formattedCitation":"\\super 46\\nosupersub{}","plainCitation":"46","noteIndex":0},"citationItems":[{"id":234,"uris":["http://zotero.org/users/local/0zqklVfX/items/G6GBB8GE"],"itemData":{"id":234,"type":"article-journal","abstract":"Tumor gene expression is predictive of patient prognosis in some cancers. However, RNA-seq and whole genome sequencing data contain not only reads from host tumor and normal tissue, but also reads from the tumor microbiome, which can be used to infer the microbial abundances in each tumor. Here, we show that tumor microbial abundances, alone or in combination with tumor gene expression, can predict cancer prognosis and drug response to some extent—microbial abundances are significantly less predictive of prognosis than gene expression, although similarly as predictive of drug response, but in mostly different cancer-drug combinations. Thus, it appears possible to leverage existing sequencing technology, or develop new protocols, to obtain more non-redundant information about prognosis and drug response from RNA-seq and whole genome sequencing experiments than could be obtained from tumor gene expression or genomic data alone.","container-title":"Nature Communications","DOI":"10.1038/s41467-022-30512-3","ISSN":"2041-1723","issue":"1","journalAbbreviation":"Nat Commun","language":"en","license":"2022 This is a U.S. government work and not under copyright protection in the U.S.; foreign copyright protection may apply","note":"number: 1\npublisher: Nature Publishing Group","page":"2896","source":"www.nature.com","title":"Predicting cancer prognosis and drug response from the tumor microbiome","volume":"13","author":[{"family":"Hermida","given":"Leandro C."},{"family":"Gertz","given":"E. Michael"},{"family":"Ruppin","given":"Eytan"}],"issued":{"date-parts":[["2022",5,24]]}}}],"schema":"https://github.com/citation-style-language/schema/raw/master/csl-citation.json"} </w:instrText>
      </w:r>
      <w:r>
        <w:rPr>
          <w:rFonts w:ascii="Calibri" w:hAnsi="Calibri" w:cs="Calibri"/>
        </w:rPr>
        <w:fldChar w:fldCharType="separate"/>
      </w:r>
      <w:r w:rsidRPr="000D458C">
        <w:rPr>
          <w:rFonts w:ascii="Calibri" w:hAnsi="Calibri" w:cs="Calibri"/>
          <w:szCs w:val="24"/>
          <w:vertAlign w:val="superscript"/>
        </w:rPr>
        <w:t>46</w:t>
      </w:r>
      <w:r>
        <w:rPr>
          <w:rFonts w:ascii="Calibri" w:hAnsi="Calibri" w:cs="Calibri"/>
        </w:rPr>
        <w:fldChar w:fldCharType="end"/>
      </w:r>
      <w:r>
        <w:rPr>
          <w:rFonts w:ascii="Calibri" w:hAnsi="Calibri" w:cs="Calibri"/>
        </w:rPr>
        <w:t xml:space="preserve"> build a prediction model combining gene expression and microbial abundance data. </w:t>
      </w:r>
      <w:r w:rsidR="00C9773B">
        <w:rPr>
          <w:rFonts w:ascii="Calibri" w:hAnsi="Calibri" w:cs="Calibri"/>
        </w:rPr>
        <w:t xml:space="preserve">They also found that tumor microbial abundance data </w:t>
      </w:r>
      <w:r w:rsidR="003548A3">
        <w:rPr>
          <w:rFonts w:ascii="Calibri" w:hAnsi="Calibri" w:cs="Calibri"/>
        </w:rPr>
        <w:t xml:space="preserve">with clinical variables </w:t>
      </w:r>
      <w:r w:rsidR="00C9773B">
        <w:rPr>
          <w:rFonts w:ascii="Calibri" w:hAnsi="Calibri" w:cs="Calibri"/>
        </w:rPr>
        <w:t>was only marginally predictive of patient survival rates</w:t>
      </w:r>
      <w:r w:rsidR="003548A3">
        <w:rPr>
          <w:rFonts w:ascii="Calibri" w:hAnsi="Calibri" w:cs="Calibri"/>
        </w:rPr>
        <w:t xml:space="preserve">, </w:t>
      </w:r>
      <w:r w:rsidR="00C9773B">
        <w:rPr>
          <w:rFonts w:ascii="Calibri" w:hAnsi="Calibri" w:cs="Calibri"/>
        </w:rPr>
        <w:t xml:space="preserve"> and that g</w:t>
      </w:r>
      <w:r>
        <w:rPr>
          <w:rFonts w:ascii="Calibri" w:hAnsi="Calibri" w:cs="Calibri"/>
        </w:rPr>
        <w:t>ene expression data was a much more powerful predictor than microbial abundance data</w:t>
      </w:r>
      <w:r w:rsidR="00C9773B">
        <w:rPr>
          <w:rFonts w:ascii="Calibri" w:hAnsi="Calibri" w:cs="Calibri"/>
        </w:rPr>
        <w:t xml:space="preserve">. Additionally, </w:t>
      </w:r>
      <w:r>
        <w:rPr>
          <w:rFonts w:ascii="Calibri" w:hAnsi="Calibri" w:cs="Calibri"/>
        </w:rPr>
        <w:t>integrating the two modalities</w:t>
      </w:r>
      <w:r w:rsidR="00C9773B">
        <w:rPr>
          <w:rFonts w:ascii="Calibri" w:hAnsi="Calibri" w:cs="Calibri"/>
        </w:rPr>
        <w:t xml:space="preserve"> did not offer any statistically significant improvement in survival rate prediction.</w:t>
      </w:r>
      <w:r w:rsidR="003548A3">
        <w:rPr>
          <w:rFonts w:ascii="Calibri" w:hAnsi="Calibri" w:cs="Calibri"/>
        </w:rPr>
        <w:t xml:space="preserve"> [Contains other studies which use the TCGA microbes in discussion]</w:t>
      </w:r>
    </w:p>
    <w:p w14:paraId="480954C4" w14:textId="0142A943" w:rsidR="0024311D" w:rsidRDefault="0024311D" w:rsidP="00F0583A">
      <w:r>
        <w:t>However, the CGA and specifically this TCM a data has been used already in the past</w:t>
      </w:r>
    </w:p>
    <w:p w14:paraId="75642F07" w14:textId="34ECA7C4" w:rsidR="00E9365C" w:rsidRDefault="00E9365C" w:rsidP="00F0583A">
      <w:r>
        <w:t xml:space="preserve">In terms of the broader use of genus data, more specific information might be needed, such as the species, other types of organisms and the location of the data. For CRC, the organization and location of the microbiota can impact tumorigenesis </w:t>
      </w:r>
      <w:r>
        <w:fldChar w:fldCharType="begin"/>
      </w:r>
      <w:r>
        <w:instrText xml:space="preserve"> ADDIN ZOTERO_ITEM CSL_CITATION {"citationID":"CnQEBcLi","properties":{"formattedCitation":"\\super 40\\nosupersub{}","plainCitation":"40","noteIndex":0},"citationItems":[{"id":260,"uris":["http://zotero.org/users/local/0zqklVfX/items/JQBPAZPB"],"itemData":{"id":260,"type":"article-journal","abstract":"Complex and intricate circuitries regulate cellular proliferation, survival, and growth, and alterations of this network through genetic and epigenetic events result in aberrant cellular behaviors, often leading to carcinogenesis. Although specific germline mutations have been recognized as cancer inducers, the vast majority of neoplastic changes in humans occur through environmental exposure, lifestyle, and diet. An emerging concept in cancer biology implicates the microbiota as a powerful environmental factor modulating the carcinogenic process. For example, the intestinal microbiota influences cancer development or therapeutic responses through specific activities (immune responses, metabolites, microbial structures, and toxins). The numerous effects of microbiota on carcinogenesis, ranging from promoting, preventing, or even influencing therapeutic outcomes, highlight the complex relationship between the biota and the host. In this review, we discuss the latest findings on this complex microbial interaction with the host and highlight potential mechanisms by which the microbiota mediates such a wide impact on carcinogenesis.","collection-title":"Microbiome and Human Disease Pathogenesis","container-title":"Translational Research","DOI":"10.1016/j.trsl.2016.07.021","ISSN":"1931-5244","journalAbbreviation":"Translational Research","language":"en","page":"139-154","source":"ScienceDirect","title":"Microbiota as a mediator of cancer progression and therapy","volume":"179","author":[{"family":"Pope","given":"Jillian L."},{"family":"Tomkovich","given":"Sarah"},{"family":"Yang","given":"Ye"},{"family":"Jobin","given":"Christian"}],"issued":{"date-parts":[["2017",1,1]]}}}],"schema":"https://github.com/citation-style-language/schema/raw/master/csl-citation.json"} </w:instrText>
      </w:r>
      <w:r>
        <w:fldChar w:fldCharType="separate"/>
      </w:r>
      <w:r w:rsidRPr="000D458C">
        <w:rPr>
          <w:rFonts w:ascii="Calibri" w:hAnsi="Calibri" w:cs="Calibri"/>
          <w:szCs w:val="24"/>
          <w:vertAlign w:val="superscript"/>
        </w:rPr>
        <w:t>40</w:t>
      </w:r>
      <w:r>
        <w:fldChar w:fldCharType="end"/>
      </w:r>
      <w:r>
        <w:t>.</w:t>
      </w:r>
    </w:p>
    <w:p w14:paraId="5247B1AD" w14:textId="2FDC4AD9" w:rsidR="00A31FB8" w:rsidRDefault="00A31FB8" w:rsidP="00F0583A">
      <w:r>
        <w:t>Ideally, we would need more specific data, such as the location of the microbiota in the tissue, strain level specification, decontaminated original microbial information, actual healthy samples it’s not tumor adjacent.</w:t>
      </w:r>
      <w:r w:rsidR="004361AC">
        <w:t xml:space="preserve"> We would also need metatranscriptonomics, as this data could give a more direct measure of microbial activity and function </w:t>
      </w:r>
      <w:r w:rsidR="00F578BB">
        <w:fldChar w:fldCharType="begin"/>
      </w:r>
      <w:r w:rsidR="000D458C">
        <w:instrText xml:space="preserve"> ADDIN ZOTERO_ITEM CSL_CITATION {"citationID":"aav10c1aon","properties":{"formattedCitation":"\\super 42\\nosupersub{}","plainCitation":"42","noteIndex":0},"citationItems":[{"id":283,"uris":["http://zotero.org/users/local/0zqklVfX/items/AUD5EGMG"],"itemData":{"id":283,"type":"article-journal","abstract":"The human microbiome constitutes a complex multikingdom community that symbiotically interacts with the host across multiple body sites. Host-microbiome interactions impact multiple physiological processes and a variety of multifactorial disease conditions. In the past decade, microbiome communities have been suggested to influence the development, progression, metastasis formation, and treatment response of multiple cancer types. While causal evidence of microbial impacts on cancer biology is only beginning to be unraveled, enhanced molecular understanding of such cancer-modulating interactions and impacts on cancer treatment are considered of major scientific importance and clinical relevance. In this review, we describe the molecular pathogenic mechanisms shared throughout microbial niches that contribute to the initiation and progression of cancer. We highlight advances, limitations, challenges, and prospects in understanding how the microbiome may causally impact cancer and its treatment responsiveness, and how microorganisms or their secreted bioactive metabolites may be potentially harnessed and targeted as precision cancer therapeutics.","container-title":"Cancer Cell","DOI":"10.1016/j.ccell.2021.08.006","ISSN":"1535-6108","issue":"10","journalAbbreviation":"Cancer Cell","language":"en","page":"1317-1341","source":"ScienceDirect","title":"Microbiome and cancer","volume":"39","author":[{"family":"Cullin","given":"Nyssa"},{"family":"Azevedo Antunes","given":"Camila"},{"family":"Straussman","given":"Ravid"},{"family":"Stein-Thoeringer","given":"Christoph K."},{"family":"Elinav","given":"Eran"}],"issued":{"date-parts":[["2021",10,11]]}}}],"schema":"https://github.com/citation-style-language/schema/raw/master/csl-citation.json"} </w:instrText>
      </w:r>
      <w:r w:rsidR="00F578BB">
        <w:fldChar w:fldCharType="separate"/>
      </w:r>
      <w:r w:rsidR="000D458C" w:rsidRPr="000D458C">
        <w:rPr>
          <w:rFonts w:ascii="Calibri" w:hAnsi="Calibri" w:cs="Calibri"/>
          <w:szCs w:val="24"/>
          <w:vertAlign w:val="superscript"/>
        </w:rPr>
        <w:t>42</w:t>
      </w:r>
      <w:r w:rsidR="00F578BB">
        <w:fldChar w:fldCharType="end"/>
      </w:r>
      <w:r w:rsidR="004361AC">
        <w:t>.</w:t>
      </w:r>
      <w:r w:rsidR="00F578BB">
        <w:t xml:space="preserve"> Besides bacteria, we would also need data on the virome, mycobiome as these are also associated with cancer</w:t>
      </w:r>
      <w:r w:rsidR="00F578BB">
        <w:fldChar w:fldCharType="begin"/>
      </w:r>
      <w:r w:rsidR="000D458C">
        <w:instrText xml:space="preserve"> ADDIN ZOTERO_ITEM CSL_CITATION {"citationID":"a28l4lnh35j","properties":{"formattedCitation":"\\super 42\\nosupersub{}","plainCitation":"42","noteIndex":0},"citationItems":[{"id":283,"uris":["http://zotero.org/users/local/0zqklVfX/items/AUD5EGMG"],"itemData":{"id":283,"type":"article-journal","abstract":"The human microbiome constitutes a complex multikingdom community that symbiotically interacts with the host across multiple body sites. Host-microbiome interactions impact multiple physiological processes and a variety of multifactorial disease conditions. In the past decade, microbiome communities have been suggested to influence the development, progression, metastasis formation, and treatment response of multiple cancer types. While causal evidence of microbial impacts on cancer biology is only beginning to be unraveled, enhanced molecular understanding of such cancer-modulating interactions and impacts on cancer treatment are considered of major scientific importance and clinical relevance. In this review, we describe the molecular pathogenic mechanisms shared throughout microbial niches that contribute to the initiation and progression of cancer. We highlight advances, limitations, challenges, and prospects in understanding how the microbiome may causally impact cancer and its treatment responsiveness, and how microorganisms or their secreted bioactive metabolites may be potentially harnessed and targeted as precision cancer therapeutics.","container-title":"Cancer Cell","DOI":"10.1016/j.ccell.2021.08.006","ISSN":"1535-6108","issue":"10","journalAbbreviation":"Cancer Cell","language":"en","page":"1317-1341","source":"ScienceDirect","title":"Microbiome and cancer","volume":"39","author":[{"family":"Cullin","given":"Nyssa"},{"family":"Azevedo Antunes","given":"Camila"},{"family":"Straussman","given":"Ravid"},{"family":"Stein-Thoeringer","given":"Christoph K."},{"family":"Elinav","given":"Eran"}],"issued":{"date-parts":[["2021",10,11]]}}}],"schema":"https://github.com/citation-style-language/schema/raw/master/csl-citation.json"} </w:instrText>
      </w:r>
      <w:r w:rsidR="00F578BB">
        <w:fldChar w:fldCharType="separate"/>
      </w:r>
      <w:r w:rsidR="000D458C" w:rsidRPr="000D458C">
        <w:rPr>
          <w:rFonts w:ascii="Calibri" w:hAnsi="Calibri" w:cs="Calibri"/>
          <w:szCs w:val="24"/>
          <w:vertAlign w:val="superscript"/>
        </w:rPr>
        <w:t>42</w:t>
      </w:r>
      <w:r w:rsidR="00F578BB">
        <w:fldChar w:fldCharType="end"/>
      </w:r>
      <w:r w:rsidR="00F578BB">
        <w:t>.</w:t>
      </w:r>
    </w:p>
    <w:p w14:paraId="6FB8B054" w14:textId="09903E65" w:rsidR="00782B0E" w:rsidRDefault="00782B0E" w:rsidP="00782B0E">
      <w:pPr>
        <w:pStyle w:val="Heading1"/>
        <w:rPr>
          <w:lang w:val="en-GB"/>
        </w:rPr>
      </w:pPr>
      <w:r>
        <w:rPr>
          <w:lang w:val="en-GB"/>
        </w:rPr>
        <w:t>Conclusion</w:t>
      </w:r>
    </w:p>
    <w:p w14:paraId="11076B5E" w14:textId="4B9551CD" w:rsidR="00F16DF2" w:rsidRDefault="00F16DF2" w:rsidP="00F16DF2">
      <w:pPr>
        <w:rPr>
          <w:lang w:val="en-GB"/>
        </w:rPr>
      </w:pPr>
      <w:r>
        <w:rPr>
          <w:lang w:val="en-GB"/>
        </w:rPr>
        <w:t xml:space="preserve">In conclusion, it appears that integrating </w:t>
      </w:r>
      <w:r w:rsidR="00A67508">
        <w:rPr>
          <w:lang w:val="en-GB"/>
        </w:rPr>
        <w:t xml:space="preserve">TCMA </w:t>
      </w:r>
      <w:r>
        <w:rPr>
          <w:lang w:val="en-GB"/>
        </w:rPr>
        <w:t>genus</w:t>
      </w:r>
      <w:r w:rsidR="00A67508">
        <w:rPr>
          <w:lang w:val="en-GB"/>
        </w:rPr>
        <w:t xml:space="preserve"> abundance</w:t>
      </w:r>
      <w:r>
        <w:rPr>
          <w:lang w:val="en-GB"/>
        </w:rPr>
        <w:t xml:space="preserve"> and </w:t>
      </w:r>
      <w:r w:rsidR="00A67508">
        <w:rPr>
          <w:lang w:val="en-GB"/>
        </w:rPr>
        <w:t xml:space="preserve">TCGA gene expression data, whether through simple concatenation or complex integration, </w:t>
      </w:r>
      <w:r>
        <w:rPr>
          <w:lang w:val="en-GB"/>
        </w:rPr>
        <w:t>does not help improve prediction performance</w:t>
      </w:r>
      <w:r w:rsidR="00A67508">
        <w:rPr>
          <w:lang w:val="en-GB"/>
        </w:rPr>
        <w:t xml:space="preserve"> over only using the gene expression modality, and that the genus modality performs the worst</w:t>
      </w:r>
      <w:r>
        <w:rPr>
          <w:lang w:val="en-GB"/>
        </w:rPr>
        <w:t xml:space="preserve">. It is clear that the human microbiome has an effect on cancer aetiology, however, </w:t>
      </w:r>
      <w:r w:rsidR="00A67508">
        <w:rPr>
          <w:lang w:val="en-GB"/>
        </w:rPr>
        <w:t xml:space="preserve">for certain data sets, </w:t>
      </w:r>
      <w:r>
        <w:rPr>
          <w:lang w:val="en-GB"/>
        </w:rPr>
        <w:t xml:space="preserve">the prediction performance of just </w:t>
      </w:r>
      <w:r w:rsidR="000F1D7F">
        <w:rPr>
          <w:lang w:val="en-GB"/>
        </w:rPr>
        <w:t>GE</w:t>
      </w:r>
      <w:r>
        <w:rPr>
          <w:lang w:val="en-GB"/>
        </w:rPr>
        <w:t xml:space="preserve"> alone might be enough to capture the underlying patterns relevant for cancer diagnostics. This is similar to the redundancy of other omics types in human cancer diagnostics using multi-omic data.</w:t>
      </w:r>
    </w:p>
    <w:p w14:paraId="0DD733EA" w14:textId="4A8B36ED" w:rsidR="00A67508" w:rsidRDefault="00A67508" w:rsidP="00F16DF2">
      <w:pPr>
        <w:rPr>
          <w:lang w:val="en-GB"/>
        </w:rPr>
      </w:pPr>
      <w:r>
        <w:rPr>
          <w:lang w:val="en-GB"/>
        </w:rPr>
        <w:t>These results are most likely due to the gene expression set already containing much information, possibly even recapitulating certain information contained within the genus set. Furthermore, the size and quality of the genus set also hinders and complicates the drawing of conclusions from the result. To properly explore its usefulness,</w:t>
      </w:r>
      <w:r w:rsidR="009E77A8">
        <w:rPr>
          <w:lang w:val="en-GB"/>
        </w:rPr>
        <w:t xml:space="preserve"> it might be necessary to gather more specific data, such as the expressed genes, species and strand, other types of microbes and a more expressive decontamination method which is validated.</w:t>
      </w:r>
    </w:p>
    <w:p w14:paraId="13905A63" w14:textId="40E33B51" w:rsidR="00D97D8E" w:rsidRDefault="00D97D8E" w:rsidP="00D97D8E">
      <w:pPr>
        <w:pStyle w:val="Heading1"/>
        <w:rPr>
          <w:lang w:val="en-GB"/>
        </w:rPr>
      </w:pPr>
      <w:r>
        <w:rPr>
          <w:lang w:val="en-GB"/>
        </w:rPr>
        <w:t>Future works</w:t>
      </w:r>
    </w:p>
    <w:p w14:paraId="4E07447D" w14:textId="619E12D2" w:rsidR="005B1BC4" w:rsidRPr="005B1BC4" w:rsidRDefault="005B1BC4" w:rsidP="005B1BC4">
      <w:pPr>
        <w:rPr>
          <w:lang w:val="en-GB"/>
        </w:rPr>
      </w:pPr>
      <w:r>
        <w:rPr>
          <w:lang w:val="en-GB"/>
        </w:rPr>
        <w:t>It could be worth exploring other modalities as well besides only gene expression.</w:t>
      </w:r>
      <w:r w:rsidR="00B22080">
        <w:rPr>
          <w:lang w:val="en-GB"/>
        </w:rPr>
        <w:t xml:space="preserve"> Why didn’t you use AUC?</w:t>
      </w:r>
      <w:r w:rsidR="004B2B0B">
        <w:rPr>
          <w:lang w:val="en-GB"/>
        </w:rPr>
        <w:t xml:space="preserve"> Does it make sense to use f1 score for tumor prediction?</w:t>
      </w:r>
      <w:r w:rsidR="0083597B">
        <w:rPr>
          <w:lang w:val="en-GB"/>
        </w:rPr>
        <w:t xml:space="preserve"> What about balanced accuracy </w:t>
      </w:r>
      <w:r w:rsidR="0083597B">
        <w:rPr>
          <w:lang w:val="en-GB"/>
        </w:rPr>
        <w:lastRenderedPageBreak/>
        <w:t>for hyper parameter tuning?</w:t>
      </w:r>
      <w:r w:rsidR="004308CE">
        <w:rPr>
          <w:lang w:val="en-GB"/>
        </w:rPr>
        <w:t xml:space="preserve"> What about nonlinear feature selection?</w:t>
      </w:r>
      <w:r w:rsidR="000D591C">
        <w:rPr>
          <w:lang w:val="en-GB"/>
        </w:rPr>
        <w:t xml:space="preserve"> Try to discretize stage data into advanced and initial tumor stage</w:t>
      </w:r>
      <w:r w:rsidR="00AE20AB">
        <w:rPr>
          <w:lang w:val="en-GB"/>
        </w:rPr>
        <w:t>. Maybe try survival prediction</w:t>
      </w:r>
    </w:p>
    <w:p w14:paraId="4CE48A93" w14:textId="2B7A46C1" w:rsidR="00F16DF2" w:rsidRDefault="00F16DF2" w:rsidP="00F16DF2">
      <w:pPr>
        <w:pStyle w:val="Heading1"/>
        <w:rPr>
          <w:lang w:val="en-GB"/>
        </w:rPr>
      </w:pPr>
      <w:r>
        <w:rPr>
          <w:lang w:val="en-GB"/>
        </w:rPr>
        <w:t>Acknowledgments</w:t>
      </w:r>
    </w:p>
    <w:p w14:paraId="3CD4D255" w14:textId="0253F47C" w:rsidR="00F16DF2" w:rsidRDefault="00A67508" w:rsidP="00F16DF2">
      <w:pPr>
        <w:rPr>
          <w:lang w:val="en-GB"/>
        </w:rPr>
      </w:pPr>
      <w:r>
        <w:rPr>
          <w:noProof/>
          <w:lang w:val="en-GB"/>
        </w:rPr>
        <w:drawing>
          <wp:anchor distT="0" distB="0" distL="114300" distR="114300" simplePos="0" relativeHeight="251659264" behindDoc="0" locked="0" layoutInCell="1" allowOverlap="1" wp14:anchorId="58C8534A" wp14:editId="4374E6DD">
            <wp:simplePos x="0" y="0"/>
            <wp:positionH relativeFrom="margin">
              <wp:posOffset>4831927</wp:posOffset>
            </wp:positionH>
            <wp:positionV relativeFrom="margin">
              <wp:posOffset>6772275</wp:posOffset>
            </wp:positionV>
            <wp:extent cx="882650" cy="2078355"/>
            <wp:effectExtent l="0" t="0" r="0" b="0"/>
            <wp:wrapSquare wrapText="bothSides"/>
            <wp:docPr id="15" name="Picture 15" descr="Businessman counting t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Businessman counting two"/>
                    <pic:cNvPicPr/>
                  </pic:nvPicPr>
                  <pic:blipFill>
                    <a:blip r:embed="rId16" cstate="print">
                      <a:extLst>
                        <a:ext uri="{28A0092B-C50C-407E-A947-70E740481C1C}">
                          <a14:useLocalDpi xmlns:a14="http://schemas.microsoft.com/office/drawing/2010/main" val="0"/>
                        </a:ext>
                      </a:extLst>
                    </a:blip>
                    <a:stretch>
                      <a:fillRect/>
                    </a:stretch>
                  </pic:blipFill>
                  <pic:spPr>
                    <a:xfrm>
                      <a:off x="0" y="0"/>
                      <a:ext cx="882650" cy="2078355"/>
                    </a:xfrm>
                    <a:prstGeom prst="rect">
                      <a:avLst/>
                    </a:prstGeom>
                  </pic:spPr>
                </pic:pic>
              </a:graphicData>
            </a:graphic>
          </wp:anchor>
        </w:drawing>
      </w:r>
      <w:r w:rsidR="0024360D">
        <w:rPr>
          <w:lang w:val="en-GB"/>
        </w:rPr>
        <w:t xml:space="preserve">I would like to thank my supervisor Prof. </w:t>
      </w:r>
      <w:r w:rsidR="00F16DF2">
        <w:rPr>
          <w:lang w:val="en-GB"/>
        </w:rPr>
        <w:t xml:space="preserve">Thomas </w:t>
      </w:r>
      <w:r w:rsidR="00013F94">
        <w:rPr>
          <w:noProof/>
          <w:lang w:val="en-GB"/>
        </w:rPr>
        <w:drawing>
          <wp:inline distT="0" distB="0" distL="0" distR="0" wp14:anchorId="311A3246" wp14:editId="1CD73BA7">
            <wp:extent cx="304800" cy="314325"/>
            <wp:effectExtent l="0" t="0" r="0" b="0"/>
            <wp:docPr id="14" name="Graphic 14" descr="A happy f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descr="A happy face"/>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304800" cy="314325"/>
                    </a:xfrm>
                    <a:prstGeom prst="rect">
                      <a:avLst/>
                    </a:prstGeom>
                  </pic:spPr>
                </pic:pic>
              </a:graphicData>
            </a:graphic>
          </wp:inline>
        </w:drawing>
      </w:r>
      <w:r w:rsidR="00F16DF2">
        <w:rPr>
          <w:lang w:val="en-GB"/>
        </w:rPr>
        <w:t xml:space="preserve">and </w:t>
      </w:r>
      <w:r w:rsidR="0024360D">
        <w:rPr>
          <w:lang w:val="en-GB"/>
        </w:rPr>
        <w:t>daily supervisor</w:t>
      </w:r>
      <w:r w:rsidR="00F16DF2">
        <w:rPr>
          <w:lang w:val="en-GB"/>
        </w:rPr>
        <w:t xml:space="preserve"> Akash</w:t>
      </w:r>
      <w:r w:rsidR="00013F94">
        <w:rPr>
          <w:lang w:val="en-GB"/>
        </w:rPr>
        <w:t xml:space="preserve"> </w:t>
      </w:r>
      <w:r w:rsidR="0024360D">
        <w:rPr>
          <w:lang w:val="en-GB"/>
        </w:rPr>
        <w:t>for always being there to supervise me and give me advice. While it was not always easy, I learned a lot.</w:t>
      </w:r>
    </w:p>
    <w:p w14:paraId="5075D9E9" w14:textId="0FE94049" w:rsidR="0024360D" w:rsidRDefault="0024360D" w:rsidP="00F16DF2">
      <w:pPr>
        <w:rPr>
          <w:lang w:val="en-GB"/>
        </w:rPr>
      </w:pPr>
    </w:p>
    <w:p w14:paraId="274AFA55" w14:textId="59FC0B6E" w:rsidR="0024360D" w:rsidRDefault="0024360D" w:rsidP="00F16DF2">
      <w:pPr>
        <w:rPr>
          <w:lang w:val="en-GB"/>
        </w:rPr>
      </w:pPr>
    </w:p>
    <w:p w14:paraId="79BB086E" w14:textId="1FA1F6DF" w:rsidR="0024360D" w:rsidRDefault="0024360D" w:rsidP="00F16DF2">
      <w:pPr>
        <w:rPr>
          <w:lang w:val="en-GB"/>
        </w:rPr>
      </w:pPr>
    </w:p>
    <w:p w14:paraId="6BA9C582" w14:textId="2650DC2C" w:rsidR="0024360D" w:rsidRPr="00F16DF2" w:rsidRDefault="0024360D" w:rsidP="00F16DF2">
      <w:pPr>
        <w:rPr>
          <w:lang w:val="en-GB"/>
        </w:rPr>
      </w:pPr>
    </w:p>
    <w:p w14:paraId="75A1FD9B" w14:textId="3991504D" w:rsidR="003B7442" w:rsidRDefault="003B7442" w:rsidP="00F16DF2">
      <w:pPr>
        <w:pStyle w:val="Heading1"/>
        <w:rPr>
          <w:lang w:val="en-GB"/>
        </w:rPr>
      </w:pPr>
      <w:r>
        <w:rPr>
          <w:lang w:val="en-GB"/>
        </w:rPr>
        <w:t>Appendix</w:t>
      </w:r>
    </w:p>
    <w:p w14:paraId="5946A988" w14:textId="2E06AF63" w:rsidR="003B7442" w:rsidRDefault="003B7442" w:rsidP="003B7442">
      <w:pPr>
        <w:pStyle w:val="Heading2"/>
        <w:rPr>
          <w:lang w:val="en-GB"/>
        </w:rPr>
      </w:pPr>
      <w:r>
        <w:rPr>
          <w:lang w:val="en-GB"/>
        </w:rPr>
        <w:t>Data Exploration</w:t>
      </w:r>
    </w:p>
    <w:p w14:paraId="43F120AB" w14:textId="77777777" w:rsidR="002300CC" w:rsidRPr="008E44A0" w:rsidRDefault="002300CC" w:rsidP="002300CC">
      <w:pPr>
        <w:pStyle w:val="Heading2"/>
        <w:rPr>
          <w:lang w:val="en-GB"/>
        </w:rPr>
      </w:pPr>
      <w:r>
        <w:rPr>
          <w:lang w:val="en-GB"/>
        </w:rPr>
        <w:t>There is little qualitative difference in performance with holo-omic approach</w:t>
      </w:r>
    </w:p>
    <w:p w14:paraId="147F0762" w14:textId="77777777" w:rsidR="002300CC" w:rsidRDefault="002300CC" w:rsidP="002300CC">
      <w:pPr>
        <w:rPr>
          <w:lang w:val="en-GB"/>
        </w:rPr>
      </w:pPr>
      <w:r>
        <w:rPr>
          <w:lang w:val="en-GB"/>
        </w:rPr>
        <w:t>We performed a preliminary exploration of the available data sets in order to examine whether a holistic view could have benefits for cancer diagnostics. To this end, we used numerous dimensionality reduction techniques in order to examine the separation between classes for multiple diagnostic endpoints as an indicator of the possible predictive value of integrating omics and microbial data. The diagnostic endpoints were tumor versus normal prediction, and tumor stage prediction. We investigated the class separation using the PCA and t-SNE dimensionality reduction techniques.</w:t>
      </w:r>
    </w:p>
    <w:p w14:paraId="684AE41C" w14:textId="6FC81668" w:rsidR="002300CC" w:rsidRDefault="002300CC" w:rsidP="002300CC">
      <w:pPr>
        <w:rPr>
          <w:lang w:val="en-GB"/>
        </w:rPr>
      </w:pPr>
      <w:r>
        <w:rPr>
          <w:lang w:val="en-GB"/>
        </w:rPr>
        <w:t>For each dimensionality reduction technique and for all 4 cancers, we performed dimensionality reduction on the gene expression data set separately, the genus taxonomical abundance data, and then on the concatenation of these datasets. Additionally, this was done for increasing amounts of selected features, and when using all features. Feature selection was performed using the chi-square test and using all data.</w:t>
      </w:r>
    </w:p>
    <w:p w14:paraId="16245DAA" w14:textId="77777777" w:rsidR="00553FBB" w:rsidRDefault="00553FBB" w:rsidP="00553FBB">
      <w:pPr>
        <w:pStyle w:val="Heading3"/>
        <w:rPr>
          <w:lang w:val="en-GB"/>
        </w:rPr>
      </w:pPr>
      <w:r>
        <w:rPr>
          <w:lang w:val="en-GB"/>
        </w:rPr>
        <w:t>Exploration of holistic view</w:t>
      </w:r>
    </w:p>
    <w:p w14:paraId="0C29F1D1" w14:textId="77777777" w:rsidR="00553FBB" w:rsidRDefault="00553FBB" w:rsidP="00553FBB">
      <w:pPr>
        <w:rPr>
          <w:lang w:val="en-GB"/>
        </w:rPr>
      </w:pPr>
      <w:r>
        <w:rPr>
          <w:lang w:val="en-GB"/>
        </w:rPr>
        <w:t xml:space="preserve">Feature exploration was performed using PCA and t-SNE. PCA was performed using the </w:t>
      </w:r>
      <w:r w:rsidRPr="00CB4397">
        <w:rPr>
          <w:i/>
          <w:lang w:val="en-GB"/>
        </w:rPr>
        <w:t>scikit-learn</w:t>
      </w:r>
      <w:r>
        <w:rPr>
          <w:lang w:val="en-GB"/>
        </w:rPr>
        <w:t xml:space="preserve"> PCA function with 2 components. t-SNE was performed using the </w:t>
      </w:r>
      <w:r w:rsidRPr="00CB4397">
        <w:rPr>
          <w:i/>
          <w:lang w:val="en-GB"/>
        </w:rPr>
        <w:t>scikit-learn</w:t>
      </w:r>
      <w:r>
        <w:rPr>
          <w:lang w:val="en-GB"/>
        </w:rPr>
        <w:t xml:space="preserve"> t-SNE function using the default settings, including 1000 maximum iterations. A static random seed was used for all experiments.</w:t>
      </w:r>
    </w:p>
    <w:p w14:paraId="402E9519" w14:textId="77777777" w:rsidR="00553FBB" w:rsidRDefault="00553FBB" w:rsidP="00553FBB">
      <w:pPr>
        <w:rPr>
          <w:lang w:val="en-GB"/>
        </w:rPr>
      </w:pPr>
    </w:p>
    <w:p w14:paraId="561AC66F" w14:textId="77777777" w:rsidR="00553FBB" w:rsidRDefault="00553FBB" w:rsidP="00553FBB">
      <w:pPr>
        <w:rPr>
          <w:lang w:val="en-GB"/>
        </w:rPr>
      </w:pPr>
      <w:r>
        <w:rPr>
          <w:lang w:val="en-GB"/>
        </w:rPr>
        <w:t>Feature reduction was performed using the chi2 test Anthony regression</w:t>
      </w:r>
    </w:p>
    <w:p w14:paraId="6A1080A6" w14:textId="21E253E2" w:rsidR="00553FBB" w:rsidRDefault="00553FBB" w:rsidP="002300CC">
      <w:pPr>
        <w:rPr>
          <w:lang w:val="en-GB"/>
        </w:rPr>
      </w:pPr>
      <w:r>
        <w:rPr>
          <w:lang w:val="en-GB"/>
        </w:rPr>
        <w:t xml:space="preserve">, </w:t>
      </w:r>
    </w:p>
    <w:p w14:paraId="12E6D0A2" w14:textId="77777777" w:rsidR="005C59CC" w:rsidRDefault="005C59CC" w:rsidP="005C59CC">
      <w:pPr>
        <w:pStyle w:val="Heading4"/>
        <w:rPr>
          <w:lang w:val="en-GB"/>
        </w:rPr>
      </w:pPr>
      <w:r>
        <w:rPr>
          <w:lang w:val="en-GB"/>
        </w:rPr>
        <w:t>Feature selection robustness</w:t>
      </w:r>
    </w:p>
    <w:p w14:paraId="3BDE9784" w14:textId="77777777" w:rsidR="005C59CC" w:rsidRDefault="005C59CC" w:rsidP="005C59CC">
      <w:pPr>
        <w:rPr>
          <w:lang w:val="en-GB"/>
        </w:rPr>
      </w:pPr>
      <w:r>
        <w:rPr>
          <w:lang w:val="en-GB"/>
        </w:rPr>
        <w:t>Devise experiment to examine feature selection robustness across iterations. The features are relatively varied</w:t>
      </w:r>
    </w:p>
    <w:p w14:paraId="68E0CB5E" w14:textId="75CB03C5" w:rsidR="005C59CC" w:rsidRPr="008E44A0" w:rsidRDefault="005C59CC" w:rsidP="002300CC">
      <w:pPr>
        <w:rPr>
          <w:lang w:val="en-GB"/>
        </w:rPr>
      </w:pPr>
      <w:r>
        <w:rPr>
          <w:lang w:val="en-GB"/>
        </w:rPr>
        <w:t>[picture here preferably of linear regression selection and stomach cancer in stage]a</w:t>
      </w:r>
    </w:p>
    <w:p w14:paraId="1C1DF824" w14:textId="77777777" w:rsidR="002300CC" w:rsidRDefault="002300CC" w:rsidP="002300CC">
      <w:pPr>
        <w:pStyle w:val="Heading3"/>
        <w:rPr>
          <w:lang w:val="en-GB"/>
        </w:rPr>
      </w:pPr>
      <w:r>
        <w:rPr>
          <w:lang w:val="en-GB"/>
        </w:rPr>
        <w:lastRenderedPageBreak/>
        <w:t>Tumor PCA does not show additional class separation</w:t>
      </w:r>
    </w:p>
    <w:p w14:paraId="44C53B1E" w14:textId="1CF10169" w:rsidR="002300CC" w:rsidRDefault="002300CC" w:rsidP="002300CC">
      <w:pPr>
        <w:rPr>
          <w:lang w:val="en-GB"/>
        </w:rPr>
      </w:pPr>
      <w:r>
        <w:rPr>
          <w:lang w:val="en-GB"/>
        </w:rPr>
        <w:t>The PCA for the tumor classification endpoint shows that there is no meaningful additional separation between the classes when integrating genus taxonomic data with gene expression versus using only gene expression data (</w:t>
      </w:r>
      <w:r>
        <w:rPr>
          <w:lang w:val="en-GB"/>
        </w:rPr>
        <w:fldChar w:fldCharType="begin"/>
      </w:r>
      <w:r>
        <w:rPr>
          <w:lang w:val="en-GB"/>
        </w:rPr>
        <w:instrText xml:space="preserve"> REF _Ref121920412 \h </w:instrText>
      </w:r>
      <w:r>
        <w:rPr>
          <w:lang w:val="en-GB"/>
        </w:rPr>
      </w:r>
      <w:r>
        <w:rPr>
          <w:lang w:val="en-GB"/>
        </w:rPr>
        <w:fldChar w:fldCharType="separate"/>
      </w:r>
      <w:r w:rsidR="00BD1C61">
        <w:t xml:space="preserve">Figure </w:t>
      </w:r>
      <w:r w:rsidR="00BD1C61">
        <w:rPr>
          <w:noProof/>
        </w:rPr>
        <w:t>12</w:t>
      </w:r>
      <w:r>
        <w:rPr>
          <w:lang w:val="en-GB"/>
        </w:rPr>
        <w:fldChar w:fldCharType="end"/>
      </w:r>
      <w:r>
        <w:rPr>
          <w:lang w:val="en-GB"/>
        </w:rPr>
        <w:t>). Additionally, the genus layer does not seem to provide much by itself separating power. This is possibly because the microbial information is not directly related to the phenotype and thus does not provide enough explaining power by itself.</w:t>
      </w:r>
    </w:p>
    <w:p w14:paraId="5D79D705" w14:textId="77777777" w:rsidR="002300CC" w:rsidRDefault="002300CC" w:rsidP="002300CC">
      <w:pPr>
        <w:keepNext/>
      </w:pPr>
      <w:r w:rsidRPr="00AD7BCD">
        <w:rPr>
          <w:noProof/>
          <w:lang w:val="en-GB"/>
        </w:rPr>
        <w:drawing>
          <wp:inline distT="0" distB="0" distL="0" distR="0" wp14:anchorId="571523E5" wp14:editId="610EEA6C">
            <wp:extent cx="3768090" cy="1256030"/>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768090" cy="1256030"/>
                    </a:xfrm>
                    <a:prstGeom prst="rect">
                      <a:avLst/>
                    </a:prstGeom>
                  </pic:spPr>
                </pic:pic>
              </a:graphicData>
            </a:graphic>
          </wp:inline>
        </w:drawing>
      </w:r>
    </w:p>
    <w:p w14:paraId="263AD4F4" w14:textId="4078C218" w:rsidR="002300CC" w:rsidRPr="006B2F31" w:rsidRDefault="002300CC" w:rsidP="002300CC">
      <w:pPr>
        <w:pStyle w:val="Caption"/>
      </w:pPr>
      <w:bookmarkStart w:id="10" w:name="_Ref121920412"/>
      <w:r>
        <w:t xml:space="preserve">Figure </w:t>
      </w:r>
      <w:fldSimple w:instr=" SEQ Figure \* ARABIC ">
        <w:r w:rsidR="00BD1C61">
          <w:rPr>
            <w:noProof/>
          </w:rPr>
          <w:t>12</w:t>
        </w:r>
      </w:fldSimple>
      <w:bookmarkEnd w:id="10"/>
      <w:r>
        <w:t xml:space="preserve">: PCA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Pr="004D301D">
        <w:t>∩</w:t>
      </w:r>
      <w:r>
        <w:t xml:space="preserve"> GENUS). The horizontal axis displays the first principal component, while the vertical axis displays the second principal component of the PCA. Finally, samples </w:t>
      </w:r>
      <w:r w:rsidRPr="004D301D">
        <w:t>in re</w:t>
      </w:r>
      <w:r>
        <w:t>d denote tumor samples while those in blue denote normal samples.</w:t>
      </w:r>
    </w:p>
    <w:p w14:paraId="3A084AF7" w14:textId="77777777" w:rsidR="002300CC" w:rsidRDefault="002300CC" w:rsidP="002300CC">
      <w:pPr>
        <w:rPr>
          <w:lang w:val="en-GB"/>
        </w:rPr>
      </w:pPr>
      <w:r>
        <w:rPr>
          <w:lang w:val="en-GB"/>
        </w:rPr>
        <w:t xml:space="preserve">This result is consistent across cancer types (i.e. for COAD, ESCA and HNSC). The results for these additional cancer types can be found in the appendix. </w:t>
      </w:r>
    </w:p>
    <w:p w14:paraId="6B30B3A7" w14:textId="77777777" w:rsidR="002300CC" w:rsidRDefault="002300CC" w:rsidP="002300CC">
      <w:pPr>
        <w:pStyle w:val="Heading3"/>
        <w:rPr>
          <w:lang w:val="en-GB"/>
        </w:rPr>
      </w:pPr>
      <w:r>
        <w:rPr>
          <w:lang w:val="en-GB"/>
        </w:rPr>
        <w:t>Results are consistent across feature selection amounts</w:t>
      </w:r>
    </w:p>
    <w:p w14:paraId="46690A46" w14:textId="77777777" w:rsidR="002300CC" w:rsidRDefault="002300CC" w:rsidP="002300CC">
      <w:pPr>
        <w:rPr>
          <w:lang w:val="en-GB"/>
        </w:rPr>
      </w:pPr>
      <w:r>
        <w:rPr>
          <w:lang w:val="en-GB"/>
        </w:rPr>
        <w:t>For PCA, performing feature selection leads to increased separation.</w:t>
      </w:r>
    </w:p>
    <w:p w14:paraId="46BBFBF7" w14:textId="77777777" w:rsidR="002300CC" w:rsidRPr="00AD7BCD" w:rsidRDefault="002300CC" w:rsidP="002300CC">
      <w:pPr>
        <w:rPr>
          <w:lang w:val="en-GB"/>
        </w:rPr>
      </w:pPr>
      <w:r>
        <w:rPr>
          <w:lang w:val="en-GB"/>
        </w:rPr>
        <w:t>For tumor versus normal prediction, features (0,5,10) exhibit about the same behavior. GE tends to for show much better separation than genus, and GE+Genus is almost exactly the same as just GE, possibly because GE has much more features, and when features are selected, the selected features are probably GE features.</w:t>
      </w:r>
    </w:p>
    <w:p w14:paraId="34BE1915" w14:textId="77777777" w:rsidR="002300CC" w:rsidRDefault="002300CC" w:rsidP="002300CC">
      <w:pPr>
        <w:pStyle w:val="Heading3"/>
        <w:rPr>
          <w:lang w:val="en-GB"/>
        </w:rPr>
      </w:pPr>
      <w:r w:rsidRPr="00BD7FE5">
        <w:rPr>
          <w:lang w:val="en-GB"/>
        </w:rPr>
        <w:t xml:space="preserve">Using different </w:t>
      </w:r>
      <w:r>
        <w:rPr>
          <w:lang w:val="en-GB"/>
        </w:rPr>
        <w:t xml:space="preserve">dimensionality </w:t>
      </w:r>
      <w:r w:rsidRPr="00BD7FE5">
        <w:rPr>
          <w:lang w:val="en-GB"/>
        </w:rPr>
        <w:t xml:space="preserve">reduction techniques </w:t>
      </w:r>
      <w:r>
        <w:rPr>
          <w:lang w:val="en-GB"/>
        </w:rPr>
        <w:t>does not offer additional separation</w:t>
      </w:r>
    </w:p>
    <w:p w14:paraId="7BD5191C" w14:textId="77777777" w:rsidR="002300CC" w:rsidRPr="00BD7FE5" w:rsidRDefault="002300CC" w:rsidP="002300CC">
      <w:pPr>
        <w:rPr>
          <w:lang w:val="en-GB"/>
        </w:rPr>
      </w:pPr>
      <w:r>
        <w:rPr>
          <w:lang w:val="en-GB"/>
        </w:rPr>
        <w:t xml:space="preserve">To determine whether the lack of separation of the holo-omic approach was due to the dimensionality reduction method chosen, </w:t>
      </w:r>
      <w:r>
        <w:t>we repeated the above experiment using t-SNE.</w:t>
      </w:r>
    </w:p>
    <w:p w14:paraId="39314940" w14:textId="77777777" w:rsidR="002300CC" w:rsidRPr="00F46461" w:rsidRDefault="002300CC" w:rsidP="002300CC">
      <w:pPr>
        <w:keepNext/>
        <w:rPr>
          <w:lang w:val="nl-NL"/>
        </w:rPr>
      </w:pPr>
      <w:r w:rsidRPr="00AD7BCD">
        <w:rPr>
          <w:noProof/>
          <w:lang w:val="en-GB"/>
        </w:rPr>
        <w:drawing>
          <wp:inline distT="0" distB="0" distL="0" distR="0" wp14:anchorId="14441019" wp14:editId="122A40EA">
            <wp:extent cx="3747135" cy="1249045"/>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747135" cy="1249045"/>
                    </a:xfrm>
                    <a:prstGeom prst="rect">
                      <a:avLst/>
                    </a:prstGeom>
                  </pic:spPr>
                </pic:pic>
              </a:graphicData>
            </a:graphic>
          </wp:inline>
        </w:drawing>
      </w:r>
    </w:p>
    <w:p w14:paraId="32D3DC51" w14:textId="0DD4E9C4" w:rsidR="002300CC" w:rsidRDefault="002300CC" w:rsidP="002300CC">
      <w:pPr>
        <w:pStyle w:val="Caption"/>
      </w:pPr>
      <w:bookmarkStart w:id="11" w:name="_Ref121920839"/>
      <w:r>
        <w:t xml:space="preserve">Figure </w:t>
      </w:r>
      <w:fldSimple w:instr=" SEQ Figure \* ARABIC ">
        <w:r w:rsidR="00BD1C61">
          <w:rPr>
            <w:noProof/>
          </w:rPr>
          <w:t>13</w:t>
        </w:r>
      </w:fldSimple>
      <w:bookmarkEnd w:id="11"/>
      <w:r>
        <w:t xml:space="preserve">: t-SNE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Pr="004D301D">
        <w:t>∩</w:t>
      </w:r>
      <w:r>
        <w:t xml:space="preserve"> GENUS). The horizontal axis displays the first t-SNE component, while the vertical axis displays the second t-SNE component. Finally, samples </w:t>
      </w:r>
      <w:r w:rsidRPr="004D301D">
        <w:t>in re</w:t>
      </w:r>
      <w:r>
        <w:t>d denote tumor samples while those in blue denote normal samples.</w:t>
      </w:r>
    </w:p>
    <w:p w14:paraId="04B7CE85" w14:textId="401791CB" w:rsidR="002300CC" w:rsidRPr="00AD7BCD" w:rsidRDefault="002300CC" w:rsidP="002300CC">
      <w:pPr>
        <w:rPr>
          <w:lang w:val="en-GB"/>
        </w:rPr>
      </w:pPr>
      <w:r>
        <w:rPr>
          <w:lang w:val="en-GB"/>
        </w:rPr>
        <w:t>With t-SNE, using the overlapping gene expression with genus data again provides a nearly identical amount of separation as when only using gene expression data (</w:t>
      </w:r>
      <w:r>
        <w:rPr>
          <w:lang w:val="en-GB"/>
        </w:rPr>
        <w:fldChar w:fldCharType="begin"/>
      </w:r>
      <w:r>
        <w:rPr>
          <w:lang w:val="en-GB"/>
        </w:rPr>
        <w:instrText xml:space="preserve"> REF _Ref121920839 \h </w:instrText>
      </w:r>
      <w:r>
        <w:rPr>
          <w:lang w:val="en-GB"/>
        </w:rPr>
      </w:r>
      <w:r>
        <w:rPr>
          <w:lang w:val="en-GB"/>
        </w:rPr>
        <w:fldChar w:fldCharType="separate"/>
      </w:r>
      <w:r w:rsidR="00BD1C61">
        <w:t xml:space="preserve">Figure </w:t>
      </w:r>
      <w:r w:rsidR="00BD1C61">
        <w:rPr>
          <w:noProof/>
        </w:rPr>
        <w:t>13</w:t>
      </w:r>
      <w:r>
        <w:rPr>
          <w:lang w:val="en-GB"/>
        </w:rPr>
        <w:fldChar w:fldCharType="end"/>
      </w:r>
      <w:r>
        <w:rPr>
          <w:lang w:val="en-GB"/>
        </w:rPr>
        <w:t xml:space="preserve">). Similar to PCA, using only the genus modality provides the worst separation between classes . </w:t>
      </w:r>
    </w:p>
    <w:p w14:paraId="1A7A758C" w14:textId="77777777" w:rsidR="002300CC" w:rsidRDefault="002300CC" w:rsidP="002300CC">
      <w:pPr>
        <w:pStyle w:val="Heading3"/>
        <w:rPr>
          <w:lang w:val="en-GB"/>
        </w:rPr>
      </w:pPr>
      <w:r>
        <w:rPr>
          <w:lang w:val="en-GB"/>
        </w:rPr>
        <w:lastRenderedPageBreak/>
        <w:t>There is unclear class separation for the stage class</w:t>
      </w:r>
    </w:p>
    <w:p w14:paraId="66FC3C4C" w14:textId="77777777" w:rsidR="002300CC" w:rsidRPr="001E56AF" w:rsidRDefault="002300CC" w:rsidP="002300CC">
      <w:pPr>
        <w:rPr>
          <w:lang w:val="en-GB"/>
        </w:rPr>
      </w:pPr>
    </w:p>
    <w:p w14:paraId="75A2118A" w14:textId="4572C950" w:rsidR="002300CC" w:rsidRPr="006B2F31" w:rsidRDefault="002300CC" w:rsidP="002300CC">
      <w:pPr>
        <w:rPr>
          <w:lang w:val="en-GB"/>
        </w:rPr>
      </w:pPr>
      <w:r>
        <w:rPr>
          <w:lang w:val="en-GB"/>
        </w:rPr>
        <w:t>In order to determine whether the above results were due to the classification endpoint chosen, we repeated the results using a different endpoint, the tumor stage. For the stage class endpoint, there is not much separation to be seen across any of the modalities (</w:t>
      </w:r>
      <w:r>
        <w:rPr>
          <w:lang w:val="en-GB"/>
        </w:rPr>
        <w:fldChar w:fldCharType="begin"/>
      </w:r>
      <w:r>
        <w:rPr>
          <w:lang w:val="en-GB"/>
        </w:rPr>
        <w:instrText xml:space="preserve"> REF _Ref121921085 \h </w:instrText>
      </w:r>
      <w:r>
        <w:rPr>
          <w:lang w:val="en-GB"/>
        </w:rPr>
      </w:r>
      <w:r>
        <w:rPr>
          <w:lang w:val="en-GB"/>
        </w:rPr>
        <w:fldChar w:fldCharType="separate"/>
      </w:r>
      <w:r w:rsidR="00BD1C61">
        <w:t xml:space="preserve">Figure </w:t>
      </w:r>
      <w:r w:rsidR="00BD1C61">
        <w:rPr>
          <w:noProof/>
        </w:rPr>
        <w:t>14</w:t>
      </w:r>
      <w:r>
        <w:rPr>
          <w:lang w:val="en-GB"/>
        </w:rPr>
        <w:fldChar w:fldCharType="end"/>
      </w:r>
      <w:r>
        <w:rPr>
          <w:lang w:val="en-GB"/>
        </w:rPr>
        <w:t xml:space="preserve">). This is likely because of the class imbalance. </w:t>
      </w:r>
    </w:p>
    <w:p w14:paraId="6587C47B" w14:textId="77777777" w:rsidR="002300CC" w:rsidRDefault="002300CC" w:rsidP="002300CC">
      <w:pPr>
        <w:keepNext/>
      </w:pPr>
      <w:r w:rsidRPr="006B2F31">
        <w:rPr>
          <w:noProof/>
          <w:lang w:val="en-GB"/>
        </w:rPr>
        <w:drawing>
          <wp:inline distT="0" distB="0" distL="0" distR="0" wp14:anchorId="7A08FC77" wp14:editId="45CA488E">
            <wp:extent cx="3781425" cy="1260475"/>
            <wp:effectExtent l="0" t="0" r="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781425" cy="1260475"/>
                    </a:xfrm>
                    <a:prstGeom prst="rect">
                      <a:avLst/>
                    </a:prstGeom>
                  </pic:spPr>
                </pic:pic>
              </a:graphicData>
            </a:graphic>
          </wp:inline>
        </w:drawing>
      </w:r>
    </w:p>
    <w:p w14:paraId="24898B83" w14:textId="120341A8" w:rsidR="002300CC" w:rsidRDefault="002300CC" w:rsidP="002300CC">
      <w:pPr>
        <w:pStyle w:val="Caption"/>
      </w:pPr>
      <w:bookmarkStart w:id="12" w:name="_Ref121921085"/>
      <w:r>
        <w:t xml:space="preserve">Figure </w:t>
      </w:r>
      <w:fldSimple w:instr=" SEQ Figure \* ARABIC ">
        <w:r w:rsidR="00BD1C61">
          <w:rPr>
            <w:noProof/>
          </w:rPr>
          <w:t>14</w:t>
        </w:r>
      </w:fldSimple>
      <w:bookmarkEnd w:id="12"/>
      <w:r>
        <w:t xml:space="preserve">: PCA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Pr="004D301D">
        <w:t>∩</w:t>
      </w:r>
      <w:r>
        <w:t xml:space="preserve"> GENUS). The horizontal axis displays the first principal component, while the vertical axis displays the second principal component of the PCA. Finally, the different colored points represent the cancer stage of the different samples, with stage one being a normal non-tumor sample.</w:t>
      </w:r>
    </w:p>
    <w:p w14:paraId="4BB9D87C" w14:textId="77777777" w:rsidR="002300CC" w:rsidRPr="00805F9D" w:rsidRDefault="002300CC" w:rsidP="002300CC">
      <w:r w:rsidRPr="00805F9D">
        <w:rPr>
          <w:lang w:val="en-GB"/>
        </w:rPr>
        <w:t>Again, there is not much difference between the GE and the overlapped set. These results are similar when using t-SNE.</w:t>
      </w:r>
    </w:p>
    <w:p w14:paraId="33B2FA38" w14:textId="77777777" w:rsidR="002300CC" w:rsidRDefault="002300CC" w:rsidP="002300CC">
      <w:pPr>
        <w:pStyle w:val="Heading3"/>
        <w:rPr>
          <w:lang w:val="en-GB"/>
        </w:rPr>
      </w:pPr>
      <w:r>
        <w:rPr>
          <w:lang w:val="en-GB"/>
        </w:rPr>
        <w:t>Exploring the modalities balance of integrated features</w:t>
      </w:r>
    </w:p>
    <w:p w14:paraId="75010A32" w14:textId="49031308" w:rsidR="002300CC" w:rsidRPr="002300CC" w:rsidRDefault="002300CC" w:rsidP="002300CC">
      <w:pPr>
        <w:rPr>
          <w:lang w:val="en-GB"/>
        </w:rPr>
      </w:pPr>
      <w:r>
        <w:rPr>
          <w:lang w:val="en-GB"/>
        </w:rPr>
        <w:t>One problem with the above is that the integration occurs via simple concatenation, and if the feature selection process simply selects features from only one data set, then the integration performance will approximate that of the individual data set.</w:t>
      </w:r>
    </w:p>
    <w:p w14:paraId="1EBEB86A" w14:textId="36052657" w:rsidR="00AB203A" w:rsidRDefault="00AB203A" w:rsidP="00AB203A">
      <w:pPr>
        <w:pStyle w:val="Heading2"/>
        <w:rPr>
          <w:lang w:val="en-GB"/>
        </w:rPr>
      </w:pPr>
      <w:r>
        <w:rPr>
          <w:lang w:val="en-GB"/>
        </w:rPr>
        <w:t>Predictive performance</w:t>
      </w:r>
    </w:p>
    <w:p w14:paraId="7E9CB08B" w14:textId="4F31FB91" w:rsidR="00625602" w:rsidRDefault="00625602" w:rsidP="00625602">
      <w:pPr>
        <w:rPr>
          <w:lang w:val="en-GB"/>
        </w:rPr>
      </w:pPr>
      <w:r>
        <w:rPr>
          <w:lang w:val="en-GB"/>
        </w:rPr>
        <w:t>This section contains experiments for all cancers.</w:t>
      </w:r>
    </w:p>
    <w:p w14:paraId="4B8CD9B1" w14:textId="7F0A1D66" w:rsidR="00625602" w:rsidRDefault="00625602" w:rsidP="00625602">
      <w:pPr>
        <w:pStyle w:val="Heading3"/>
        <w:rPr>
          <w:lang w:val="en-GB"/>
        </w:rPr>
      </w:pPr>
      <w:r>
        <w:rPr>
          <w:lang w:val="en-GB"/>
        </w:rPr>
        <w:t>Tumor prediction for all cancers</w:t>
      </w:r>
    </w:p>
    <w:p w14:paraId="674CE950" w14:textId="4BDD8749" w:rsidR="00625602" w:rsidRPr="00A96526" w:rsidRDefault="00625602" w:rsidP="00625602">
      <w:pPr>
        <w:rPr>
          <w:lang w:val="en-GB"/>
        </w:rPr>
      </w:pPr>
      <w:r>
        <w:rPr>
          <w:lang w:val="en-GB"/>
        </w:rPr>
        <w:t>These are the performances for tumor prediction using SVC and chi-squared for all the cancers.</w:t>
      </w:r>
      <w:r w:rsidR="009A2C47">
        <w:rPr>
          <w:lang w:val="en-GB"/>
        </w:rPr>
        <w:t xml:space="preserve"> [give stat significance table]</w:t>
      </w:r>
    </w:p>
    <w:p w14:paraId="58C92857" w14:textId="4D16306F" w:rsidR="00625602" w:rsidRDefault="00625602" w:rsidP="00625602">
      <w:r w:rsidRPr="008D7032">
        <w:rPr>
          <w:noProof/>
        </w:rPr>
        <w:drawing>
          <wp:inline distT="0" distB="0" distL="0" distR="0" wp14:anchorId="50DFE790" wp14:editId="335ED321">
            <wp:extent cx="5269653" cy="133932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2">
                      <a:extLst>
                        <a:ext uri="{28A0092B-C50C-407E-A947-70E740481C1C}">
                          <a14:useLocalDpi xmlns:a14="http://schemas.microsoft.com/office/drawing/2010/main" val="0"/>
                        </a:ext>
                      </a:extLst>
                    </a:blip>
                    <a:stretch>
                      <a:fillRect/>
                    </a:stretch>
                  </pic:blipFill>
                  <pic:spPr>
                    <a:xfrm>
                      <a:off x="0" y="0"/>
                      <a:ext cx="5269653" cy="1339324"/>
                    </a:xfrm>
                    <a:prstGeom prst="rect">
                      <a:avLst/>
                    </a:prstGeom>
                  </pic:spPr>
                </pic:pic>
              </a:graphicData>
            </a:graphic>
          </wp:inline>
        </w:drawing>
      </w:r>
    </w:p>
    <w:p w14:paraId="53E51166" w14:textId="22A7F438" w:rsidR="00625602" w:rsidRDefault="00625602" w:rsidP="00625602">
      <w:pPr>
        <w:pStyle w:val="Caption"/>
      </w:pPr>
      <w:r>
        <w:t xml:space="preserve">Figure </w:t>
      </w:r>
      <w:fldSimple w:instr=" SEQ Figure \* ARABIC ">
        <w:r w:rsidR="00BD1C61">
          <w:rPr>
            <w:noProof/>
          </w:rPr>
          <w:t>15</w:t>
        </w:r>
      </w:fldSimple>
      <w:r>
        <w:t xml:space="preserve">: f1-score for the tumor versus normal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w:t>
      </w:r>
      <w:r w:rsidRPr="004D301D">
        <w:t>∩</w:t>
      </w:r>
      <w:r>
        <w:t xml:space="preserve"> GENUS)). The endpoints of each horizontal line segment indicate the average f1-score across every random sample iteration, while the vertical line segments indicates the standard deviation of the f1-score across these iterations.</w:t>
      </w:r>
    </w:p>
    <w:p w14:paraId="5F78C8C2" w14:textId="733FBF3F" w:rsidR="00840FC7" w:rsidRDefault="00840FC7" w:rsidP="00625602">
      <w:pPr>
        <w:pStyle w:val="Heading3"/>
      </w:pPr>
      <w:r>
        <w:t>Stage prediction for all cancers</w:t>
      </w:r>
    </w:p>
    <w:p w14:paraId="6F98CC98" w14:textId="7CF45930" w:rsidR="00840FC7" w:rsidRDefault="00840FC7" w:rsidP="00840FC7">
      <w:r>
        <w:t>These are the performances for stage prediction for all cancers</w:t>
      </w:r>
    </w:p>
    <w:p w14:paraId="7F383BF0" w14:textId="3CE3C1EC" w:rsidR="0080063F" w:rsidRDefault="00B775F2" w:rsidP="0080063F">
      <w:pPr>
        <w:keepNext/>
      </w:pPr>
      <w:r>
        <w:rPr>
          <w:noProof/>
        </w:rPr>
        <w:lastRenderedPageBreak/>
        <w:t>for</w:t>
      </w:r>
      <w:r w:rsidR="00840FC7">
        <w:rPr>
          <w:noProof/>
        </w:rPr>
        <w:drawing>
          <wp:inline distT="0" distB="0" distL="0" distR="0" wp14:anchorId="3522B7BA" wp14:editId="585B2D3F">
            <wp:extent cx="5665634" cy="1451297"/>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23">
                      <a:extLst>
                        <a:ext uri="{28A0092B-C50C-407E-A947-70E740481C1C}">
                          <a14:useLocalDpi xmlns:a14="http://schemas.microsoft.com/office/drawing/2010/main" val="0"/>
                        </a:ext>
                      </a:extLst>
                    </a:blip>
                    <a:stretch>
                      <a:fillRect/>
                    </a:stretch>
                  </pic:blipFill>
                  <pic:spPr>
                    <a:xfrm>
                      <a:off x="0" y="0"/>
                      <a:ext cx="5665634" cy="1451297"/>
                    </a:xfrm>
                    <a:prstGeom prst="rect">
                      <a:avLst/>
                    </a:prstGeom>
                  </pic:spPr>
                </pic:pic>
              </a:graphicData>
            </a:graphic>
          </wp:inline>
        </w:drawing>
      </w:r>
    </w:p>
    <w:p w14:paraId="450E8CEF" w14:textId="15650483" w:rsidR="00840FC7" w:rsidRDefault="0080063F" w:rsidP="0080063F">
      <w:pPr>
        <w:pStyle w:val="Caption"/>
      </w:pPr>
      <w:r>
        <w:t xml:space="preserve">Figure </w:t>
      </w:r>
      <w:fldSimple w:instr=" SEQ Figure \* ARABIC ">
        <w:r w:rsidR="00BD1C61">
          <w:rPr>
            <w:noProof/>
          </w:rPr>
          <w:t>16</w:t>
        </w:r>
      </w:fldSimple>
      <w:r>
        <w:t xml:space="preserve">: f1-score for the stage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w:t>
      </w:r>
      <w:r w:rsidRPr="004D301D">
        <w:t>∩</w:t>
      </w:r>
      <w:r>
        <w:t xml:space="preserve"> GENUS)). The endpoints of each horizontal line segment indicate the average f1-score across every random sample iteration, which in turn consists of the average f1-score for each stage class. The vertical line segments indicates the standard deviation of the f1-score across these iterations.</w:t>
      </w:r>
    </w:p>
    <w:p w14:paraId="2F61C36C" w14:textId="77777777" w:rsidR="0080063F" w:rsidRPr="00840FC7" w:rsidRDefault="0080063F" w:rsidP="00840FC7"/>
    <w:p w14:paraId="77860AF6" w14:textId="21A8B01B" w:rsidR="00625602" w:rsidRDefault="00625602" w:rsidP="00625602">
      <w:pPr>
        <w:pStyle w:val="Heading3"/>
      </w:pPr>
      <w:r>
        <w:t>Modality parity enforcement</w:t>
      </w:r>
    </w:p>
    <w:p w14:paraId="084518BF" w14:textId="39F49D4F" w:rsidR="00625602" w:rsidRDefault="00625602" w:rsidP="00625602">
      <w:r>
        <w:t>These are the results when using modality enforcement for all cancers.</w:t>
      </w:r>
    </w:p>
    <w:p w14:paraId="7843BF88" w14:textId="27EAC341" w:rsidR="008D7032" w:rsidRDefault="008D7032" w:rsidP="00625602"/>
    <w:p w14:paraId="1B0F5C16" w14:textId="53CB84AE" w:rsidR="00A96526" w:rsidRDefault="00A96526" w:rsidP="00625602"/>
    <w:p w14:paraId="6B15F483" w14:textId="77777777" w:rsidR="00625602" w:rsidRDefault="00625602" w:rsidP="00625602">
      <w:pPr>
        <w:keepNext/>
      </w:pPr>
      <w:r>
        <w:rPr>
          <w:noProof/>
          <w:lang w:val="en-GB"/>
        </w:rPr>
        <w:drawing>
          <wp:inline distT="0" distB="0" distL="0" distR="0" wp14:anchorId="17294DB8" wp14:editId="3E5A9446">
            <wp:extent cx="5269653" cy="133932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4">
                      <a:extLst>
                        <a:ext uri="{28A0092B-C50C-407E-A947-70E740481C1C}">
                          <a14:useLocalDpi xmlns:a14="http://schemas.microsoft.com/office/drawing/2010/main" val="0"/>
                        </a:ext>
                      </a:extLst>
                    </a:blip>
                    <a:stretch>
                      <a:fillRect/>
                    </a:stretch>
                  </pic:blipFill>
                  <pic:spPr>
                    <a:xfrm>
                      <a:off x="0" y="0"/>
                      <a:ext cx="5269653" cy="1339324"/>
                    </a:xfrm>
                    <a:prstGeom prst="rect">
                      <a:avLst/>
                    </a:prstGeom>
                  </pic:spPr>
                </pic:pic>
              </a:graphicData>
            </a:graphic>
          </wp:inline>
        </w:drawing>
      </w:r>
    </w:p>
    <w:p w14:paraId="79E5848A" w14:textId="0F85AF55" w:rsidR="00625602" w:rsidRPr="00625602" w:rsidRDefault="00625602" w:rsidP="00625602">
      <w:pPr>
        <w:pStyle w:val="Caption"/>
      </w:pPr>
      <w:r>
        <w:t xml:space="preserve">Figure </w:t>
      </w:r>
      <w:fldSimple w:instr=" SEQ Figure \* ARABIC ">
        <w:r w:rsidR="00BD1C61">
          <w:rPr>
            <w:noProof/>
          </w:rPr>
          <w:t>17</w:t>
        </w:r>
      </w:fldSimple>
      <w:r>
        <w:t xml:space="preserve">: </w:t>
      </w:r>
      <w:r w:rsidRPr="00E07EFA">
        <w:t>f1-score for the tumor versus normal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 GENUS), and concatenated genus + gene expression features with enforced parity (GE ∩ GENUS (parity))). The endpoints of each horizontal line segment indicate the average f1-score across every random sample iteration, while the vertical line segments indicates the standard deviation of the f1-score across these iterations</w:t>
      </w:r>
      <w:r>
        <w:t xml:space="preserve">.  </w:t>
      </w:r>
    </w:p>
    <w:p w14:paraId="660A6F85" w14:textId="77777777" w:rsidR="006522F4" w:rsidRDefault="006522F4" w:rsidP="006522F4">
      <w:pPr>
        <w:keepNext/>
      </w:pPr>
      <w:r>
        <w:rPr>
          <w:noProof/>
          <w:lang w:val="en-GB"/>
        </w:rPr>
        <w:lastRenderedPageBreak/>
        <w:drawing>
          <wp:inline distT="0" distB="0" distL="0" distR="0" wp14:anchorId="46D0D12E" wp14:editId="53F5B930">
            <wp:extent cx="5731510" cy="2865755"/>
            <wp:effectExtent l="0" t="0" r="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396537C7" w14:textId="3497E057" w:rsidR="006522F4" w:rsidRDefault="006522F4" w:rsidP="006522F4">
      <w:pPr>
        <w:pStyle w:val="Caption"/>
      </w:pPr>
      <w:bookmarkStart w:id="13" w:name="_Ref121922778"/>
      <w:r>
        <w:t xml:space="preserve">Figure </w:t>
      </w:r>
      <w:fldSimple w:instr=" SEQ Figure \* ARABIC ">
        <w:r w:rsidR="00BD1C61">
          <w:rPr>
            <w:noProof/>
          </w:rPr>
          <w:t>18</w:t>
        </w:r>
      </w:fldSimple>
      <w:bookmarkEnd w:id="13"/>
      <w:r>
        <w:t xml:space="preserve">: the fraction of GE features (vertical axis) selected from the total amount of features for each feature amount (horizontal axis) when doing tumor versus normal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linreg feature selection method.</w:t>
      </w:r>
    </w:p>
    <w:p w14:paraId="7B19ADCC" w14:textId="2AFFE940" w:rsidR="006522F4" w:rsidRDefault="006522F4" w:rsidP="006522F4">
      <w:r>
        <w:t>Furthermore, out of the 221 total GENUS features, less than 1% is selected in the feature selection process (</w:t>
      </w:r>
      <w:r>
        <w:fldChar w:fldCharType="begin"/>
      </w:r>
      <w:r>
        <w:instrText xml:space="preserve"> REF _Ref121922934 \h </w:instrText>
      </w:r>
      <w:r>
        <w:fldChar w:fldCharType="separate"/>
      </w:r>
      <w:r w:rsidR="00BD1C61">
        <w:t xml:space="preserve">Figure </w:t>
      </w:r>
      <w:r w:rsidR="00BD1C61">
        <w:rPr>
          <w:noProof/>
        </w:rPr>
        <w:t>19</w:t>
      </w:r>
      <w:r>
        <w:fldChar w:fldCharType="end"/>
      </w:r>
      <w:r>
        <w:t>).</w:t>
      </w:r>
    </w:p>
    <w:p w14:paraId="232D6984" w14:textId="77777777" w:rsidR="006522F4" w:rsidRDefault="006522F4" w:rsidP="006522F4">
      <w:pPr>
        <w:keepNext/>
      </w:pPr>
      <w:r>
        <w:rPr>
          <w:noProof/>
        </w:rPr>
        <w:drawing>
          <wp:inline distT="0" distB="0" distL="0" distR="0" wp14:anchorId="14CE3A5C" wp14:editId="46A19FAE">
            <wp:extent cx="5731510" cy="2865755"/>
            <wp:effectExtent l="0" t="0" r="0" b="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2035B0EA" w14:textId="2F8FDE39" w:rsidR="006522F4" w:rsidRDefault="006522F4" w:rsidP="006522F4">
      <w:pPr>
        <w:pStyle w:val="Caption"/>
      </w:pPr>
      <w:bookmarkStart w:id="14" w:name="_Ref121922934"/>
      <w:r>
        <w:t xml:space="preserve">Figure </w:t>
      </w:r>
      <w:fldSimple w:instr=" SEQ Figure \* ARABIC ">
        <w:r w:rsidR="00BD1C61">
          <w:rPr>
            <w:noProof/>
          </w:rPr>
          <w:t>19</w:t>
        </w:r>
      </w:fldSimple>
      <w:bookmarkEnd w:id="14"/>
      <w:r w:rsidRPr="005C6D67">
        <w:t xml:space="preserve">: </w:t>
      </w:r>
      <w:r>
        <w:t xml:space="preserve">the absolute amount of GENUS features (vertical axis) selected from the total amount of features for each feature amount (horizontal axis) when doing tumor versus normal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linreg feature selection method.</w:t>
      </w:r>
    </w:p>
    <w:p w14:paraId="751C9EF1" w14:textId="77777777" w:rsidR="006522F4" w:rsidRPr="006522F4" w:rsidRDefault="006522F4" w:rsidP="006522F4">
      <w:pPr>
        <w:rPr>
          <w:lang w:val="en-GB"/>
        </w:rPr>
      </w:pPr>
    </w:p>
    <w:p w14:paraId="2C39D153" w14:textId="5331EF2F" w:rsidR="00AB203A" w:rsidRDefault="00AB203A" w:rsidP="00AB203A">
      <w:pPr>
        <w:pStyle w:val="Heading3"/>
        <w:rPr>
          <w:lang w:val="en-GB"/>
        </w:rPr>
      </w:pPr>
      <w:r>
        <w:rPr>
          <w:lang w:val="en-GB"/>
        </w:rPr>
        <w:lastRenderedPageBreak/>
        <w:t>Random Forest Regression</w:t>
      </w:r>
    </w:p>
    <w:p w14:paraId="3DB1CBFF" w14:textId="021CA161" w:rsidR="00AB203A" w:rsidRDefault="00AB203A" w:rsidP="00AB203A">
      <w:pPr>
        <w:rPr>
          <w:lang w:val="en-GB"/>
        </w:rPr>
      </w:pPr>
      <w:r>
        <w:rPr>
          <w:lang w:val="en-GB"/>
        </w:rPr>
        <w:t>We have also conducted the random Forest Regression Model with hyper parameter tuning for all the different cancers.</w:t>
      </w:r>
    </w:p>
    <w:p w14:paraId="1F67BBF7" w14:textId="2A255AC1" w:rsidR="00756993" w:rsidRDefault="00756993" w:rsidP="00756993">
      <w:pPr>
        <w:pStyle w:val="Heading3"/>
        <w:rPr>
          <w:lang w:val="en-GB"/>
        </w:rPr>
      </w:pPr>
      <w:r>
        <w:rPr>
          <w:lang w:val="en-GB"/>
        </w:rPr>
        <w:t>Complex integration with different models</w:t>
      </w:r>
    </w:p>
    <w:p w14:paraId="7617649E" w14:textId="726E3E65" w:rsidR="00756993" w:rsidRPr="00756993" w:rsidRDefault="00756993" w:rsidP="00756993">
      <w:pPr>
        <w:rPr>
          <w:lang w:val="en-GB"/>
        </w:rPr>
      </w:pPr>
      <w:r>
        <w:rPr>
          <w:lang w:val="en-GB"/>
        </w:rPr>
        <w:t>Complex integration with random Forest</w:t>
      </w:r>
    </w:p>
    <w:p w14:paraId="0527A0B9" w14:textId="77777777" w:rsidR="00FE7B96" w:rsidRPr="002E1F07" w:rsidRDefault="00FE7B96" w:rsidP="00FE7B96">
      <w:pPr>
        <w:pStyle w:val="Heading3"/>
        <w:rPr>
          <w:lang w:val="en-GB"/>
        </w:rPr>
      </w:pPr>
      <w:r w:rsidRPr="002E1F07">
        <w:rPr>
          <w:lang w:val="en-GB"/>
        </w:rPr>
        <w:t>Results independent of feature selection method</w:t>
      </w:r>
    </w:p>
    <w:p w14:paraId="5C4D7BE6" w14:textId="77777777" w:rsidR="00FE7B96" w:rsidRDefault="00FE7B96" w:rsidP="00FE7B96">
      <w:pPr>
        <w:rPr>
          <w:lang w:val="en-GB"/>
        </w:rPr>
      </w:pPr>
      <w:r>
        <w:rPr>
          <w:lang w:val="en-GB"/>
        </w:rPr>
        <w:t>To investigate whether the lower performance was due to the feature selection method, we attempted the experiments while using the chi2 test as well.</w:t>
      </w:r>
    </w:p>
    <w:p w14:paraId="23970438" w14:textId="77777777" w:rsidR="00FE7B96" w:rsidRDefault="00FE7B96" w:rsidP="00FE7B96">
      <w:pPr>
        <w:keepNext/>
      </w:pPr>
      <w:r>
        <w:rPr>
          <w:noProof/>
          <w:lang w:val="en-GB"/>
        </w:rPr>
        <w:drawing>
          <wp:inline distT="0" distB="0" distL="0" distR="0" wp14:anchorId="78EF2C0C" wp14:editId="0A79B29C">
            <wp:extent cx="5731510" cy="1339215"/>
            <wp:effectExtent l="0" t="0" r="0" b="0"/>
            <wp:docPr id="22" name="Picture 2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ox and whisker char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1339215"/>
                    </a:xfrm>
                    <a:prstGeom prst="rect">
                      <a:avLst/>
                    </a:prstGeom>
                  </pic:spPr>
                </pic:pic>
              </a:graphicData>
            </a:graphic>
          </wp:inline>
        </w:drawing>
      </w:r>
    </w:p>
    <w:p w14:paraId="73898DC4" w14:textId="6B67393F" w:rsidR="00FE7B96" w:rsidRDefault="00FE7B96" w:rsidP="00FE7B96">
      <w:pPr>
        <w:pStyle w:val="Caption"/>
        <w:rPr>
          <w:lang w:val="en-GB"/>
        </w:rPr>
      </w:pPr>
      <w:r>
        <w:t xml:space="preserve">Figure </w:t>
      </w:r>
      <w:fldSimple w:instr=" SEQ Figure \* ARABIC ">
        <w:r w:rsidR="00BD1C61">
          <w:rPr>
            <w:noProof/>
          </w:rPr>
          <w:t>20</w:t>
        </w:r>
      </w:fldSimple>
      <w:r>
        <w:t>: Same</w:t>
      </w:r>
    </w:p>
    <w:p w14:paraId="7F108598" w14:textId="77777777" w:rsidR="00FE7B96" w:rsidRDefault="00FE7B96" w:rsidP="00FE7B96">
      <w:pPr>
        <w:keepNext/>
      </w:pPr>
      <w:r>
        <w:rPr>
          <w:noProof/>
          <w:lang w:val="en-GB"/>
        </w:rPr>
        <w:drawing>
          <wp:inline distT="0" distB="0" distL="0" distR="0" wp14:anchorId="79C5D406" wp14:editId="3563E3B7">
            <wp:extent cx="5731510" cy="1339215"/>
            <wp:effectExtent l="0" t="0" r="0" b="0"/>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1339215"/>
                    </a:xfrm>
                    <a:prstGeom prst="rect">
                      <a:avLst/>
                    </a:prstGeom>
                  </pic:spPr>
                </pic:pic>
              </a:graphicData>
            </a:graphic>
          </wp:inline>
        </w:drawing>
      </w:r>
    </w:p>
    <w:p w14:paraId="7910660B" w14:textId="09341D08" w:rsidR="00FE7B96" w:rsidRPr="00FE7B96" w:rsidRDefault="00FE7B96" w:rsidP="00FE7B96">
      <w:pPr>
        <w:pStyle w:val="Caption"/>
        <w:rPr>
          <w:lang w:val="en-GB"/>
        </w:rPr>
      </w:pPr>
      <w:r>
        <w:t xml:space="preserve">Figure </w:t>
      </w:r>
      <w:fldSimple w:instr=" SEQ Figure \* ARABIC ">
        <w:r w:rsidR="00BD1C61">
          <w:rPr>
            <w:noProof/>
          </w:rPr>
          <w:t>21</w:t>
        </w:r>
      </w:fldSimple>
      <w:r>
        <w:t>: Cancer predictions for stage using chi2</w:t>
      </w:r>
    </w:p>
    <w:p w14:paraId="3232A4E1" w14:textId="77777777" w:rsidR="00384D67" w:rsidRPr="00C401CE" w:rsidRDefault="00384D67" w:rsidP="00384D67">
      <w:pPr>
        <w:rPr>
          <w:lang w:val="en-GB"/>
        </w:rPr>
      </w:pPr>
      <w:r>
        <w:rPr>
          <w:lang w:val="en-GB"/>
        </w:rPr>
        <w:t>The chi-square test is not model for dependency between features.</w:t>
      </w:r>
    </w:p>
    <w:p w14:paraId="5BEC2C2B" w14:textId="77777777" w:rsidR="00384D67" w:rsidRDefault="00384D67" w:rsidP="00384D67">
      <w:pPr>
        <w:pStyle w:val="Heading3"/>
      </w:pPr>
      <w:r>
        <w:t>GE modality dominance is smaller in stage prediction</w:t>
      </w:r>
    </w:p>
    <w:p w14:paraId="0E67650F" w14:textId="77777777" w:rsidR="00384D67" w:rsidRPr="00C401CE" w:rsidRDefault="00384D67" w:rsidP="00384D67">
      <w:pPr>
        <w:rPr>
          <w:lang w:val="en-GB"/>
        </w:rPr>
      </w:pPr>
      <w:r>
        <w:rPr>
          <w:lang w:val="en-GB"/>
        </w:rPr>
        <w:t xml:space="preserve">The dominance of the gene expression modality seems to be smaller for stage prediction, possibly because there is a wider variety of endpoint values and thus relationships between input and output to consider during the feature selection process. </w:t>
      </w:r>
    </w:p>
    <w:p w14:paraId="2F9CB875" w14:textId="77777777" w:rsidR="00384D67" w:rsidRDefault="00384D67" w:rsidP="00384D67">
      <w:pPr>
        <w:keepNext/>
      </w:pPr>
      <w:r>
        <w:rPr>
          <w:noProof/>
          <w:lang w:val="en-GB"/>
        </w:rPr>
        <w:lastRenderedPageBreak/>
        <w:drawing>
          <wp:inline distT="0" distB="0" distL="0" distR="0" wp14:anchorId="121EF1AA" wp14:editId="4829C1BA">
            <wp:extent cx="5731510" cy="2865755"/>
            <wp:effectExtent l="0" t="0" r="0" b="0"/>
            <wp:docPr id="31" name="Picture 3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line char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2A5D2956" w14:textId="350976E5" w:rsidR="00384D67" w:rsidRDefault="00384D67" w:rsidP="00384D67">
      <w:pPr>
        <w:pStyle w:val="Caption"/>
      </w:pPr>
      <w:r>
        <w:t xml:space="preserve">Figure </w:t>
      </w:r>
      <w:fldSimple w:instr=" SEQ Figure \* ARABIC ">
        <w:r w:rsidR="00BD1C61">
          <w:rPr>
            <w:noProof/>
          </w:rPr>
          <w:t>22</w:t>
        </w:r>
      </w:fldSimple>
      <w:r>
        <w:t xml:space="preserve">: the fraction of GE features (vertical axis) selected from the total amount of features for each feature amount (horizontal axis) when doing stage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linreg feature selection method.</w:t>
      </w:r>
    </w:p>
    <w:p w14:paraId="530790FF" w14:textId="77777777" w:rsidR="00384D67" w:rsidRDefault="00384D67" w:rsidP="00384D67">
      <w:pPr>
        <w:pStyle w:val="Caption"/>
      </w:pPr>
      <w:r>
        <w:rPr>
          <w:noProof/>
        </w:rPr>
        <w:drawing>
          <wp:inline distT="0" distB="0" distL="0" distR="0" wp14:anchorId="04F9D48A" wp14:editId="7F5B6F0C">
            <wp:extent cx="5731510" cy="2865755"/>
            <wp:effectExtent l="0" t="0" r="0" b="0"/>
            <wp:docPr id="32" name="Picture 3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line chart&#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64526EC9" w14:textId="3DED270F" w:rsidR="00384D67" w:rsidRDefault="00384D67" w:rsidP="00384D67">
      <w:pPr>
        <w:pStyle w:val="Caption"/>
      </w:pPr>
      <w:r>
        <w:t xml:space="preserve">Figure </w:t>
      </w:r>
      <w:fldSimple w:instr=" SEQ Figure \* ARABIC ">
        <w:r w:rsidR="00BD1C61">
          <w:rPr>
            <w:noProof/>
          </w:rPr>
          <w:t>23</w:t>
        </w:r>
      </w:fldSimple>
      <w:r>
        <w:t xml:space="preserve">: the absolute amount of GENUS features (vertical axis) selected from the total amount of features for each feature amount (horizontal axis) when doing stage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linreg feature selection method.</w:t>
      </w:r>
    </w:p>
    <w:p w14:paraId="4971014A" w14:textId="77777777" w:rsidR="00384D67" w:rsidRDefault="00384D67" w:rsidP="00384D67">
      <w:pPr>
        <w:pStyle w:val="Caption"/>
        <w:rPr>
          <w:lang w:val="en-GB"/>
        </w:rPr>
      </w:pPr>
      <w:r>
        <w:rPr>
          <w:lang w:val="en-GB"/>
        </w:rPr>
        <w:t>One possible way to deal with this is to correct for the amount of base features in each modality. Additionally, it is possible to use feature selection on the original modalities separately prior to concatenating.</w:t>
      </w:r>
    </w:p>
    <w:p w14:paraId="0F4B5FC8" w14:textId="77777777" w:rsidR="00384D67" w:rsidRDefault="00384D67" w:rsidP="00384D67">
      <w:pPr>
        <w:rPr>
          <w:lang w:val="en-GB"/>
        </w:rPr>
      </w:pPr>
      <w:r>
        <w:rPr>
          <w:lang w:val="en-GB"/>
        </w:rPr>
        <w:t xml:space="preserve">When selecting features with linreg for HNSC for tumor versus normal prediction, one microbial genus which is consistently selected is Prevotella. Across iterations, even when only 6 features are selected, this one is selected. </w:t>
      </w:r>
    </w:p>
    <w:p w14:paraId="59A644B6" w14:textId="77777777" w:rsidR="00384D67" w:rsidRDefault="00384D67" w:rsidP="00384D67">
      <w:pPr>
        <w:rPr>
          <w:lang w:val="en-GB"/>
        </w:rPr>
      </w:pPr>
      <w:r>
        <w:rPr>
          <w:lang w:val="en-GB"/>
        </w:rPr>
        <w:lastRenderedPageBreak/>
        <w:t>For linreg/HNSC/Stage prediction, in certain iterations with 6 or 10 features selected, the microbial Genus which is consistently selected (when one is selected) is Fusobacterium.</w:t>
      </w:r>
    </w:p>
    <w:p w14:paraId="5AA6D7C7" w14:textId="0FDB8DA2" w:rsidR="00384D67" w:rsidRDefault="00384D67" w:rsidP="00384D67">
      <w:pPr>
        <w:rPr>
          <w:lang w:val="en-GB"/>
        </w:rPr>
      </w:pPr>
      <w:r>
        <w:rPr>
          <w:lang w:val="en-GB"/>
        </w:rPr>
        <w:t xml:space="preserve">This is consistent with previous studies confirming the association between Fusobacterium and oral squamous cell carcinoma </w:t>
      </w:r>
      <w:r>
        <w:rPr>
          <w:lang w:val="en-GB"/>
        </w:rPr>
        <w:fldChar w:fldCharType="begin"/>
      </w:r>
      <w:r w:rsidR="000D458C">
        <w:rPr>
          <w:lang w:val="en-GB"/>
        </w:rPr>
        <w:instrText xml:space="preserve"> ADDIN ZOTERO_ITEM CSL_CITATION {"citationID":"rKk1gCGw","properties":{"formattedCitation":"\\super 47\\nosupersub{}","plainCitation":"47","noteIndex":0},"citationItems":[{"id":211,"uris":["http://zotero.org/users/local/0zqklVfX/items/5PI4WUJS"],"itemData":{"id":211,"type":"article-journal","abstract":"Studies on the possible association between bacteria and oral squamous cell carcinoma (OSCC) remain inconclusive, largely due to methodological variations/limitations. The objective of this study was to characterize the species composition as well as functional potential of the bacteriome associated with OSCC. DNA obtained from 20 fresh OSCC biopsies (cases) and 20 deep-epithelium swabs (matched control subjects) was sequenced for the V1-V3 region using Illumina’s 2 × 300 bp chemistry. High quality, non-chimeric merged reads were classified to species level using a prioritized BLASTN-algorithm. Downstream analyses were performed using QIIME, PICRUSt, and LEfSe. Fusobacterium nucleatum subsp. polymorphum was the most significantly overrepresented species in the tumors followed by Pseudomonas aeruginosa and Campylobacter sp. Oral taxon 44, while Streptococcus mitis, Rothia mucilaginosa and Haemophilus parainfluenzae were the most significantly abundant in the controls. Functional prediction showed that genes involved in bacterial mobility, flagellar assembly, bacterial chemotaxis and LPS synthesis were enriched in the tumors while those responsible for DNA repair and combination, purine metabolism, phenylalanine, tyrosine and tryptophan biosynthesis, ribosome biogenesis and glycolysis/gluconeogenesis were significantly associated with the controls. This is the first epidemiological evidence for association of F. nucleatum and P. aeruginosa with OSCC. Functionally, an “inflammatory bacteriome” is enriched in OSSC.","container-title":"Scientific Reports","DOI":"10.1038/s41598-017-02079-3","ISSN":"2045-2322","journalAbbreviation":"Sci Rep","note":"PMID: 28500338\nPMCID: PMC5431832","page":"1834","source":"PubMed Central","title":"Inflammatory bacteriome featuring Fusobacterium nucleatum and Pseudomonas aeruginosa identified in association with oral squamous cell carcinoma","volume":"7","author":[{"family":"Al-hebshi","given":"Nezar Noor"},{"family":"Nasher","given":"Akram Thabet"},{"family":"Maryoud","given":"Mohamed Yousef"},{"family":"Homeida","given":"Husham E."},{"family":"Chen","given":"Tsute"},{"family":"Idris","given":"Ali Mohamed"},{"family":"Johnson","given":"Newell W."}],"issued":{"date-parts":[["2017",5,12]]}}}],"schema":"https://github.com/citation-style-language/schema/raw/master/csl-citation.json"} </w:instrText>
      </w:r>
      <w:r>
        <w:rPr>
          <w:lang w:val="en-GB"/>
        </w:rPr>
        <w:fldChar w:fldCharType="separate"/>
      </w:r>
      <w:r w:rsidR="000D458C" w:rsidRPr="000D458C">
        <w:rPr>
          <w:rFonts w:ascii="Calibri" w:hAnsi="Calibri" w:cs="Calibri"/>
          <w:szCs w:val="24"/>
          <w:vertAlign w:val="superscript"/>
        </w:rPr>
        <w:t>47</w:t>
      </w:r>
      <w:r>
        <w:rPr>
          <w:lang w:val="en-GB"/>
        </w:rPr>
        <w:fldChar w:fldCharType="end"/>
      </w:r>
      <w:r>
        <w:rPr>
          <w:lang w:val="en-GB"/>
        </w:rPr>
        <w:t>.</w:t>
      </w:r>
    </w:p>
    <w:p w14:paraId="4DB0C914" w14:textId="77777777" w:rsidR="00384D67" w:rsidRDefault="00384D67" w:rsidP="00384D67">
      <w:pPr>
        <w:rPr>
          <w:lang w:val="en-GB"/>
        </w:rPr>
      </w:pPr>
      <w:r>
        <w:rPr>
          <w:lang w:val="en-GB"/>
        </w:rPr>
        <w:t>The same counts for linreg for COAD for stage prediction with 6 features but  him with Bacteroides.</w:t>
      </w:r>
    </w:p>
    <w:p w14:paraId="08835A7A" w14:textId="05226BDA" w:rsidR="00384D67" w:rsidRDefault="00A6607B" w:rsidP="00A6607B">
      <w:pPr>
        <w:rPr>
          <w:lang w:val="en-GB"/>
        </w:rPr>
      </w:pPr>
      <w:r>
        <w:rPr>
          <w:lang w:val="en-GB"/>
        </w:rPr>
        <w:t>[Maybe make a table with all the combinatorial combinations along with distribution of selected or the most frequently selected genus] maybe try univariate for PERMANOVA tests? (</w:t>
      </w:r>
    </w:p>
    <w:p w14:paraId="2993969D" w14:textId="44338BB4" w:rsidR="00013F94" w:rsidRDefault="00013F94" w:rsidP="00F16DF2">
      <w:pPr>
        <w:pStyle w:val="Heading1"/>
        <w:rPr>
          <w:lang w:val="en-GB"/>
        </w:rPr>
      </w:pPr>
      <w:r>
        <w:rPr>
          <w:lang w:val="en-GB"/>
        </w:rPr>
        <w:t>Purgatory</w:t>
      </w:r>
    </w:p>
    <w:p w14:paraId="0882F440" w14:textId="607999A8" w:rsidR="00013F94" w:rsidRDefault="00013F94" w:rsidP="00013F94">
      <w:pPr>
        <w:rPr>
          <w:lang w:val="en-GB"/>
        </w:rPr>
      </w:pPr>
      <w:r>
        <w:rPr>
          <w:lang w:val="en-GB"/>
        </w:rPr>
        <w:t xml:space="preserve">The first step for the analysis of microbial omics data is choosing which type of data to use. Microbial data is often obtained through either amplicon sequencing or shotgun sequencing. Amplicon sequencing amplifies specific regions of the microbial 16S rRNA gene while shotgun sequencing reads all genomic DNA in a sample. There are numerous crucial differences between these types of sequencing methods, which can affect the type of downstream analyses which can be performed. </w:t>
      </w:r>
    </w:p>
    <w:p w14:paraId="37D8856A" w14:textId="50C9BEC2" w:rsidR="00013F94" w:rsidRDefault="00013F94" w:rsidP="00013F94">
      <w:pPr>
        <w:rPr>
          <w:lang w:val="en-GB"/>
        </w:rPr>
      </w:pPr>
      <w:r>
        <w:rPr>
          <w:lang w:val="en-GB"/>
        </w:rPr>
        <w:t>Shotgun sequencing makes it easier to identify species, and occasionally even strains. It can identify all taxa, including fungi and viruses, instead of just bacteria and archaea. However, it might lead to sequencing of host DNA which can obscure results, contains more complex data and might have less reference genomes available to match to a certain taxa. Either way, it has provided valuable insight into the phylogeny, biodiversity, metabolic abilities and functional diversity of many organisms.</w:t>
      </w:r>
    </w:p>
    <w:p w14:paraId="66A80472" w14:textId="3811CD47" w:rsidR="005D4056" w:rsidRDefault="005D4056" w:rsidP="00013F94">
      <w:pPr>
        <w:rPr>
          <w:lang w:val="en-GB"/>
        </w:rPr>
      </w:pPr>
      <w:r>
        <w:rPr>
          <w:lang w:val="en-GB"/>
        </w:rPr>
        <w:t>Such data sets include the</w:t>
      </w:r>
      <w:r w:rsidRPr="00D07096">
        <w:t xml:space="preserve"> </w:t>
      </w:r>
      <w:r w:rsidRPr="00D07096">
        <w:rPr>
          <w:lang w:val="en-GB"/>
        </w:rPr>
        <w:t>Metagenomics of the Human Intestinal Tract</w:t>
      </w:r>
      <w:r>
        <w:rPr>
          <w:lang w:val="en-GB"/>
        </w:rPr>
        <w:t xml:space="preserve"> (MetaHIT) data set, containing intestinal and stool microbial data from healthy patients and those with certain noncancer diseases </w:t>
      </w:r>
      <w:r>
        <w:rPr>
          <w:lang w:val="en-GB"/>
        </w:rPr>
        <w:fldChar w:fldCharType="begin"/>
      </w:r>
      <w:r w:rsidR="00BD2001">
        <w:rPr>
          <w:lang w:val="en-GB"/>
        </w:rPr>
        <w:instrText xml:space="preserve"> ADDIN ZOTERO_ITEM CSL_CITATION {"citationID":"bUOqqkUV","properties":{"formattedCitation":"\\super 6\\nosupersub{}","plainCitation":"6","noteIndex":0},"citationItems":[{"id":226,"uris":["http://zotero.org/users/local/0zqklVfX/items/IR9VPSGF"],"itemData":{"id":226,"type":"chapter","abstract":"MetaHIT (http://www.metahit.eu) has as a first objective the creation of a catalog of the microbial genes from our intestinal tract, thus laying foundations for characterization of the gut microbial communities. Next, it aims to explore associations between microbial genes and human phenotypes. For that, it develops, on the one hand, molecular tools for profiling of the intestinal microbial genes that are harbored by any individual, and on the other, a bio-informatics resource to organize and interpret heterogeneous information, including sequencing data and clinical metadata. Moreover, MetaHIT develops approaches to detect and analyze functional interactions of microbes and the human host, focusing on the role of target genes in the microbial cell and the effect of gene products on the human host. MetaHIT targets two pathologies, obesity and inflammatory bowel diseases (Crohn’s disease and ulcerative colitis). The studies involve (i) cross-sectional comparisons of healthy and sick individuals; (ii) longitudinal follow-up of patients in clinical remission; (iii) nutritional intervention related to the stability of gut microbial community; and (iv) comparison of patients responding or not to a drug treatment.","container-title":"Metagenomics of the Human Body","event-place":"New York, NY","ISBN":"978-1-4419-7089-3","language":"en","note":"DOI: 10.1007/978-1-4419-7089-3_15","page":"307-316","publisher":"Springer","publisher-place":"New York, NY","source":"Springer Link","title":"MetaHIT: The European Union Project on Metagenomics of the Human Intestinal Tract","title-short":"MetaHIT","URL":"https://doi.org/10.1007/978-1-4419-7089-3_15","author":[{"family":"Ehrlich","given":"S. Dusko"}],"editor":[{"family":"Nelson","given":"Karen E."}],"accessed":{"date-parts":[["2023",1,22]]},"issued":{"date-parts":[["2011"]]}}}],"schema":"https://github.com/citation-style-language/schema/raw/master/csl-citation.json"} </w:instrText>
      </w:r>
      <w:r>
        <w:rPr>
          <w:lang w:val="en-GB"/>
        </w:rPr>
        <w:fldChar w:fldCharType="separate"/>
      </w:r>
      <w:r w:rsidRPr="0065515F">
        <w:rPr>
          <w:rFonts w:ascii="Calibri" w:hAnsi="Calibri" w:cs="Calibri"/>
          <w:szCs w:val="24"/>
          <w:vertAlign w:val="superscript"/>
        </w:rPr>
        <w:t>6</w:t>
      </w:r>
      <w:r>
        <w:rPr>
          <w:lang w:val="en-GB"/>
        </w:rPr>
        <w:fldChar w:fldCharType="end"/>
      </w:r>
      <w:r>
        <w:rPr>
          <w:lang w:val="en-GB"/>
        </w:rPr>
        <w:t xml:space="preserve">, the integrative human microbiome project (iHMP) which contains data on both host and microbial omics layers and establishes a baseline omics composition across varying populations, and across a population with specific (mostly non cancer-related) disease states </w:t>
      </w:r>
      <w:r>
        <w:rPr>
          <w:lang w:val="en-GB"/>
        </w:rPr>
        <w:fldChar w:fldCharType="begin"/>
      </w:r>
      <w:r w:rsidR="00BD2001">
        <w:rPr>
          <w:lang w:val="en-GB"/>
        </w:rPr>
        <w:instrText xml:space="preserve"> ADDIN ZOTERO_ITEM CSL_CITATION {"citationID":"2FFqYzG8","properties":{"formattedCitation":"\\super 7\\nosupersub{}","plainCitation":"7","noteIndex":0},"citationItems":[{"id":195,"uris":["http://zotero.org/users/local/0zqklVfX/items/MY2ALASF"],"itemData":{"id":195,"type":"article-journal","abstract":"The NIH Human Microbiome Project (HMP) has been carried out over ten years and two phases to provide resources, methods, and discoveries that link interactions between humans and their microbiomes to health-related outcomes. The recently completed second phase, the Integrative Human Microbiome Project, comprised studies of dynamic changes in the microbiome and host under three conditions: pregnancy and preterm birth; inflammatory bowel diseases; and stressors that affect individuals with prediabetes. The associated research begins to elucidate mechanisms of host–microbiome interactions under these conditions, provides unique data resources (at the HMP Data Coordination Center), and represents a paradigm for future multi-omic studies of the human microbiome.","container-title":"Nature","DOI":"10.1038/s41586-019-1238-8","ISSN":"1476-4687","issue":"7758","language":"en","license":"2019 The Author(s)","note":"number: 7758\npublisher: Nature Publishing Group","page":"641-648","source":"www.nature.com","title":"The Integrative Human Microbiome Project","volume":"569","author":[{"family":"Proctor","given":"Lita M."},{"family":"Creasy","given":"Heather H."},{"family":"Fettweis","given":"Jennifer M."},{"family":"Lloyd-Price","given":"Jason"},{"family":"Mahurkar","given":"Anup"},{"family":"Zhou","given":"Wenyu"},{"family":"Buck","given":"Gregory A."},{"family":"Snyder","given":"Michael P."},{"family":"Strauss","given":"Jerome F."},{"family":"Weinstock","given":"George M."},{"family":"White","given":"Owen"},{"family":"Huttenhower","given":"Curtis"},{"literal":"The Integrative HMP (iHMP) Research Network Consortium"}],"issued":{"date-parts":[["2019",5]]}}}],"schema":"https://github.com/citation-style-language/schema/raw/master/csl-citation.json"} </w:instrText>
      </w:r>
      <w:r>
        <w:rPr>
          <w:lang w:val="en-GB"/>
        </w:rPr>
        <w:fldChar w:fldCharType="separate"/>
      </w:r>
      <w:r w:rsidRPr="0065515F">
        <w:rPr>
          <w:rFonts w:ascii="Calibri" w:hAnsi="Calibri" w:cs="Calibri"/>
          <w:szCs w:val="24"/>
          <w:vertAlign w:val="superscript"/>
        </w:rPr>
        <w:t>7</w:t>
      </w:r>
      <w:r>
        <w:rPr>
          <w:lang w:val="en-GB"/>
        </w:rPr>
        <w:fldChar w:fldCharType="end"/>
      </w:r>
      <w:r>
        <w:rPr>
          <w:lang w:val="en-GB"/>
        </w:rPr>
        <w:t xml:space="preserve">. A problem with these data sets is that they often contain data from tissue swabs and stool samples, which are not necessarily representative of the microbiome of internal organs </w:t>
      </w:r>
      <w:r>
        <w:rPr>
          <w:lang w:val="en-GB"/>
        </w:rPr>
        <w:fldChar w:fldCharType="begin"/>
      </w:r>
      <w:r w:rsidR="00BD2001">
        <w:rPr>
          <w:lang w:val="en-GB"/>
        </w:rPr>
        <w:instrText xml:space="preserve"> ADDIN ZOTERO_ITEM CSL_CITATION {"citationID":"OPcdWsNH","properties":{"formattedCitation":"\\super 5\\nosupersub{}","plainCitation":"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65515F">
        <w:rPr>
          <w:rFonts w:ascii="Calibri" w:hAnsi="Calibri" w:cs="Calibri"/>
          <w:szCs w:val="24"/>
          <w:vertAlign w:val="superscript"/>
        </w:rPr>
        <w:t>5</w:t>
      </w:r>
      <w:r>
        <w:rPr>
          <w:lang w:val="en-GB"/>
        </w:rPr>
        <w:fldChar w:fldCharType="end"/>
      </w:r>
      <w:r>
        <w:rPr>
          <w:lang w:val="en-GB"/>
        </w:rPr>
        <w:t xml:space="preserve">. Next-generation sequencing data sets, such as TCGA, contain, next to host sequencing data, microbial sequencing data. This aspect of TCGA is mostly unexplored yet can be mined to obtain data on, for example, viromes and bacteriomes of different cancers using different tissues, such as blood, which is most likely to contain useful microbial contamination </w:t>
      </w:r>
      <w:r>
        <w:rPr>
          <w:lang w:val="en-GB"/>
        </w:rPr>
        <w:fldChar w:fldCharType="begin"/>
      </w:r>
      <w:r w:rsidR="00BD2001">
        <w:rPr>
          <w:lang w:val="en-GB"/>
        </w:rPr>
        <w:instrText xml:space="preserve"> ADDIN ZOTERO_ITEM CSL_CITATION {"citationID":"LbElMyIK","properties":{"formattedCitation":"\\super 8\\nosupersub{}","plainCitation":"8","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lang w:val="en-GB"/>
        </w:rPr>
        <w:fldChar w:fldCharType="separate"/>
      </w:r>
      <w:r w:rsidRPr="0065515F">
        <w:rPr>
          <w:rFonts w:ascii="Calibri" w:hAnsi="Calibri" w:cs="Calibri"/>
          <w:szCs w:val="24"/>
          <w:vertAlign w:val="superscript"/>
        </w:rPr>
        <w:t>8</w:t>
      </w:r>
      <w:r>
        <w:rPr>
          <w:lang w:val="en-GB"/>
        </w:rPr>
        <w:fldChar w:fldCharType="end"/>
      </w:r>
      <w:r>
        <w:rPr>
          <w:lang w:val="en-GB"/>
        </w:rPr>
        <w:t xml:space="preserve">. However, the microbial reads in this data set are often a result of contamination </w:t>
      </w:r>
      <w:r>
        <w:rPr>
          <w:lang w:val="en-GB"/>
        </w:rPr>
        <w:fldChar w:fldCharType="begin"/>
      </w:r>
      <w:r w:rsidR="00BD2001">
        <w:rPr>
          <w:lang w:val="en-GB"/>
        </w:rPr>
        <w:instrText xml:space="preserve"> ADDIN ZOTERO_ITEM CSL_CITATION {"citationID":"7ILgDj51","properties":{"formattedCitation":"\\super 5\\nosupersub{}","plainCitation":"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65515F">
        <w:rPr>
          <w:rFonts w:ascii="Calibri" w:hAnsi="Calibri" w:cs="Calibri"/>
          <w:szCs w:val="24"/>
          <w:vertAlign w:val="superscript"/>
        </w:rPr>
        <w:t>5</w:t>
      </w:r>
      <w:r>
        <w:rPr>
          <w:lang w:val="en-GB"/>
        </w:rPr>
        <w:fldChar w:fldCharType="end"/>
      </w:r>
      <w:r>
        <w:rPr>
          <w:lang w:val="en-GB"/>
        </w:rPr>
        <w:t>. These data sets are often not readily available. A data set which tries to combat this, is the cancer microbiome Atlas (TCMA).</w:t>
      </w:r>
    </w:p>
    <w:p w14:paraId="75173871" w14:textId="5EF425C1" w:rsidR="007A4AC1" w:rsidRDefault="007A4AC1" w:rsidP="007A4AC1">
      <w:pPr>
        <w:rPr>
          <w:lang w:val="en-GB"/>
        </w:rPr>
      </w:pPr>
      <w:r>
        <w:rPr>
          <w:lang w:val="en-GB"/>
        </w:rPr>
        <w:t xml:space="preserve">Using this data, various aspects of the human microbiome are being investigated. It has become clear that the microbiome exhibits significant person-to-person variation </w:t>
      </w:r>
      <w:r>
        <w:rPr>
          <w:lang w:val="en-GB"/>
        </w:rPr>
        <w:fldChar w:fldCharType="begin"/>
      </w:r>
      <w:r w:rsidR="001916FD">
        <w:rPr>
          <w:lang w:val="en-GB"/>
        </w:rPr>
        <w:instrText xml:space="preserve"> ADDIN ZOTERO_ITEM CSL_CITATION {"citationID":"yckXKicX","properties":{"formattedCitation":"\\super 14\\nosupersub{}","plainCitation":"14","noteIndex":0},"citationItems":[{"id":179,"uris":["http://zotero.org/users/local/0zqklVfX/items/JIA2XHDB"],"itemData":{"id":179,"type":"article-journal","abstract":"Knowledge of the human microbiome, which is likely a critical factor in the initiation, progression, and prognosis of multiple forms of cancer, is rapidly expanding. In this review, we focus on recent investigations to discern putative, causative microbial species and the microbiome composition and structure currently associated with procarcinogenesis and tumorigenesis at select body sites. We specifically highlight forms of cancer, gastrointestinal and nongastrointestinal, that have significant bacterial associations and well-defined experimental evidence with the aim of generating directions for future experimental and translational investigations to develop a clearer understanding of the multifaceted mechanisms by which microbiota affect cancer formation.Emerging and, for some cancers, strong experimental and translational data support the contribution of the microbiome to cancer biology and disease progression. Disrupting microbiome features and pathways contributing to cancer may provide new approaches to improving cancer outcomes in patients.","container-title":"Cancer Discovery","DOI":"10.1158/2159-8290.CD-21-0324","ISSN":"2159-8274","issue":"10","journalAbbreviation":"Cancer Discovery","page":"2378-2395","source":"Silverchair","title":"The Cancer Microbiome: Recent Highlights and Knowledge Gaps","title-short":"The Cancer Microbiome","volume":"11","author":[{"family":"Knippel","given":"Reece J."},{"family":"Drewes","given":"Julia L."},{"family":"Sears","given":"Cynthia L."}],"issued":{"date-parts":[["2021",8,16]]}}}],"schema":"https://github.com/citation-style-language/schema/raw/master/csl-citation.json"} </w:instrText>
      </w:r>
      <w:r>
        <w:rPr>
          <w:lang w:val="en-GB"/>
        </w:rPr>
        <w:fldChar w:fldCharType="separate"/>
      </w:r>
      <w:r w:rsidR="001916FD" w:rsidRPr="001916FD">
        <w:rPr>
          <w:rFonts w:ascii="Calibri" w:hAnsi="Calibri" w:cs="Calibri"/>
          <w:szCs w:val="24"/>
          <w:vertAlign w:val="superscript"/>
        </w:rPr>
        <w:t>14</w:t>
      </w:r>
      <w:r>
        <w:rPr>
          <w:lang w:val="en-GB"/>
        </w:rPr>
        <w:fldChar w:fldCharType="end"/>
      </w:r>
      <w:r>
        <w:rPr>
          <w:lang w:val="en-GB"/>
        </w:rPr>
        <w:t xml:space="preserve"> and can be affected by many factors such as diet, environmental exposure and lifestyle choices </w:t>
      </w:r>
      <w:r>
        <w:rPr>
          <w:lang w:val="en-GB"/>
        </w:rPr>
        <w:fldChar w:fldCharType="begin"/>
      </w:r>
      <w:r w:rsidR="001916FD">
        <w:rPr>
          <w:lang w:val="en-GB"/>
        </w:rPr>
        <w:instrText xml:space="preserve"> ADDIN ZOTERO_ITEM CSL_CITATION {"citationID":"8fadg2hQ","properties":{"formattedCitation":"\\super 13\\nosupersub{}","plainCitation":"13","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1916FD" w:rsidRPr="001916FD">
        <w:rPr>
          <w:rFonts w:ascii="Calibri" w:hAnsi="Calibri" w:cs="Calibri"/>
          <w:szCs w:val="24"/>
          <w:vertAlign w:val="superscript"/>
        </w:rPr>
        <w:t>13</w:t>
      </w:r>
      <w:r>
        <w:rPr>
          <w:lang w:val="en-GB"/>
        </w:rPr>
        <w:fldChar w:fldCharType="end"/>
      </w:r>
      <w:r>
        <w:rPr>
          <w:lang w:val="en-GB"/>
        </w:rPr>
        <w:t xml:space="preserve">. Additionally, microbial communities are unique to each cancer type </w:t>
      </w:r>
      <w:r>
        <w:rPr>
          <w:lang w:val="en-GB"/>
        </w:rPr>
        <w:fldChar w:fldCharType="begin"/>
      </w:r>
      <w:r w:rsidR="001916FD">
        <w:rPr>
          <w:lang w:val="en-GB"/>
        </w:rPr>
        <w:instrText xml:space="preserve"> ADDIN ZOTERO_ITEM CSL_CITATION {"citationID":"ljKCcRVf","properties":{"formattedCitation":"\\super 8,15\\nosupersub{}","plainCitation":"8,15","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258,"uris":["http://zotero.org/users/local/0zqklVfX/items/L8PDXLBH"],"itemData":{"id":258,"type":"article-journal","abstract":"Bacteria were first detected in human tumors more than 100 years ago, but the characterization of the tumor microbiome has remained challenging because of its low biomass. We undertook a comprehensive analysis of the tumor microbiome, studying 1526 tumors and their adjacent normal tissues across seven cancer types, including breast, lung, ovary, pancreas, melanoma, bone, and brain tumors. We found that each tumor type has a distinct microbiome composition and that breast cancer has a particularly rich and diverse microbiome. The intratumor bacteria are mostly intracellular and are present in both cancer and immune cells. We also noted correlations between intratumor bacteria or their predicted functions with tumor types and subtypes, patients’ smoking status, and the response to immunotherapy.","container-title":"Science","DOI":"10.1126/science.aay9189","issue":"6494","note":"publisher: American Association for the Advancement of Science","page":"973-980","source":"science.org (Atypon)","title":"The human tumor microbiome is composed of tumor type–specific intracellular bacteria","volume":"368","author":[{"family":"Nejman","given":"Deborah"},{"family":"Livyatan","given":"Ilana"},{"family":"Fuks","given":"Garold"},{"family":"Gavert","given":"Nancy"},{"family":"Zwang","given":"Yaara"},{"family":"Geller","given":"Leore T."},{"family":"Rotter-Maskowitz","given":"Aviva"},{"family":"Weiser","given":"Roi"},{"family":"Mallel","given":"Giuseppe"},{"family":"Gigi","given":"Elinor"},{"family":"Meltser","given":"Arnon"},{"family":"Douglas","given":"Gavin M."},{"family":"Kamer","given":"Iris"},{"family":"Gopalakrishnan","given":"Vancheswaran"},{"family":"Dadosh","given":"Tali"},{"family":"Levin-Zaidman","given":"Smadar"},{"family":"Avnet","given":"Sofia"},{"family":"Atlan","given":"Tehila"},{"family":"Cooper","given":"Zachary A."},{"family":"Arora","given":"Reetakshi"},{"family":"Cogdill","given":"Alexandria P."},{"family":"Khan","given":"Md Abdul Wadud"},{"family":"Ologun","given":"Gabriel"},{"family":"Bussi","given":"Yuval"},{"family":"Weinberger","given":"Adina"},{"family":"Lotan-Pompan","given":"Maya"},{"family":"Golani","given":"Ofra"},{"family":"Perry","given":"Gili"},{"family":"Rokah","given":"Merav"},{"family":"Bahar-Shany","given":"Keren"},{"family":"Rozeman","given":"Elisa A."},{"family":"Blank","given":"Christian U."},{"family":"Ronai","given":"Anat"},{"family":"Shaoul","given":"Ron"},{"family":"Amit","given":"Amnon"},{"family":"Dorfman","given":"Tatiana"},{"family":"Kremer","given":"Ran"},{"family":"Cohen","given":"Zvi R."},{"family":"Harnof","given":"Sagi"},{"family":"Siegal","given":"Tali"},{"family":"Yehuda-Shnaidman","given":"Einav"},{"family":"Gal-Yam","given":"Einav Nili"},{"family":"Shapira","given":"Hagit"},{"family":"Baldini","given":"Nicola"},{"family":"Langille","given":"Morgan G. I."},{"family":"Ben-Nun","given":"Alon"},{"family":"Kaufman","given":"Bella"},{"family":"Nissan","given":"Aviram"},{"family":"Golan","given":"Talia"},{"family":"Dadiani","given":"Maya"},{"family":"Levanon","given":"Keren"},{"family":"Bar","given":"Jair"},{"family":"Yust-Katz","given":"Shlomit"},{"family":"Barshack","given":"Iris"},{"family":"Peeper","given":"Daniel S."},{"family":"Raz","given":"Dan J."},{"family":"Segal","given":"Eran"},{"family":"Wargo","given":"Jennifer A."},{"family":"Sandbank","given":"Judith"},{"family":"Shental","given":"Noam"},{"family":"Straussman","given":"Ravid"}],"issued":{"date-parts":[["2020",5,29]]}}}],"schema":"https://github.com/citation-style-language/schema/raw/master/csl-citation.json"} </w:instrText>
      </w:r>
      <w:r>
        <w:rPr>
          <w:lang w:val="en-GB"/>
        </w:rPr>
        <w:fldChar w:fldCharType="separate"/>
      </w:r>
      <w:r w:rsidR="001916FD" w:rsidRPr="001916FD">
        <w:rPr>
          <w:rFonts w:ascii="Calibri" w:hAnsi="Calibri" w:cs="Calibri"/>
          <w:szCs w:val="24"/>
          <w:vertAlign w:val="superscript"/>
        </w:rPr>
        <w:t>8,15</w:t>
      </w:r>
      <w:r>
        <w:rPr>
          <w:lang w:val="en-GB"/>
        </w:rPr>
        <w:fldChar w:fldCharType="end"/>
      </w:r>
      <w:r>
        <w:rPr>
          <w:lang w:val="en-GB"/>
        </w:rPr>
        <w:t>. This has provided a motivation for the analyses of the impact of microbial composition on disease phenotypes and progression.</w:t>
      </w:r>
    </w:p>
    <w:p w14:paraId="16DD3CFE" w14:textId="0DA47DF6" w:rsidR="007A4AC1" w:rsidRDefault="007A4AC1" w:rsidP="007A4AC1">
      <w:pPr>
        <w:rPr>
          <w:lang w:val="en-GB"/>
        </w:rPr>
      </w:pPr>
      <w:r>
        <w:rPr>
          <w:lang w:val="en-GB"/>
        </w:rPr>
        <w:t xml:space="preserve">In light of this, recent research has been elucidating the effect that the microbiota can have on a host organism </w:t>
      </w:r>
      <w:r>
        <w:rPr>
          <w:lang w:val="en-GB"/>
        </w:rPr>
        <w:fldChar w:fldCharType="begin"/>
      </w:r>
      <w:r w:rsidR="001916FD">
        <w:rPr>
          <w:lang w:val="en-GB"/>
        </w:rPr>
        <w:instrText xml:space="preserve"> ADDIN ZOTERO_ITEM CSL_CITATION {"citationID":"CFPtpnbH","properties":{"formattedCitation":"\\super 23\\nosupersub{}","plainCitation":"23","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Pr>
          <w:lang w:val="en-GB"/>
        </w:rPr>
        <w:fldChar w:fldCharType="separate"/>
      </w:r>
      <w:r w:rsidR="001916FD" w:rsidRPr="001916FD">
        <w:rPr>
          <w:rFonts w:ascii="Calibri" w:hAnsi="Calibri" w:cs="Calibri"/>
          <w:szCs w:val="24"/>
          <w:vertAlign w:val="superscript"/>
        </w:rPr>
        <w:t>23</w:t>
      </w:r>
      <w:r>
        <w:rPr>
          <w:lang w:val="en-GB"/>
        </w:rPr>
        <w:fldChar w:fldCharType="end"/>
      </w:r>
      <w:r>
        <w:rPr>
          <w:lang w:val="en-GB"/>
        </w:rPr>
        <w:t xml:space="preserve">. It has become clear that the microbiota can have a clear effect on the phenotype of humans. Many microorganisms are enriched in certain cancers or differentially expressed among healthy and unhealthy individuals </w:t>
      </w:r>
      <w:r>
        <w:rPr>
          <w:lang w:val="en-GB"/>
        </w:rPr>
        <w:fldChar w:fldCharType="begin"/>
      </w:r>
      <w:r w:rsidR="001916FD">
        <w:rPr>
          <w:lang w:val="en-GB"/>
        </w:rPr>
        <w:instrText xml:space="preserve"> ADDIN ZOTERO_ITEM CSL_CITATION {"citationID":"4td7W8iM","properties":{"formattedCitation":"\\super 16\\nosupersub{}","plainCitation":"16","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Pr>
          <w:lang w:val="en-GB"/>
        </w:rPr>
        <w:fldChar w:fldCharType="separate"/>
      </w:r>
      <w:r w:rsidR="001916FD" w:rsidRPr="001916FD">
        <w:rPr>
          <w:rFonts w:ascii="Calibri" w:hAnsi="Calibri" w:cs="Calibri"/>
          <w:szCs w:val="24"/>
          <w:vertAlign w:val="superscript"/>
        </w:rPr>
        <w:t>16</w:t>
      </w:r>
      <w:r>
        <w:rPr>
          <w:lang w:val="en-GB"/>
        </w:rPr>
        <w:fldChar w:fldCharType="end"/>
      </w:r>
      <w:r>
        <w:rPr>
          <w:lang w:val="en-GB"/>
        </w:rPr>
        <w:t xml:space="preserve"> and between tumor versus normal samples </w:t>
      </w:r>
      <w:r>
        <w:rPr>
          <w:lang w:val="en-GB"/>
        </w:rPr>
        <w:fldChar w:fldCharType="begin"/>
      </w:r>
      <w:r w:rsidR="001916FD">
        <w:rPr>
          <w:lang w:val="en-GB"/>
        </w:rPr>
        <w:instrText xml:space="preserve"> ADDIN ZOTERO_ITEM CSL_CITATION {"citationID":"HZG7gvNU","properties":{"formattedCitation":"\\super 17\\nosupersub{}","plainCitation":"17","noteIndex":0},"citationItems":[{"id":238,"uris":["http://zotero.org/users/local/0zqklVfX/items/WA65UHG6"],"itemData":{"id":238,"type":"article-journal","abstract":"While the intratumor microbiome has become increasingly implicated in cancer development, the microbial landscape of papillary thyroid carcinoma (PTC) is essentially uninvestigated. PTC is characterized by varied prognosis between gender and cancer subtype, but the cause for gender and subtype-based dissimilarities is unclear. Women are more frequently diagnosed with PTC, while men suffer more advanced-staged PTC. In addition, tall cell variants are more aggressive than classical and follicular variants of PTC. We hypothesized that intratumor microbiome composition distinctly alters the immune landscape and predicts clinical outcome between PTC subtypes and between patient genders. Raw whole-transcriptome RNA-sequencing, Level 3 normalized mRNA expression read counts, and DNA methylation 450 k sequencing data for untreated, nonirradiated tumor, and adjacent normal tissue were downloaded from the Genomic Data Commons (GDC) legacy archive for 563 thyroid carcinoma patients. Microbe counts were extracted using Pathoscope 2.0 software. We correlated microbe abundance to clinical variables and immune-associated gene expression. Gene-set enrichment, mutation, and methylation analyses were conducted to correlate microbe abundance to characterize microbes’ roles. Overall, PTC tumor tissue significantly lacked microbes that are populated in adjacent normal tissue, which suggests presence of microbes may be critical in controlling immune cell expression and regulating immune and cancer pathways to mitigate cancer growth. In contrast, we also found that microbes distinctly abundant in tall cell and male patient cohorts were also correlated with higher mutation expression and methylation of tumor suppressors. Microbe dysbiosis in specific PTC types may explain observable differences in PTC progression and pathogenesis. These microbesprovide a basis for developing specialized prebiotic and probiotic treatments for varied PTC tumors.","container-title":"Computational and Structural Biotechnology Journal","DOI":"10.1016/j.csbj.2021.03.032","ISSN":"2001-0370","journalAbbreviation":"Computational and Structural Biotechnology Journal","language":"en","page":"1986-1997","source":"ScienceDirect","title":"The intratumor microbiome predicts prognosis across gender and subtypes in papillary thyroid carcinoma","volume":"19","author":[{"family":"Gnanasekar","given":"Aditi"},{"family":"Castaneda","given":"Grant"},{"family":"Iyangar","given":"Anjali"},{"family":"Magesh","given":"Shruti"},{"family":"Perez","given":"Daisy"},{"family":"Chakladar","given":"Jaideep"},{"family":"Li","given":"Wei Tse"},{"family":"Bouvet","given":"Michael"},{"family":"Chang","given":"Eric Y."},{"family":"Ongkeko","given":"Weg M."}],"issued":{"date-parts":[["2021",1,1]]}}}],"schema":"https://github.com/citation-style-language/schema/raw/master/csl-citation.json"} </w:instrText>
      </w:r>
      <w:r>
        <w:rPr>
          <w:lang w:val="en-GB"/>
        </w:rPr>
        <w:fldChar w:fldCharType="separate"/>
      </w:r>
      <w:r w:rsidR="001916FD" w:rsidRPr="001916FD">
        <w:rPr>
          <w:rFonts w:ascii="Calibri" w:hAnsi="Calibri" w:cs="Calibri"/>
          <w:szCs w:val="24"/>
          <w:vertAlign w:val="superscript"/>
        </w:rPr>
        <w:t>17</w:t>
      </w:r>
      <w:r>
        <w:rPr>
          <w:lang w:val="en-GB"/>
        </w:rPr>
        <w:fldChar w:fldCharType="end"/>
      </w:r>
      <w:r>
        <w:rPr>
          <w:lang w:val="en-GB"/>
        </w:rPr>
        <w:t xml:space="preserve">. Even further, there are indications that composition and changes in the microbiota has a direct influence on oncogenesis </w:t>
      </w:r>
      <w:r>
        <w:rPr>
          <w:lang w:val="en-GB"/>
        </w:rPr>
        <w:fldChar w:fldCharType="begin"/>
      </w:r>
      <w:r w:rsidR="001916FD">
        <w:rPr>
          <w:lang w:val="en-GB"/>
        </w:rPr>
        <w:instrText xml:space="preserve"> ADDIN ZOTERO_ITEM CSL_CITATION {"citationID":"bjoVup8H","properties":{"formattedCitation":"\\super 10\\uc0\\u8211{}12\\nosupersub{}","plainCitation":"10–12","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id":254,"uris":["http://zotero.org/users/local/0zqklVfX/items/9H2E3RPI"],"itemData":{"id":254,"type":"article-journal","abstract":"T cell infiltration of solid tumors is associated with favorable patient outcomes, yet the mechanisms underlying variable immune responses between individuals are not well understood. One possible modulator could be the intestinal microbiota. We compared melanoma growth in mice harboring distinct commensal microbiota and observed differences in spontaneous antitumor immunity, which were eliminated upon cohousing or after fecal transfer. Sequencing of the 16S ribosomal RNA identified Bifidobacterium as associated with the antitumor effects. Oral administration of Bifidobacterium alone improved tumor control to the same degree as programmed cell death protein 1 ligand 1 (PD-L1)–specific antibody therapy (checkpoint blockade), and combination treatment nearly abolished tumor outgrowth. Augmented dendritic cell function leading to enhanced CD8+ T cell priming and accumulation in the tumor microenvironment mediated the effect. Our data suggest that manipulating the microbiota may modulate cancer immunotherapy.","container-title":"Science","DOI":"10.1126/science.aac4255","issue":"6264","note":"publisher: American Association for the Advancement of Science","page":"1084-1089","source":"science.org (Atypon)","title":"Commensal Bifidobacterium promotes antitumor immunity and facilitates anti–PD-L1 efficacy","volume":"350","author":[{"family":"Sivan","given":"Ayelet"},{"family":"Corrales","given":"Leticia"},{"family":"Hubert","given":"Nathaniel"},{"family":"Williams","given":"Jason B."},{"family":"Aquino-Michaels","given":"Keston"},{"family":"Earley","given":"Zachary M."},{"family":"Benyamin","given":"Franco W."},{"family":"Man Lei","given":"Yuk"},{"family":"Jabri","given":"Bana"},{"family":"Alegre","given":"Maria-Luisa"},{"family":"Chang","given":"Eugene B."},{"family":"Gajewski","given":"Thomas F."}],"issued":{"date-parts":[["2015",11,27]]}}},{"id":256,"uris":["http://zotero.org/users/local/0zqklVfX/items/DDHJUS98"],"itemData":{"id":256,"type":"article-journal","abstract":"Preclinical mouse models suggest that the gut microbiome modulates tumor response to checkpoint blockade immunotherapy; however, this has not been well-characterized in human cancer patients. Here we examined the oral and gut microbiome of melanoma patients undergoing anti–programmed cell death 1 protein (PD-1) immunotherapy (n = 112). Significant differences were observed in the diversity and composition of the patient gut microbiome of responders versus nonresponders. Analysis of patient fecal microbiome samples (n = 43, 30 responders, 13 nonresponders) showed significantly higher alpha diversity (P &lt; 0.01) and relative abundance of bacteria of the Ruminococcaceae family (P &lt; 0.01) in responding patients. Metagenomic studies revealed functional differences in gut bacteria in responders, including enrichment of anabolic pathways. Immune profiling suggested enhanced systemic and antitumor immunity in responding patients with a favorable gut microbiome as well as in germ-free mice receiving fecal transplants from responding patients. Together, these data have important implications for the treatment of melanoma patients with immune checkpoint inhibitors.","container-title":"Science","DOI":"10.1126/science.aan4236","issue":"6371","note":"publisher: American Association for the Advancement of Science","page":"97-103","source":"science.org (Atypon)","title":"Gut microbiome modulates response to anti–PD-1 immunotherapy in melanoma patients","volume":"359","author":[{"family":"Gopalakrishnan","given":"V."},{"family":"Spencer","given":"C. N."},{"family":"Nezi","given":"L."},{"family":"Reuben","given":"A."},{"family":"Andrews","given":"M. C."},{"family":"Karpinets","given":"T. V."},{"family":"Prieto","given":"P. A."},{"family":"Vicente","given":"D."},{"family":"Hoffman","given":"K."},{"family":"Wei","given":"S. C."},{"family":"Cogdill","given":"A. P."},{"family":"Zhao","given":"L."},{"family":"Hudgens","given":"C. W."},{"family":"Hutchinson","given":"D. S."},{"family":"Manzo","given":"T."},{"family":"Petaccia de Macedo","given":"M."},{"family":"Cotechini","given":"T."},{"family":"Kumar","given":"T."},{"family":"Chen","given":"W. S."},{"family":"Reddy","given":"S. M."},{"family":"Szczepaniak Sloane","given":"R."},{"family":"Galloway-Pena","given":"J."},{"family":"Jiang","given":"H."},{"family":"Chen","given":"P. L."},{"family":"Shpall","given":"E. J."},{"family":"Rezvani","given":"K."},{"family":"Alousi","given":"A. M."},{"family":"Chemaly","given":"R. F."},{"family":"Shelburne","given":"S."},{"family":"Vence","given":"L. M."},{"family":"Okhuysen","given":"P. C."},{"family":"Jensen","given":"V. B."},{"family":"Swennes","given":"A. G."},{"family":"McAllister","given":"F."},{"family":"Marcelo Riquelme Sanchez","given":"E."},{"family":"Zhang","given":"Y."},{"family":"Le Chatelier","given":"E."},{"family":"Zitvogel","given":"L."},{"family":"Pons","given":"N."},{"family":"Austin-Breneman","given":"J. L."},{"family":"Haydu","given":"L. E."},{"family":"Burton","given":"E. M."},{"family":"Gardner","given":"J. M."},{"family":"Sirmans","given":"E."},{"family":"Hu","given":"J."},{"family":"Lazar","given":"A. J."},{"family":"Tsujikawa","given":"T."},{"family":"Diab","given":"A."},{"family":"Tawbi","given":"H."},{"family":"Glitza","given":"I. C."},{"family":"Hwu","given":"W. J."},{"family":"Patel","given":"S. P."},{"family":"Woodman","given":"S. E."},{"family":"Amaria","given":"R. N."},{"family":"Davies","given":"M. A."},{"family":"Gershenwald","given":"J. E."},{"family":"Hwu","given":"P."},{"family":"Lee","given":"J. E."},{"family":"Zhang","given":"J."},{"family":"Coussens","given":"L. M."},{"family":"Cooper","given":"Z. A."},{"family":"Futreal","given":"P. A."},{"family":"Daniel","given":"C. R."},{"family":"Ajami","given":"N. J."},{"family":"Petrosino","given":"J. F."},{"family":"Tetzlaff","given":"M. T."},{"family":"Sharma","given":"P."},{"family":"Allison","given":"J. P."},{"family":"Jenq","given":"R. R."},{"family":"Wargo","given":"J. A."}],"issued":{"date-parts":[["2018",1,5]]}}}],"schema":"https://github.com/citation-style-language/schema/raw/master/csl-citation.json"} </w:instrText>
      </w:r>
      <w:r>
        <w:rPr>
          <w:lang w:val="en-GB"/>
        </w:rPr>
        <w:fldChar w:fldCharType="separate"/>
      </w:r>
      <w:r w:rsidR="001916FD" w:rsidRPr="001916FD">
        <w:rPr>
          <w:rFonts w:ascii="Calibri" w:hAnsi="Calibri" w:cs="Calibri"/>
          <w:szCs w:val="24"/>
          <w:vertAlign w:val="superscript"/>
        </w:rPr>
        <w:t>10–12</w:t>
      </w:r>
      <w:r>
        <w:rPr>
          <w:lang w:val="en-GB"/>
        </w:rPr>
        <w:fldChar w:fldCharType="end"/>
      </w:r>
      <w:r>
        <w:rPr>
          <w:lang w:val="en-GB"/>
        </w:rPr>
        <w:t xml:space="preserve"> and tumor immunotherapy response </w:t>
      </w:r>
      <w:r>
        <w:rPr>
          <w:lang w:val="en-GB"/>
        </w:rPr>
        <w:fldChar w:fldCharType="begin"/>
      </w:r>
      <w:r w:rsidR="001916FD">
        <w:rPr>
          <w:lang w:val="en-GB"/>
        </w:rPr>
        <w:instrText xml:space="preserve"> ADDIN ZOTERO_ITEM CSL_CITATION {"citationID":"9DGZhVzS","properties":{"formattedCitation":"\\super 11,12\\nosupersub{}","plainCitation":"11,12","noteIndex":0},"citationItems":[{"id":254,"uris":["http://zotero.org/users/local/0zqklVfX/items/9H2E3RPI"],"itemData":{"id":254,"type":"article-journal","abstract":"T cell infiltration of solid tumors is associated with favorable patient outcomes, yet the mechanisms underlying variable immune responses between individuals are not well understood. One possible modulator could be the intestinal microbiota. We compared melanoma growth in mice harboring distinct commensal microbiota and observed differences in spontaneous antitumor immunity, which were eliminated upon cohousing or after fecal transfer. Sequencing of the 16S ribosomal RNA identified Bifidobacterium as associated with the antitumor effects. Oral administration of Bifidobacterium alone improved tumor control to the same degree as programmed cell death protein 1 ligand 1 (PD-L1)–specific antibody therapy (checkpoint blockade), and combination treatment nearly abolished tumor outgrowth. Augmented dendritic cell function leading to enhanced CD8+ T cell priming and accumulation in the tumor microenvironment mediated the effect. Our data suggest that manipulating the microbiota may modulate cancer immunotherapy.","container-title":"Science","DOI":"10.1126/science.aac4255","issue":"6264","note":"publisher: American Association for the Advancement of Science","page":"1084-1089","source":"science.org (Atypon)","title":"Commensal Bifidobacterium promotes antitumor immunity and facilitates anti–PD-L1 efficacy","volume":"350","author":[{"family":"Sivan","given":"Ayelet"},{"family":"Corrales","given":"Leticia"},{"family":"Hubert","given":"Nathaniel"},{"family":"Williams","given":"Jason B."},{"family":"Aquino-Michaels","given":"Keston"},{"family":"Earley","given":"Zachary M."},{"family":"Benyamin","given":"Franco W."},{"family":"Man Lei","given":"Yuk"},{"family":"Jabri","given":"Bana"},{"family":"Alegre","given":"Maria-Luisa"},{"family":"Chang","given":"Eugene B."},{"family":"Gajewski","given":"Thomas F."}],"issued":{"date-parts":[["2015",11,27]]}}},{"id":256,"uris":["http://zotero.org/users/local/0zqklVfX/items/DDHJUS98"],"itemData":{"id":256,"type":"article-journal","abstract":"Preclinical mouse models suggest that the gut microbiome modulates tumor response to checkpoint blockade immunotherapy; however, this has not been well-characterized in human cancer patients. Here we examined the oral and gut microbiome of melanoma patients undergoing anti–programmed cell death 1 protein (PD-1) immunotherapy (n = 112). Significant differences were observed in the diversity and composition of the patient gut microbiome of responders versus nonresponders. Analysis of patient fecal microbiome samples (n = 43, 30 responders, 13 nonresponders) showed significantly higher alpha diversity (P &lt; 0.01) and relative abundance of bacteria of the Ruminococcaceae family (P &lt; 0.01) in responding patients. Metagenomic studies revealed functional differences in gut bacteria in responders, including enrichment of anabolic pathways. Immune profiling suggested enhanced systemic and antitumor immunity in responding patients with a favorable gut microbiome as well as in germ-free mice receiving fecal transplants from responding patients. Together, these data have important implications for the treatment of melanoma patients with immune checkpoint inhibitors.","container-title":"Science","DOI":"10.1126/science.aan4236","issue":"6371","note":"publisher: American Association for the Advancement of Science","page":"97-103","source":"science.org (Atypon)","title":"Gut microbiome modulates response to anti–PD-1 immunotherapy in melanoma patients","volume":"359","author":[{"family":"Gopalakrishnan","given":"V."},{"family":"Spencer","given":"C. N."},{"family":"Nezi","given":"L."},{"family":"Reuben","given":"A."},{"family":"Andrews","given":"M. C."},{"family":"Karpinets","given":"T. V."},{"family":"Prieto","given":"P. A."},{"family":"Vicente","given":"D."},{"family":"Hoffman","given":"K."},{"family":"Wei","given":"S. C."},{"family":"Cogdill","given":"A. P."},{"family":"Zhao","given":"L."},{"family":"Hudgens","given":"C. W."},{"family":"Hutchinson","given":"D. S."},{"family":"Manzo","given":"T."},{"family":"Petaccia de Macedo","given":"M."},{"family":"Cotechini","given":"T."},{"family":"Kumar","given":"T."},{"family":"Chen","given":"W. S."},{"family":"Reddy","given":"S. M."},{"family":"Szczepaniak Sloane","given":"R."},{"family":"Galloway-Pena","given":"J."},{"family":"Jiang","given":"H."},{"family":"Chen","given":"P. L."},{"family":"Shpall","given":"E. J."},{"family":"Rezvani","given":"K."},{"family":"Alousi","given":"A. M."},{"family":"Chemaly","given":"R. F."},{"family":"Shelburne","given":"S."},{"family":"Vence","given":"L. M."},{"family":"Okhuysen","given":"P. C."},{"family":"Jensen","given":"V. B."},{"family":"Swennes","given":"A. G."},{"family":"McAllister","given":"F."},{"family":"Marcelo Riquelme Sanchez","given":"E."},{"family":"Zhang","given":"Y."},{"family":"Le Chatelier","given":"E."},{"family":"Zitvogel","given":"L."},{"family":"Pons","given":"N."},{"family":"Austin-Breneman","given":"J. L."},{"family":"Haydu","given":"L. E."},{"family":"Burton","given":"E. M."},{"family":"Gardner","given":"J. M."},{"family":"Sirmans","given":"E."},{"family":"Hu","given":"J."},{"family":"Lazar","given":"A. J."},{"family":"Tsujikawa","given":"T."},{"family":"Diab","given":"A."},{"family":"Tawbi","given":"H."},{"family":"Glitza","given":"I. C."},{"family":"Hwu","given":"W. J."},{"family":"Patel","given":"S. P."},{"family":"Woodman","given":"S. E."},{"family":"Amaria","given":"R. N."},{"family":"Davies","given":"M. A."},{"family":"Gershenwald","given":"J. E."},{"family":"Hwu","given":"P."},{"family":"Lee","given":"J. E."},{"family":"Zhang","given":"J."},{"family":"Coussens","given":"L. M."},{"family":"Cooper","given":"Z. A."},{"family":"Futreal","given":"P. A."},{"family":"Daniel","given":"C. R."},{"family":"Ajami","given":"N. J."},{"family":"Petrosino","given":"J. F."},{"family":"Tetzlaff","given":"M. T."},{"family":"Sharma","given":"P."},{"family":"Allison","given":"J. P."},{"family":"Jenq","given":"R. R."},{"family":"Wargo","given":"J. A."}],"issued":{"date-parts":[["2018",1,5]]}}}],"schema":"https://github.com/citation-style-language/schema/raw/master/csl-citation.json"} </w:instrText>
      </w:r>
      <w:r>
        <w:rPr>
          <w:lang w:val="en-GB"/>
        </w:rPr>
        <w:fldChar w:fldCharType="separate"/>
      </w:r>
      <w:r w:rsidR="001916FD" w:rsidRPr="001916FD">
        <w:rPr>
          <w:rFonts w:ascii="Calibri" w:hAnsi="Calibri" w:cs="Calibri"/>
          <w:szCs w:val="24"/>
          <w:vertAlign w:val="superscript"/>
        </w:rPr>
        <w:t>11,12</w:t>
      </w:r>
      <w:r>
        <w:rPr>
          <w:lang w:val="en-GB"/>
        </w:rPr>
        <w:fldChar w:fldCharType="end"/>
      </w:r>
      <w:r>
        <w:rPr>
          <w:lang w:val="en-GB"/>
        </w:rPr>
        <w:t xml:space="preserve">. As an example, patients with Parkinson’s have a relatively lower incidence of multiple cancers, possibly through mechanisms involving the </w:t>
      </w:r>
      <w:r>
        <w:rPr>
          <w:lang w:val="en-GB"/>
        </w:rPr>
        <w:lastRenderedPageBreak/>
        <w:t xml:space="preserve">microbiota </w:t>
      </w:r>
      <w:r>
        <w:rPr>
          <w:lang w:val="en-GB"/>
        </w:rPr>
        <w:fldChar w:fldCharType="begin"/>
      </w:r>
      <w:r w:rsidR="000D458C">
        <w:rPr>
          <w:lang w:val="en-GB"/>
        </w:rPr>
        <w:instrText xml:space="preserve"> ADDIN ZOTERO_ITEM CSL_CITATION {"citationID":"ooNy6a6N","properties":{"formattedCitation":"\\super 48\\nosupersub{}","plainCitation":"48","noteIndex":0},"citationItems":[{"id":168,"uris":["http://zotero.org/users/local/0zqklVfX/items/SHGW2IGR"],"itemData":{"id":168,"type":"article-journal","abstract":"Recent theory on the “gut-brain axis” suggests a close relationship between the dysfunction of the gut and the disorders of the brain.","container-title":"BMC Geriatrics","DOI":"10.1186/s12877-021-02497-z","ISSN":"1471-2318","issue":"1","journalAbbreviation":"BMC Geriatrics","page":"564","source":"BioMed Central","title":"Patients with Parkinson’s disease predict a lower incidence of colorectal cancer","volume":"21","author":[{"family":"Fang","given":"Hongsheng"},{"family":"Du","given":"Yunlan"},{"family":"Pan","given":"Shuting"},{"family":"Zhong","given":"Ming"},{"family":"Tang","given":"Jiayin"}],"issued":{"date-parts":[["2021",10,18]]}}}],"schema":"https://github.com/citation-style-language/schema/raw/master/csl-citation.json"} </w:instrText>
      </w:r>
      <w:r>
        <w:rPr>
          <w:lang w:val="en-GB"/>
        </w:rPr>
        <w:fldChar w:fldCharType="separate"/>
      </w:r>
      <w:r w:rsidR="000D458C" w:rsidRPr="000D458C">
        <w:rPr>
          <w:rFonts w:ascii="Calibri" w:hAnsi="Calibri" w:cs="Calibri"/>
          <w:szCs w:val="24"/>
          <w:vertAlign w:val="superscript"/>
        </w:rPr>
        <w:t>48</w:t>
      </w:r>
      <w:r>
        <w:rPr>
          <w:lang w:val="en-GB"/>
        </w:rPr>
        <w:fldChar w:fldCharType="end"/>
      </w:r>
      <w:r>
        <w:rPr>
          <w:lang w:val="en-GB"/>
        </w:rPr>
        <w:t xml:space="preserve">. It has also been revealed that there are significantly different abundances of microbes, which are also associated with different functional categories, among different disease groups for cervical cancer, even when controlling for multiple other clinical variables </w:t>
      </w:r>
      <w:r>
        <w:rPr>
          <w:lang w:val="en-GB"/>
        </w:rPr>
        <w:fldChar w:fldCharType="begin"/>
      </w:r>
      <w:r w:rsidR="001916FD">
        <w:rPr>
          <w:lang w:val="en-GB"/>
        </w:rPr>
        <w:instrText xml:space="preserve"> ADDIN ZOTERO_ITEM CSL_CITATION {"citationID":"T2OyuHBf","properties":{"formattedCitation":"\\super 16\\nosupersub{}","plainCitation":"16","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Pr>
          <w:lang w:val="en-GB"/>
        </w:rPr>
        <w:fldChar w:fldCharType="separate"/>
      </w:r>
      <w:r w:rsidR="001916FD" w:rsidRPr="001916FD">
        <w:rPr>
          <w:rFonts w:ascii="Calibri" w:hAnsi="Calibri" w:cs="Calibri"/>
          <w:szCs w:val="24"/>
          <w:vertAlign w:val="superscript"/>
        </w:rPr>
        <w:t>16</w:t>
      </w:r>
      <w:r>
        <w:rPr>
          <w:lang w:val="en-GB"/>
        </w:rPr>
        <w:fldChar w:fldCharType="end"/>
      </w:r>
      <w:r>
        <w:rPr>
          <w:lang w:val="en-GB"/>
        </w:rPr>
        <w:t xml:space="preserve">. As an example of a mechanism through which the microbiome can affect a patient, it has been discovered that certain bacteria can bind to and alter the function of immune system cells which infiltrate tumors, thereby affecting carcinogenesis and resistance to chemotherapy </w:t>
      </w:r>
      <w:r>
        <w:rPr>
          <w:lang w:val="en-GB"/>
        </w:rPr>
        <w:fldChar w:fldCharType="begin"/>
      </w:r>
      <w:r w:rsidR="001916FD">
        <w:rPr>
          <w:lang w:val="en-GB"/>
        </w:rPr>
        <w:instrText xml:space="preserve"> ADDIN ZOTERO_ITEM CSL_CITATION {"citationID":"lh8t1CEk","properties":{"formattedCitation":"\\super 13\\nosupersub{}","plainCitation":"13","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1916FD" w:rsidRPr="001916FD">
        <w:rPr>
          <w:rFonts w:ascii="Calibri" w:hAnsi="Calibri" w:cs="Calibri"/>
          <w:szCs w:val="24"/>
          <w:vertAlign w:val="superscript"/>
        </w:rPr>
        <w:t>13</w:t>
      </w:r>
      <w:r>
        <w:rPr>
          <w:lang w:val="en-GB"/>
        </w:rPr>
        <w:fldChar w:fldCharType="end"/>
      </w:r>
      <w:r>
        <w:rPr>
          <w:lang w:val="en-GB"/>
        </w:rPr>
        <w:t xml:space="preserve">. However, they can also positively affect patient health, for example, by positively influencing immune system cells to promote antitumor immunity. </w:t>
      </w:r>
    </w:p>
    <w:p w14:paraId="40798C27" w14:textId="77777777" w:rsidR="007A4AC1" w:rsidRDefault="007A4AC1" w:rsidP="007A4AC1">
      <w:pPr>
        <w:rPr>
          <w:lang w:val="en-GB"/>
        </w:rPr>
      </w:pPr>
      <w:r>
        <w:rPr>
          <w:lang w:val="en-GB"/>
        </w:rPr>
        <w:t xml:space="preserve">After obtaining the data, analysis of microbial data is often done through taxonomic analysis, which can use 16S rRNA sequencing data to analyze the types of microbes present in a tissue, or functional analysis, which studies the function of present microbes by identifying and characterizing exons or analyzing metabolites. Here as well, analyses has to deal with multiple challenges, one of the biggest being batch effects, as the same tools can give different results. </w:t>
      </w:r>
    </w:p>
    <w:p w14:paraId="120290A2" w14:textId="482F3350" w:rsidR="007A4AC1" w:rsidRDefault="007A4AC1" w:rsidP="007A4AC1">
      <w:pPr>
        <w:rPr>
          <w:lang w:val="en-GB"/>
        </w:rPr>
      </w:pPr>
      <w:r>
        <w:rPr>
          <w:lang w:val="en-GB"/>
        </w:rPr>
        <w:t xml:space="preserve">Taxonomical analysis often investigates whether certain taxa or species of bacteria are overexpressed in different cancer or healthy samples using hypotheses tests </w:t>
      </w:r>
      <w:r>
        <w:rPr>
          <w:lang w:val="en-GB"/>
        </w:rPr>
        <w:fldChar w:fldCharType="begin"/>
      </w:r>
      <w:r w:rsidR="001916FD">
        <w:rPr>
          <w:lang w:val="en-GB"/>
        </w:rPr>
        <w:instrText xml:space="preserve"> ADDIN ZOTERO_ITEM CSL_CITATION {"citationID":"HwslEfdz","properties":{"formattedCitation":"\\super 5,8,19,20\\nosupersub{}","plainCitation":"5,8,19,20","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1916FD" w:rsidRPr="001916FD">
        <w:rPr>
          <w:rFonts w:ascii="Calibri" w:hAnsi="Calibri" w:cs="Calibri"/>
          <w:szCs w:val="24"/>
          <w:vertAlign w:val="superscript"/>
        </w:rPr>
        <w:t>5,8,19,20</w:t>
      </w:r>
      <w:r>
        <w:rPr>
          <w:lang w:val="en-GB"/>
        </w:rPr>
        <w:fldChar w:fldCharType="end"/>
      </w:r>
      <w:r>
        <w:rPr>
          <w:lang w:val="en-GB"/>
        </w:rPr>
        <w:t xml:space="preserve">, possibly also by using predictor models (e.g. regression) </w:t>
      </w:r>
      <w:r>
        <w:rPr>
          <w:lang w:val="en-GB"/>
        </w:rPr>
        <w:fldChar w:fldCharType="begin"/>
      </w:r>
      <w:r w:rsidR="001916FD">
        <w:rPr>
          <w:lang w:val="en-GB"/>
        </w:rPr>
        <w:instrText xml:space="preserve"> ADDIN ZOTERO_ITEM CSL_CITATION {"citationID":"EWM9eOsH","properties":{"formattedCitation":"\\super 8,20\\nosupersub{}","plainCitation":"8,20","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1916FD" w:rsidRPr="001916FD">
        <w:rPr>
          <w:rFonts w:ascii="Calibri" w:hAnsi="Calibri" w:cs="Calibri"/>
          <w:szCs w:val="24"/>
          <w:vertAlign w:val="superscript"/>
        </w:rPr>
        <w:t>8,20</w:t>
      </w:r>
      <w:r>
        <w:rPr>
          <w:lang w:val="en-GB"/>
        </w:rPr>
        <w:fldChar w:fldCharType="end"/>
      </w:r>
      <w:r>
        <w:rPr>
          <w:lang w:val="en-GB"/>
        </w:rPr>
        <w:t xml:space="preserve">. It is also possible to analyze whether certain subgroups of microbiota are more likely to be found together in one tissue versus another or analyze if they are associated with certain symptoms of a certain cancer </w:t>
      </w:r>
      <w:r>
        <w:rPr>
          <w:lang w:val="en-GB"/>
        </w:rPr>
        <w:fldChar w:fldCharType="begin"/>
      </w:r>
      <w:r w:rsidR="00E74420">
        <w:rPr>
          <w:lang w:val="en-GB"/>
        </w:rPr>
        <w:instrText xml:space="preserve"> ADDIN ZOTERO_ITEM CSL_CITATION {"citationID":"gkouf7fZ","properties":{"formattedCitation":"\\super 5\\nosupersub{}","plainCitation":"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65515F">
        <w:rPr>
          <w:rFonts w:ascii="Calibri" w:hAnsi="Calibri" w:cs="Calibri"/>
          <w:szCs w:val="24"/>
          <w:vertAlign w:val="superscript"/>
        </w:rPr>
        <w:t>5</w:t>
      </w:r>
      <w:r>
        <w:rPr>
          <w:lang w:val="en-GB"/>
        </w:rPr>
        <w:fldChar w:fldCharType="end"/>
      </w:r>
      <w:r>
        <w:rPr>
          <w:lang w:val="en-GB"/>
        </w:rPr>
        <w:t xml:space="preserve">. Additionally, hypothesis tests can be used to see if microbial abundance is predictive of overall survival </w:t>
      </w:r>
      <w:r>
        <w:rPr>
          <w:lang w:val="en-GB"/>
        </w:rPr>
        <w:fldChar w:fldCharType="begin"/>
      </w:r>
      <w:r w:rsidR="001916FD">
        <w:rPr>
          <w:lang w:val="en-GB"/>
        </w:rPr>
        <w:instrText xml:space="preserve"> ADDIN ZOTERO_ITEM CSL_CITATION {"citationID":"XcCPTgrB","properties":{"formattedCitation":"\\super 5,21\\nosupersub{}","plainCitation":"5,21","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1916FD" w:rsidRPr="001916FD">
        <w:rPr>
          <w:rFonts w:ascii="Calibri" w:hAnsi="Calibri" w:cs="Calibri"/>
          <w:szCs w:val="24"/>
          <w:vertAlign w:val="superscript"/>
        </w:rPr>
        <w:t>5,21</w:t>
      </w:r>
      <w:r>
        <w:rPr>
          <w:lang w:val="en-GB"/>
        </w:rPr>
        <w:fldChar w:fldCharType="end"/>
      </w:r>
      <w:r>
        <w:rPr>
          <w:lang w:val="en-GB"/>
        </w:rPr>
        <w:t xml:space="preserve"> or progression </w:t>
      </w:r>
      <w:r>
        <w:rPr>
          <w:lang w:val="en-GB"/>
        </w:rPr>
        <w:fldChar w:fldCharType="begin"/>
      </w:r>
      <w:r w:rsidR="001916FD">
        <w:rPr>
          <w:lang w:val="en-GB"/>
        </w:rPr>
        <w:instrText xml:space="preserve"> ADDIN ZOTERO_ITEM CSL_CITATION {"citationID":"Vmp8K9Nl","properties":{"formattedCitation":"\\super 21\\nosupersub{}","plainCitation":"21","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1916FD" w:rsidRPr="001916FD">
        <w:rPr>
          <w:rFonts w:ascii="Calibri" w:hAnsi="Calibri" w:cs="Calibri"/>
          <w:szCs w:val="24"/>
          <w:vertAlign w:val="superscript"/>
        </w:rPr>
        <w:t>21</w:t>
      </w:r>
      <w:r>
        <w:rPr>
          <w:lang w:val="en-GB"/>
        </w:rPr>
        <w:fldChar w:fldCharType="end"/>
      </w:r>
      <w:r>
        <w:rPr>
          <w:lang w:val="en-GB"/>
        </w:rPr>
        <w:t xml:space="preserve">. Studies often also investigate the relation with clinical factors such as gender or age </w:t>
      </w:r>
      <w:r>
        <w:rPr>
          <w:lang w:val="en-GB"/>
        </w:rPr>
        <w:fldChar w:fldCharType="begin"/>
      </w:r>
      <w:r w:rsidR="001916FD">
        <w:rPr>
          <w:lang w:val="en-GB"/>
        </w:rPr>
        <w:instrText xml:space="preserve"> ADDIN ZOTERO_ITEM CSL_CITATION {"citationID":"KpOGP7He","properties":{"formattedCitation":"\\super 19\\uc0\\u8211{}21\\nosupersub{}","plainCitation":"19–21","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locator":"2"},{"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1916FD" w:rsidRPr="001916FD">
        <w:rPr>
          <w:rFonts w:ascii="Calibri" w:hAnsi="Calibri" w:cs="Calibri"/>
          <w:szCs w:val="24"/>
          <w:vertAlign w:val="superscript"/>
        </w:rPr>
        <w:t>19–21</w:t>
      </w:r>
      <w:r>
        <w:rPr>
          <w:lang w:val="en-GB"/>
        </w:rPr>
        <w:fldChar w:fldCharType="end"/>
      </w:r>
      <w:r>
        <w:rPr>
          <w:lang w:val="en-GB"/>
        </w:rPr>
        <w:t xml:space="preserve">, which can often be confounders. This can be done by using predictor models which use these clinical factors as features </w:t>
      </w:r>
      <w:r>
        <w:rPr>
          <w:lang w:val="en-GB"/>
        </w:rPr>
        <w:fldChar w:fldCharType="begin"/>
      </w:r>
      <w:r w:rsidR="001916FD">
        <w:rPr>
          <w:lang w:val="en-GB"/>
        </w:rPr>
        <w:instrText xml:space="preserve"> ADDIN ZOTERO_ITEM CSL_CITATION {"citationID":"w4khXTsK","properties":{"formattedCitation":"\\super 20\\nosupersub{}","plainCitation":"20","noteIndex":0},"citationItems":[{"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1916FD" w:rsidRPr="001916FD">
        <w:rPr>
          <w:rFonts w:ascii="Calibri" w:hAnsi="Calibri" w:cs="Calibri"/>
          <w:szCs w:val="24"/>
          <w:vertAlign w:val="superscript"/>
        </w:rPr>
        <w:t>20</w:t>
      </w:r>
      <w:r>
        <w:rPr>
          <w:lang w:val="en-GB"/>
        </w:rPr>
        <w:fldChar w:fldCharType="end"/>
      </w:r>
      <w:r>
        <w:rPr>
          <w:lang w:val="en-GB"/>
        </w:rPr>
        <w:t xml:space="preserve">. Finally, it is also possible to combine metaproteomics with metagenomics to investigate functional, as well as taxonomical differences of microbes between healthy and diseased samples </w:t>
      </w:r>
      <w:r>
        <w:rPr>
          <w:lang w:val="en-GB"/>
        </w:rPr>
        <w:fldChar w:fldCharType="begin"/>
      </w:r>
      <w:r w:rsidR="001916FD">
        <w:rPr>
          <w:lang w:val="en-GB"/>
        </w:rPr>
        <w:instrText xml:space="preserve"> ADDIN ZOTERO_ITEM CSL_CITATION {"citationID":"827FvxOp","properties":{"formattedCitation":"\\super 22\\nosupersub{}","plainCitation":"22","noteIndex":0},"citationItems":[{"id":171,"uris":["http://zotero.org/users/local/0zqklVfX/items/CM8J7TEF"],"itemData":{"id":171,"type":"article-journal","abstract":"Crohn's disease (CD) is an inflammatory bowel disease of complex etiology, although dysbiosis of the gut microbiota has been implicated in chronic immune-mediated inflammation associated with CD. Here we combined shotgun metagenomic and metaproteomic approaches to identify potential functional signatures of CD in stool samples from six twin pairs that were either healthy, or that had CD in the ileum (ICD) or colon (CCD). Integration of these omics approaches revealed several genes, proteins, and pathways that primarily differentiated ICD from healthy subjects, including depletion of many proteins in ICD. In addition, the ICD phenotype was associated with alterations in bacterial carbohydrate metabolism, bacterial-host interactions, as well as human host-secreted enzymes. This eco-systems biology approach underscores the link between the gut microbiota and functional alterations in the pathophysiology of Crohn's disease and aids in identification of novel diagnostic targets and disease specific biomarkers.","container-title":"PLoS ONE","DOI":"10.1371/journal.pone.0049138","ISSN":"1932-6203","issue":"11","journalAbbreviation":"PLoS One","note":"PMID: 23209564\nPMCID: PMC3509130","page":"e49138","source":"PubMed Central","title":"Integrated Metagenomics/Metaproteomics Reveals Human Host-Microbiota Signatures of Crohn's Disease","volume":"7","author":[{"family":"Erickson","given":"Alison R."},{"family":"Cantarel","given":"Brandi L."},{"family":"Lamendella","given":"Regina"},{"family":"Darzi","given":"Youssef"},{"family":"Mongodin","given":"Emmanuel F."},{"family":"Pan","given":"Chongle"},{"family":"Shah","given":"Manesh"},{"family":"Halfvarson","given":"Jonas"},{"family":"Tysk","given":"Curt"},{"family":"Henrissat","given":"Bernard"},{"family":"Raes","given":"Jeroen"},{"family":"Verberkmoes","given":"Nathan C."},{"family":"Fraser","given":"Claire M."},{"family":"Hettich","given":"Robert L."},{"family":"Jansson","given":"Janet K."}],"issued":{"date-parts":[["2012",11,28]]}}}],"schema":"https://github.com/citation-style-language/schema/raw/master/csl-citation.json"} </w:instrText>
      </w:r>
      <w:r>
        <w:rPr>
          <w:lang w:val="en-GB"/>
        </w:rPr>
        <w:fldChar w:fldCharType="separate"/>
      </w:r>
      <w:r w:rsidR="001916FD" w:rsidRPr="001916FD">
        <w:rPr>
          <w:rFonts w:ascii="Calibri" w:hAnsi="Calibri" w:cs="Calibri"/>
          <w:szCs w:val="24"/>
          <w:vertAlign w:val="superscript"/>
        </w:rPr>
        <w:t>22</w:t>
      </w:r>
      <w:r>
        <w:rPr>
          <w:lang w:val="en-GB"/>
        </w:rPr>
        <w:fldChar w:fldCharType="end"/>
      </w:r>
      <w:r>
        <w:rPr>
          <w:lang w:val="en-GB"/>
        </w:rPr>
        <w:t>.</w:t>
      </w:r>
    </w:p>
    <w:p w14:paraId="2E3CFF34" w14:textId="6E5D64E5" w:rsidR="007A4AC1" w:rsidRDefault="008A4392" w:rsidP="00013F94">
      <w:pPr>
        <w:rPr>
          <w:lang w:val="en-GB"/>
        </w:rPr>
      </w:pPr>
      <w:r>
        <w:rPr>
          <w:lang w:val="en-GB"/>
        </w:rPr>
        <w:t>However, they can also positively affect patient health, for example, by positively influencing immune system cells to promote antitumor immunity.</w:t>
      </w:r>
    </w:p>
    <w:p w14:paraId="0FF48793" w14:textId="3301D8E9" w:rsidR="001E40BA" w:rsidRDefault="001E40BA" w:rsidP="00013F94">
      <w:pPr>
        <w:rPr>
          <w:lang w:val="en-GB"/>
        </w:rPr>
      </w:pPr>
      <w:r>
        <w:rPr>
          <w:lang w:val="en-GB"/>
        </w:rPr>
        <w:t>This has provided a motivation for the analyses of the impact of microbial composition on disease phenotypes and progression.</w:t>
      </w:r>
    </w:p>
    <w:p w14:paraId="080585EA" w14:textId="77777777" w:rsidR="001E40BA" w:rsidRDefault="001E40BA" w:rsidP="001E40BA">
      <w:pPr>
        <w:rPr>
          <w:lang w:val="en-GB"/>
        </w:rPr>
      </w:pPr>
      <w:r>
        <w:rPr>
          <w:lang w:val="en-GB"/>
        </w:rPr>
        <w:t xml:space="preserve">As stated, there are not a lot of studies which directly identify the relation between host and microbial omics data, and certainly not how both datatypes relate to patient phenotype. As host multi-omics integration for cancer diagnostics is already a thriving field, one promising direction could be to use host multi-omics integration methods for holo- omics data. As holo- omics data generates highly complex data sets which require feature reduction </w:t>
      </w:r>
      <w:r>
        <w:rPr>
          <w:lang w:val="en-GB"/>
        </w:rPr>
        <w:fldChar w:fldCharType="begin"/>
      </w:r>
      <w:r>
        <w:rPr>
          <w:lang w:val="en-GB"/>
        </w:rPr>
        <w:instrText xml:space="preserve"> ADDIN ZOTERO_ITEM CSL_CITATION {"citationID":"SVtd1iTp","properties":{"formattedCitation":"\\super 24\\nosupersub{}","plainCitation":"24","noteIndex":0},"citationItems":[{"id":198,"uris":["http://zotero.org/users/local/0zqklVfX/items/77LDB32E"],"itemData":{"id":198,"type":"article-journal","abstract":"Research on animal–microbiota interactions has become a central topic in biological sciences because of its relevance to basic eco-evolutionary processes and applied questions in agriculture and health. However, animal hosts and their associated microbial communities are still seldom studied in a systemic fashion. Hologenomics, the integrated study of the genetic features of a eukaryotic host alongside that of its associated microbes, is becoming a feasible — yet still underexploited — approach that overcomes this limitation. Acknowledging the biological and genetic properties of both hosts and microbes, along with the advantages and disadvantages of implemented techniques, is essential for designing optimal studies that enable some of the major questions in biology to be addressed.","container-title":"Nature Reviews Genetics","DOI":"10.1038/s41576-021-00421-0","ISSN":"1471-0064","journalAbbreviation":"Nat Rev Genet","language":"en","license":"2021 Springer Nature Limited","note":"publisher: Nature Publishing Group","page":"1-17","source":"www.nature.com","title":"Disentangling host–microbiota complexity through hologenomics","author":[{"family":"Alberdi","given":"Antton"},{"family":"Andersen","given":"Sandra B."},{"family":"Limborg","given":"Morten T."},{"family":"Dunn","given":"Robert R."},{"family":"Gilbert","given":"M. Thomas P."}],"issued":{"date-parts":[["2021",10,21]]}}}],"schema":"https://github.com/citation-style-language/schema/raw/master/csl-citation.json"} </w:instrText>
      </w:r>
      <w:r>
        <w:rPr>
          <w:lang w:val="en-GB"/>
        </w:rPr>
        <w:fldChar w:fldCharType="separate"/>
      </w:r>
      <w:r w:rsidRPr="001916FD">
        <w:rPr>
          <w:rFonts w:ascii="Calibri" w:hAnsi="Calibri" w:cs="Calibri"/>
          <w:szCs w:val="24"/>
          <w:vertAlign w:val="superscript"/>
        </w:rPr>
        <w:t>24</w:t>
      </w:r>
      <w:r>
        <w:rPr>
          <w:lang w:val="en-GB"/>
        </w:rPr>
        <w:fldChar w:fldCharType="end"/>
      </w:r>
      <w:r>
        <w:rPr>
          <w:lang w:val="en-GB"/>
        </w:rPr>
        <w:t>, a possible method which can be investigated is the use of autoencoders to reduce and extract features which could then possibly be used in a predictor model.</w:t>
      </w:r>
    </w:p>
    <w:p w14:paraId="3B62BD54" w14:textId="2F9526FD" w:rsidR="004E4112" w:rsidRDefault="001F6FDC" w:rsidP="00013F94">
      <w:pPr>
        <w:rPr>
          <w:lang w:val="en-GB"/>
        </w:rPr>
      </w:pPr>
      <w:r w:rsidRPr="00581746">
        <w:rPr>
          <w:noProof/>
          <w:lang w:val="en-GB"/>
        </w:rPr>
        <w:drawing>
          <wp:inline distT="0" distB="0" distL="0" distR="0" wp14:anchorId="31D87AE6" wp14:editId="459D213E">
            <wp:extent cx="5731510" cy="1457325"/>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31"/>
                    <a:stretch>
                      <a:fillRect/>
                    </a:stretch>
                  </pic:blipFill>
                  <pic:spPr>
                    <a:xfrm>
                      <a:off x="0" y="0"/>
                      <a:ext cx="5731510" cy="1457325"/>
                    </a:xfrm>
                    <a:prstGeom prst="rect">
                      <a:avLst/>
                    </a:prstGeom>
                  </pic:spPr>
                </pic:pic>
              </a:graphicData>
            </a:graphic>
          </wp:inline>
        </w:drawing>
      </w:r>
    </w:p>
    <w:p w14:paraId="03A16551" w14:textId="081680D5" w:rsidR="001F6FDC" w:rsidRDefault="001F6FDC" w:rsidP="00013F94">
      <w:pPr>
        <w:rPr>
          <w:lang w:val="en-GB"/>
        </w:rPr>
      </w:pPr>
      <w:r w:rsidRPr="00581746">
        <w:rPr>
          <w:noProof/>
          <w:lang w:val="en-GB"/>
        </w:rPr>
        <w:lastRenderedPageBreak/>
        <w:drawing>
          <wp:inline distT="0" distB="0" distL="0" distR="0" wp14:anchorId="625930D6" wp14:editId="59758BE7">
            <wp:extent cx="5731510" cy="1904365"/>
            <wp:effectExtent l="0" t="0" r="0" b="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32"/>
                    <a:stretch>
                      <a:fillRect/>
                    </a:stretch>
                  </pic:blipFill>
                  <pic:spPr>
                    <a:xfrm>
                      <a:off x="0" y="0"/>
                      <a:ext cx="5731510" cy="1904365"/>
                    </a:xfrm>
                    <a:prstGeom prst="rect">
                      <a:avLst/>
                    </a:prstGeom>
                  </pic:spPr>
                </pic:pic>
              </a:graphicData>
            </a:graphic>
          </wp:inline>
        </w:drawing>
      </w:r>
    </w:p>
    <w:p w14:paraId="5FC52443" w14:textId="77777777" w:rsidR="00963FA3" w:rsidRDefault="00963FA3" w:rsidP="00963FA3">
      <w:pPr>
        <w:rPr>
          <w:lang w:val="en-GB"/>
        </w:rPr>
      </w:pPr>
      <w:r>
        <w:rPr>
          <w:lang w:val="en-GB"/>
        </w:rPr>
        <w:t>For STAD and stage, a model which always predicts the majority class would have a RMSE of 4*9 + 19 + 0 + 27 + 4*16 = 146. 146/107 = 1.364 . root = 1.168</w:t>
      </w:r>
    </w:p>
    <w:p w14:paraId="290D14A7" w14:textId="77777777" w:rsidR="00963FA3" w:rsidRDefault="00963FA3" w:rsidP="00963FA3">
      <w:pPr>
        <w:rPr>
          <w:lang w:val="en-GB"/>
        </w:rPr>
      </w:pPr>
      <w:r>
        <w:rPr>
          <w:lang w:val="en-GB"/>
        </w:rPr>
        <w:t>the total is 236 and the average stage is 2.206. Let’s call it 2.</w:t>
      </w:r>
    </w:p>
    <w:p w14:paraId="75DE1D3C" w14:textId="77777777" w:rsidR="00963FA3" w:rsidRDefault="00963FA3" w:rsidP="00963FA3">
      <w:pPr>
        <w:rPr>
          <w:lang w:val="en-GB"/>
        </w:rPr>
      </w:pPr>
      <w:r>
        <w:rPr>
          <w:lang w:val="en-GB"/>
        </w:rPr>
        <w:t xml:space="preserve">For tumor, Precision: 113 / (113 + 9) = 0.926 . Recall = 113 / (113 + 0) = 1. </w:t>
      </w:r>
    </w:p>
    <w:p w14:paraId="65148D71" w14:textId="77777777" w:rsidR="00963FA3" w:rsidRDefault="00963FA3" w:rsidP="00963FA3">
      <w:pPr>
        <w:rPr>
          <w:lang w:val="en-GB"/>
        </w:rPr>
      </w:pPr>
      <w:r>
        <w:rPr>
          <w:lang w:val="en-GB"/>
        </w:rPr>
        <w:t>F1-score = 2 * (0.926 * 1 ) / (0.926 + 1) = 0.96</w:t>
      </w:r>
    </w:p>
    <w:p w14:paraId="74A7ADD8" w14:textId="77777777" w:rsidR="00963FA3" w:rsidRDefault="00963FA3" w:rsidP="00013F94">
      <w:pPr>
        <w:rPr>
          <w:lang w:val="en-GB"/>
        </w:rPr>
      </w:pPr>
    </w:p>
    <w:p w14:paraId="3F8991F3" w14:textId="4B6173E3" w:rsidR="004E4112" w:rsidRDefault="004E4112" w:rsidP="00013F94">
      <w:pPr>
        <w:rPr>
          <w:lang w:val="en-GB"/>
        </w:rPr>
      </w:pPr>
      <w:r>
        <w:rPr>
          <w:lang w:val="en-GB"/>
        </w:rPr>
        <w:t>Result sectioning:</w:t>
      </w:r>
    </w:p>
    <w:p w14:paraId="4FA0EBEC" w14:textId="15AAC09D" w:rsidR="004E4112" w:rsidRDefault="004E4112" w:rsidP="00013F94">
      <w:pPr>
        <w:rPr>
          <w:b/>
          <w:bCs/>
          <w:lang w:val="en-GB"/>
        </w:rPr>
      </w:pPr>
      <w:r w:rsidRPr="004E4112">
        <w:rPr>
          <w:b/>
          <w:bCs/>
          <w:lang w:val="en-GB"/>
        </w:rPr>
        <w:t>there is little</w:t>
      </w:r>
      <w:r>
        <w:rPr>
          <w:b/>
          <w:bCs/>
          <w:lang w:val="en-GB"/>
        </w:rPr>
        <w:t xml:space="preserve"> qualitative</w:t>
      </w:r>
      <w:r w:rsidRPr="004E4112">
        <w:rPr>
          <w:b/>
          <w:bCs/>
          <w:lang w:val="en-GB"/>
        </w:rPr>
        <w:t xml:space="preserve"> difference in performance</w:t>
      </w:r>
    </w:p>
    <w:p w14:paraId="5C1F7368" w14:textId="5003D3B7" w:rsidR="004E4112" w:rsidRDefault="004E4112" w:rsidP="00013F94">
      <w:pPr>
        <w:rPr>
          <w:lang w:val="en-GB"/>
        </w:rPr>
      </w:pPr>
      <w:r>
        <w:rPr>
          <w:lang w:val="en-GB"/>
        </w:rPr>
        <w:t>tumor PCA does not show additional class separation</w:t>
      </w:r>
    </w:p>
    <w:p w14:paraId="3DDE0094" w14:textId="3558B80C" w:rsidR="004E4112" w:rsidRDefault="004E4112" w:rsidP="00013F94">
      <w:pPr>
        <w:rPr>
          <w:lang w:val="en-GB"/>
        </w:rPr>
      </w:pPr>
      <w:r>
        <w:rPr>
          <w:lang w:val="en-GB"/>
        </w:rPr>
        <w:t>results are consistent across feature selection amounts</w:t>
      </w:r>
    </w:p>
    <w:p w14:paraId="27996ACB" w14:textId="142CF3FD" w:rsidR="004E4112" w:rsidRDefault="004E4112" w:rsidP="00013F94">
      <w:pPr>
        <w:rPr>
          <w:lang w:val="en-GB"/>
        </w:rPr>
      </w:pPr>
      <w:r>
        <w:rPr>
          <w:lang w:val="en-GB"/>
        </w:rPr>
        <w:t>using different dimensionality reduction techniques does not help</w:t>
      </w:r>
    </w:p>
    <w:p w14:paraId="1B98FE9D" w14:textId="28224987" w:rsidR="004E4112" w:rsidRDefault="004E4112" w:rsidP="00013F94">
      <w:pPr>
        <w:rPr>
          <w:lang w:val="en-GB"/>
        </w:rPr>
      </w:pPr>
      <w:r>
        <w:rPr>
          <w:lang w:val="en-GB"/>
        </w:rPr>
        <w:t>there is unclear class separation for stage endpoint</w:t>
      </w:r>
    </w:p>
    <w:p w14:paraId="466B819B" w14:textId="1F22B86A" w:rsidR="004E4112" w:rsidRPr="004E4112" w:rsidRDefault="004E4112" w:rsidP="00013F94">
      <w:pPr>
        <w:rPr>
          <w:b/>
          <w:bCs/>
          <w:lang w:val="en-GB"/>
        </w:rPr>
      </w:pPr>
      <w:r w:rsidRPr="004E4112">
        <w:rPr>
          <w:b/>
          <w:bCs/>
          <w:lang w:val="en-GB"/>
        </w:rPr>
        <w:t>there is little quantitative difference in performance</w:t>
      </w:r>
    </w:p>
    <w:p w14:paraId="7AED5D0A" w14:textId="4E9D7D62" w:rsidR="004E4112" w:rsidRDefault="004E4112" w:rsidP="00013F94">
      <w:pPr>
        <w:rPr>
          <w:lang w:val="en-GB"/>
        </w:rPr>
      </w:pPr>
      <w:r>
        <w:rPr>
          <w:lang w:val="en-GB"/>
        </w:rPr>
        <w:t>holo- omics approach does not lead to improvement</w:t>
      </w:r>
    </w:p>
    <w:p w14:paraId="0AE007BA" w14:textId="60D2A01C" w:rsidR="004E4112" w:rsidRDefault="004E4112" w:rsidP="00013F94">
      <w:pPr>
        <w:rPr>
          <w:lang w:val="en-GB"/>
        </w:rPr>
      </w:pPr>
      <w:r>
        <w:rPr>
          <w:lang w:val="en-GB"/>
        </w:rPr>
        <w:t>genus layer provides worse performance</w:t>
      </w:r>
    </w:p>
    <w:p w14:paraId="0B5536A7" w14:textId="641A6938" w:rsidR="004E4112" w:rsidRDefault="004E4112" w:rsidP="00013F94">
      <w:pPr>
        <w:rPr>
          <w:lang w:val="en-GB"/>
        </w:rPr>
      </w:pPr>
      <w:r>
        <w:rPr>
          <w:lang w:val="en-GB"/>
        </w:rPr>
        <w:t>results are independent of prediction model</w:t>
      </w:r>
    </w:p>
    <w:p w14:paraId="644380E4" w14:textId="0A5AAEFF" w:rsidR="004E4112" w:rsidRDefault="004E4112" w:rsidP="00013F94">
      <w:pPr>
        <w:rPr>
          <w:lang w:val="en-GB"/>
        </w:rPr>
      </w:pPr>
      <w:r>
        <w:rPr>
          <w:lang w:val="en-GB"/>
        </w:rPr>
        <w:t>feature selection is dominated by one modality</w:t>
      </w:r>
    </w:p>
    <w:p w14:paraId="53F819AB" w14:textId="116110BC" w:rsidR="004E4112" w:rsidRDefault="004E4112" w:rsidP="00013F94">
      <w:pPr>
        <w:rPr>
          <w:lang w:val="en-GB"/>
        </w:rPr>
      </w:pPr>
      <w:r>
        <w:rPr>
          <w:lang w:val="en-GB"/>
        </w:rPr>
        <w:t>results consistent across prediction targets</w:t>
      </w:r>
    </w:p>
    <w:p w14:paraId="53CBB2EB" w14:textId="740DD6A7" w:rsidR="004E4112" w:rsidRDefault="004E4112" w:rsidP="00013F94">
      <w:pPr>
        <w:rPr>
          <w:lang w:val="en-GB"/>
        </w:rPr>
      </w:pPr>
      <w:r>
        <w:rPr>
          <w:lang w:val="en-GB"/>
        </w:rPr>
        <w:t>enforcing class balance does not improve performance</w:t>
      </w:r>
    </w:p>
    <w:p w14:paraId="51F0BAAE" w14:textId="62F0BE42" w:rsidR="004E4112" w:rsidRDefault="004E4112" w:rsidP="00013F94">
      <w:pPr>
        <w:rPr>
          <w:b/>
          <w:bCs/>
          <w:lang w:val="en-GB"/>
        </w:rPr>
      </w:pPr>
      <w:r w:rsidRPr="004E4112">
        <w:rPr>
          <w:b/>
          <w:bCs/>
          <w:lang w:val="en-GB"/>
        </w:rPr>
        <w:t>lack of</w:t>
      </w:r>
      <w:r w:rsidR="00705F15">
        <w:rPr>
          <w:b/>
          <w:bCs/>
          <w:lang w:val="en-GB"/>
        </w:rPr>
        <w:softHyphen/>
      </w:r>
      <w:r w:rsidR="00705F15">
        <w:rPr>
          <w:b/>
          <w:bCs/>
          <w:lang w:val="en-GB"/>
        </w:rPr>
        <w:softHyphen/>
      </w:r>
      <w:r w:rsidRPr="004E4112">
        <w:rPr>
          <w:b/>
          <w:bCs/>
          <w:lang w:val="en-GB"/>
        </w:rPr>
        <w:t xml:space="preserve"> performance improvement is due to data</w:t>
      </w:r>
    </w:p>
    <w:p w14:paraId="2353D181" w14:textId="15166B08" w:rsidR="004E4112" w:rsidRDefault="004E4112" w:rsidP="00013F94">
      <w:pPr>
        <w:rPr>
          <w:lang w:val="en-GB"/>
        </w:rPr>
      </w:pPr>
      <w:r>
        <w:rPr>
          <w:lang w:val="en-GB"/>
        </w:rPr>
        <w:t>genus data selection</w:t>
      </w:r>
    </w:p>
    <w:p w14:paraId="1814DFAF" w14:textId="3839D0CA" w:rsidR="004E4112" w:rsidRDefault="004E4112" w:rsidP="00013F94">
      <w:pPr>
        <w:rPr>
          <w:lang w:val="en-GB"/>
        </w:rPr>
      </w:pPr>
      <w:r>
        <w:rPr>
          <w:lang w:val="en-GB"/>
        </w:rPr>
        <w:t>feature selection is sensible</w:t>
      </w:r>
    </w:p>
    <w:p w14:paraId="1D0B9E71" w14:textId="185504C5" w:rsidR="004E4112" w:rsidRPr="004E4112" w:rsidRDefault="004E4112" w:rsidP="00013F94">
      <w:pPr>
        <w:rPr>
          <w:b/>
          <w:bCs/>
          <w:lang w:val="en-GB"/>
        </w:rPr>
      </w:pPr>
      <w:r w:rsidRPr="004E4112">
        <w:rPr>
          <w:b/>
          <w:bCs/>
          <w:lang w:val="en-GB"/>
        </w:rPr>
        <w:t>unsectioned</w:t>
      </w:r>
    </w:p>
    <w:p w14:paraId="209E1E0D" w14:textId="60634F29" w:rsidR="004E4112" w:rsidRDefault="004E4112" w:rsidP="00013F94">
      <w:pPr>
        <w:rPr>
          <w:lang w:val="en-GB"/>
        </w:rPr>
      </w:pPr>
      <w:r>
        <w:rPr>
          <w:lang w:val="en-GB"/>
        </w:rPr>
        <w:t>smarter integration method does not improve results (AE and NMF)</w:t>
      </w:r>
    </w:p>
    <w:p w14:paraId="5CE0C284" w14:textId="6F722937" w:rsidR="004E4112" w:rsidRDefault="004E4112" w:rsidP="00013F94">
      <w:pPr>
        <w:rPr>
          <w:lang w:val="en-GB"/>
        </w:rPr>
      </w:pPr>
      <w:r>
        <w:rPr>
          <w:lang w:val="en-GB"/>
        </w:rPr>
        <w:lastRenderedPageBreak/>
        <w:t>no improvement for different feature selection technique</w:t>
      </w:r>
    </w:p>
    <w:p w14:paraId="7645F215" w14:textId="77777777" w:rsidR="009E7A40" w:rsidRDefault="009E7A40" w:rsidP="009E7A40">
      <w:pPr>
        <w:rPr>
          <w:lang w:val="en-GB"/>
        </w:rPr>
      </w:pPr>
      <w:r>
        <w:rPr>
          <w:lang w:val="en-GB"/>
        </w:rPr>
        <w:t>[</w:t>
      </w:r>
    </w:p>
    <w:p w14:paraId="7464F53B" w14:textId="77777777" w:rsidR="009E7A40" w:rsidRDefault="009E7A40" w:rsidP="009E7A40">
      <w:pPr>
        <w:rPr>
          <w:lang w:val="en-GB"/>
        </w:rPr>
      </w:pPr>
      <w:r>
        <w:rPr>
          <w:lang w:val="en-GB"/>
        </w:rPr>
        <w:t>why is cancer important?</w:t>
      </w:r>
    </w:p>
    <w:p w14:paraId="6020BDF6" w14:textId="77777777" w:rsidR="009E7A40" w:rsidRDefault="009E7A40" w:rsidP="009E7A40">
      <w:pPr>
        <w:rPr>
          <w:lang w:val="en-GB"/>
        </w:rPr>
      </w:pPr>
      <w:r>
        <w:rPr>
          <w:lang w:val="en-GB"/>
        </w:rPr>
        <w:t>Increasing data facilitates cancer diagnostic research</w:t>
      </w:r>
    </w:p>
    <w:p w14:paraId="63246500" w14:textId="77777777" w:rsidR="009E7A40" w:rsidRDefault="009E7A40" w:rsidP="009E7A40">
      <w:pPr>
        <w:rPr>
          <w:lang w:val="en-GB"/>
        </w:rPr>
      </w:pPr>
      <w:r>
        <w:rPr>
          <w:lang w:val="en-GB"/>
        </w:rPr>
        <w:t>host omics integration</w:t>
      </w:r>
    </w:p>
    <w:p w14:paraId="06439AA7" w14:textId="77777777" w:rsidR="009E7A40" w:rsidRDefault="009E7A40" w:rsidP="009E7A40">
      <w:pPr>
        <w:pStyle w:val="ListParagraph"/>
        <w:numPr>
          <w:ilvl w:val="0"/>
          <w:numId w:val="6"/>
        </w:numPr>
        <w:rPr>
          <w:lang w:val="en-GB"/>
        </w:rPr>
      </w:pPr>
      <w:r>
        <w:rPr>
          <w:lang w:val="en-GB"/>
        </w:rPr>
        <w:t>TCGA data set</w:t>
      </w:r>
    </w:p>
    <w:p w14:paraId="6A90B07D" w14:textId="77777777" w:rsidR="009E7A40" w:rsidRPr="00AC1520" w:rsidRDefault="009E7A40" w:rsidP="009E7A40">
      <w:pPr>
        <w:pStyle w:val="ListParagraph"/>
        <w:numPr>
          <w:ilvl w:val="0"/>
          <w:numId w:val="6"/>
        </w:numPr>
        <w:rPr>
          <w:lang w:val="en-GB"/>
        </w:rPr>
      </w:pPr>
      <w:r>
        <w:rPr>
          <w:lang w:val="en-GB"/>
        </w:rPr>
        <w:t>is used for cancer diagnostics but comes with challenges</w:t>
      </w:r>
    </w:p>
    <w:p w14:paraId="4BCF919D" w14:textId="77777777" w:rsidR="009E7A40" w:rsidRDefault="009E7A40" w:rsidP="009E7A40">
      <w:pPr>
        <w:rPr>
          <w:lang w:val="en-GB"/>
        </w:rPr>
      </w:pPr>
      <w:r>
        <w:rPr>
          <w:lang w:val="en-GB"/>
        </w:rPr>
        <w:t>microbial omics integration</w:t>
      </w:r>
    </w:p>
    <w:p w14:paraId="75120495" w14:textId="77777777" w:rsidR="009E7A40" w:rsidRDefault="009E7A40" w:rsidP="009E7A40">
      <w:pPr>
        <w:pStyle w:val="ListParagraph"/>
        <w:numPr>
          <w:ilvl w:val="0"/>
          <w:numId w:val="5"/>
        </w:numPr>
        <w:rPr>
          <w:lang w:val="en-GB"/>
        </w:rPr>
      </w:pPr>
      <w:r>
        <w:rPr>
          <w:lang w:val="en-GB"/>
        </w:rPr>
        <w:t>what is microbiota?</w:t>
      </w:r>
    </w:p>
    <w:p w14:paraId="4F46AC15" w14:textId="77777777" w:rsidR="009E7A40" w:rsidRDefault="009E7A40" w:rsidP="009E7A40">
      <w:pPr>
        <w:pStyle w:val="ListParagraph"/>
        <w:numPr>
          <w:ilvl w:val="0"/>
          <w:numId w:val="5"/>
        </w:numPr>
        <w:rPr>
          <w:lang w:val="en-GB"/>
        </w:rPr>
      </w:pPr>
      <w:r>
        <w:rPr>
          <w:lang w:val="en-GB"/>
        </w:rPr>
        <w:t>What data sets are there?</w:t>
      </w:r>
    </w:p>
    <w:p w14:paraId="65448774" w14:textId="77777777" w:rsidR="009E7A40" w:rsidRDefault="009E7A40" w:rsidP="009E7A40">
      <w:pPr>
        <w:pStyle w:val="ListParagraph"/>
        <w:numPr>
          <w:ilvl w:val="1"/>
          <w:numId w:val="5"/>
        </w:numPr>
        <w:rPr>
          <w:lang w:val="en-GB"/>
        </w:rPr>
      </w:pPr>
      <w:r>
        <w:rPr>
          <w:lang w:val="en-GB"/>
        </w:rPr>
        <w:t>Raw data sets</w:t>
      </w:r>
    </w:p>
    <w:p w14:paraId="110D6794" w14:textId="77777777" w:rsidR="009E7A40" w:rsidRDefault="009E7A40" w:rsidP="009E7A40">
      <w:pPr>
        <w:pStyle w:val="ListParagraph"/>
        <w:numPr>
          <w:ilvl w:val="1"/>
          <w:numId w:val="5"/>
        </w:numPr>
        <w:rPr>
          <w:lang w:val="en-GB"/>
        </w:rPr>
      </w:pPr>
      <w:r>
        <w:rPr>
          <w:lang w:val="en-GB"/>
        </w:rPr>
        <w:t>Mined from TCGA</w:t>
      </w:r>
    </w:p>
    <w:p w14:paraId="4A4B4499" w14:textId="77777777" w:rsidR="009E7A40" w:rsidRDefault="009E7A40" w:rsidP="009E7A40">
      <w:pPr>
        <w:pStyle w:val="ListParagraph"/>
        <w:numPr>
          <w:ilvl w:val="0"/>
          <w:numId w:val="5"/>
        </w:numPr>
        <w:rPr>
          <w:lang w:val="en-GB"/>
        </w:rPr>
      </w:pPr>
      <w:r>
        <w:rPr>
          <w:lang w:val="en-GB"/>
        </w:rPr>
        <w:t>microbiota differs per person, cancer  is environmentally affected</w:t>
      </w:r>
    </w:p>
    <w:p w14:paraId="44938563" w14:textId="77777777" w:rsidR="009E7A40" w:rsidRDefault="009E7A40" w:rsidP="009E7A40">
      <w:pPr>
        <w:pStyle w:val="ListParagraph"/>
        <w:numPr>
          <w:ilvl w:val="0"/>
          <w:numId w:val="5"/>
        </w:numPr>
        <w:rPr>
          <w:lang w:val="en-GB"/>
        </w:rPr>
      </w:pPr>
      <w:r>
        <w:rPr>
          <w:lang w:val="en-GB"/>
        </w:rPr>
        <w:t>it has an effect on health</w:t>
      </w:r>
    </w:p>
    <w:p w14:paraId="6A70FEB4" w14:textId="77777777" w:rsidR="009E7A40" w:rsidRDefault="009E7A40" w:rsidP="009E7A40">
      <w:pPr>
        <w:pStyle w:val="ListParagraph"/>
        <w:numPr>
          <w:ilvl w:val="0"/>
          <w:numId w:val="5"/>
        </w:numPr>
        <w:rPr>
          <w:lang w:val="en-GB"/>
        </w:rPr>
      </w:pPr>
      <w:r>
        <w:rPr>
          <w:lang w:val="en-GB"/>
        </w:rPr>
        <w:t>types of analysis done in research (e.g. taxonomical analysis, meta</w:t>
      </w:r>
      <w:r w:rsidRPr="00722FD6">
        <w:rPr>
          <w:lang w:val="en-GB"/>
        </w:rPr>
        <w:t xml:space="preserve"> </w:t>
      </w:r>
      <w:r>
        <w:rPr>
          <w:lang w:val="en-GB"/>
        </w:rPr>
        <w:t xml:space="preserve">proteomics) </w:t>
      </w:r>
    </w:p>
    <w:p w14:paraId="0BE83422" w14:textId="77777777" w:rsidR="009E7A40" w:rsidRDefault="009E7A40" w:rsidP="009E7A40">
      <w:pPr>
        <w:rPr>
          <w:lang w:val="en-GB"/>
        </w:rPr>
      </w:pPr>
      <w:r>
        <w:rPr>
          <w:lang w:val="en-GB"/>
        </w:rPr>
        <w:t>the need for a holistic view</w:t>
      </w:r>
    </w:p>
    <w:p w14:paraId="6624AFAD" w14:textId="77777777" w:rsidR="009E7A40" w:rsidRDefault="009E7A40" w:rsidP="009E7A40">
      <w:pPr>
        <w:pStyle w:val="ListParagraph"/>
        <w:numPr>
          <w:ilvl w:val="0"/>
          <w:numId w:val="5"/>
        </w:numPr>
        <w:rPr>
          <w:lang w:val="en-GB"/>
        </w:rPr>
      </w:pPr>
      <w:r>
        <w:rPr>
          <w:lang w:val="en-GB"/>
        </w:rPr>
        <w:t>studies use one or the other but not both</w:t>
      </w:r>
    </w:p>
    <w:p w14:paraId="287469F3" w14:textId="77777777" w:rsidR="009E7A40" w:rsidRDefault="009E7A40" w:rsidP="009E7A40">
      <w:pPr>
        <w:pStyle w:val="ListParagraph"/>
        <w:numPr>
          <w:ilvl w:val="0"/>
          <w:numId w:val="5"/>
        </w:numPr>
        <w:rPr>
          <w:lang w:val="en-GB"/>
        </w:rPr>
      </w:pPr>
      <w:r>
        <w:rPr>
          <w:lang w:val="en-GB"/>
        </w:rPr>
        <w:t>both are required</w:t>
      </w:r>
    </w:p>
    <w:p w14:paraId="15114A8C" w14:textId="77777777" w:rsidR="009E7A40" w:rsidRDefault="009E7A40" w:rsidP="009E7A40">
      <w:pPr>
        <w:pStyle w:val="ListParagraph"/>
        <w:numPr>
          <w:ilvl w:val="0"/>
          <w:numId w:val="5"/>
        </w:numPr>
        <w:rPr>
          <w:lang w:val="en-GB"/>
        </w:rPr>
      </w:pPr>
      <w:r>
        <w:rPr>
          <w:lang w:val="en-GB"/>
        </w:rPr>
        <w:t>what have studies so far done?</w:t>
      </w:r>
    </w:p>
    <w:p w14:paraId="5365AA56" w14:textId="77777777" w:rsidR="009E7A40" w:rsidRDefault="009E7A40" w:rsidP="009E7A40">
      <w:pPr>
        <w:pStyle w:val="ListParagraph"/>
        <w:numPr>
          <w:ilvl w:val="0"/>
          <w:numId w:val="5"/>
        </w:numPr>
        <w:rPr>
          <w:lang w:val="en-GB"/>
        </w:rPr>
      </w:pPr>
      <w:r>
        <w:rPr>
          <w:lang w:val="en-GB"/>
        </w:rPr>
        <w:t>Available methods are lacking and challenges for such methods</w:t>
      </w:r>
    </w:p>
    <w:p w14:paraId="7E447809" w14:textId="77777777" w:rsidR="009E7A40" w:rsidRDefault="009E7A40" w:rsidP="009E7A40">
      <w:pPr>
        <w:pStyle w:val="ListParagraph"/>
        <w:numPr>
          <w:ilvl w:val="0"/>
          <w:numId w:val="5"/>
        </w:numPr>
        <w:rPr>
          <w:lang w:val="en-GB"/>
        </w:rPr>
      </w:pPr>
      <w:r>
        <w:rPr>
          <w:lang w:val="en-GB"/>
        </w:rPr>
        <w:t>benefit a new study could bring</w:t>
      </w:r>
    </w:p>
    <w:p w14:paraId="23BDE676" w14:textId="77777777" w:rsidR="009E7A40" w:rsidRDefault="009E7A40" w:rsidP="009E7A40">
      <w:pPr>
        <w:rPr>
          <w:lang w:val="en-GB"/>
        </w:rPr>
      </w:pPr>
      <w:r>
        <w:rPr>
          <w:lang w:val="en-GB"/>
        </w:rPr>
        <w:t xml:space="preserve">Towards a holistic view </w:t>
      </w:r>
    </w:p>
    <w:p w14:paraId="473EF3A4" w14:textId="77777777" w:rsidR="009E7A40" w:rsidRDefault="009E7A40" w:rsidP="009E7A40">
      <w:pPr>
        <w:pStyle w:val="ListParagraph"/>
        <w:numPr>
          <w:ilvl w:val="0"/>
          <w:numId w:val="5"/>
        </w:numPr>
        <w:rPr>
          <w:lang w:val="en-GB"/>
        </w:rPr>
      </w:pPr>
      <w:r>
        <w:rPr>
          <w:lang w:val="en-GB"/>
        </w:rPr>
        <w:t>what we aim to do?</w:t>
      </w:r>
    </w:p>
    <w:p w14:paraId="5515ABF3" w14:textId="77777777" w:rsidR="009E7A40" w:rsidRDefault="009E7A40" w:rsidP="009E7A40">
      <w:pPr>
        <w:pStyle w:val="ListParagraph"/>
        <w:numPr>
          <w:ilvl w:val="1"/>
          <w:numId w:val="5"/>
        </w:numPr>
        <w:rPr>
          <w:lang w:val="en-GB"/>
        </w:rPr>
      </w:pPr>
      <w:r>
        <w:rPr>
          <w:lang w:val="en-GB"/>
        </w:rPr>
        <w:t>What question are we answering?</w:t>
      </w:r>
    </w:p>
    <w:p w14:paraId="3B726D28" w14:textId="77777777" w:rsidR="009E7A40" w:rsidRDefault="009E7A40" w:rsidP="009E7A40">
      <w:pPr>
        <w:pStyle w:val="ListParagraph"/>
        <w:numPr>
          <w:ilvl w:val="0"/>
          <w:numId w:val="5"/>
        </w:numPr>
        <w:rPr>
          <w:lang w:val="en-GB"/>
        </w:rPr>
      </w:pPr>
      <w:r>
        <w:rPr>
          <w:lang w:val="en-GB"/>
        </w:rPr>
        <w:t>How do we aim to do it?</w:t>
      </w:r>
    </w:p>
    <w:p w14:paraId="2FD2763E" w14:textId="77C2C7D3" w:rsidR="009E7A40" w:rsidRDefault="009E7A40" w:rsidP="009E7A40"/>
    <w:p w14:paraId="64494F6A" w14:textId="77777777" w:rsidR="00903510" w:rsidRPr="00FA2E26" w:rsidRDefault="00903510" w:rsidP="00903510">
      <w:r>
        <w:t xml:space="preserve">As an example, the amount of diversity within a tumor sample has previously been found to be predictive of survival rates in pancreatic cancer </w:t>
      </w:r>
      <w:r>
        <w:fldChar w:fldCharType="begin"/>
      </w:r>
      <w:r>
        <w:instrText xml:space="preserve"> ADDIN ZOTERO_ITEM CSL_CITATION {"citationID":"au452935i8","properties":{"formattedCitation":"\\super 18\\nosupersub{}","plainCitation":"18","noteIndex":0},"citationItems":[{"id":286,"uris":["http://zotero.org/users/local/0zqklVfX/items/D2PNXZRX"],"itemData":{"id":286,"type":"article-journal","abstract":"Most patients diagnosed with resected pancreatic adenocarcinoma (PDAC) survive less than 5 years, but a minor subset survives longer. Here, we dissect the role of the tumor microbiota and the immune system in influencing long-term survival. Using 16S rRNA gene sequencing, we analyzed the tumor microbiome composition in PDAC patients with short-term survival (STS) and long-term survival (LTS). We found higher alpha-diversity in the tumor microbiome of LTS patients and identified an intra-tumoral microbiome signature (Pseudoxanthomonas-Streptomyces-Saccharopolyspora-Bacillus clausii) highly predictive of long-term survivorship in both discovery and validation cohorts. Through human-into-mice fecal microbiota transplantation (FMT) experiments from STS, LTS, or control donors, we were able to differentially modulate the tumor microbiome and affect tumor growth as well as tumor immune infiltration. Our study demonstrates that PDAC microbiome composition, which cross-talks to the gut microbiome, influences the host immune response and natural history of the disease.\nVideo Abstract","container-title":"Cell","DOI":"10.1016/j.cell.2019.07.008","ISSN":"0092-8674","issue":"4","journalAbbreviation":"Cell","language":"en","page":"795-806.e12","source":"ScienceDirect","title":"Tumor Microbiome Diversity and Composition Influence Pancreatic Cancer Outcomes","volume":"178","author":[{"family":"Riquelme","given":"Erick"},{"family":"Zhang","given":"Yu"},{"family":"Zhang","given":"Liangliang"},{"family":"Montiel","given":"Maria"},{"family":"Zoltan","given":"Michelle"},{"family":"Dong","given":"Wenli"},{"family":"Quesada","given":"Pompeyo"},{"family":"Sahin","given":"Ismet"},{"family":"Chandra","given":"Vidhi"},{"family":"San Lucas","given":"Anthony"},{"family":"Scheet","given":"Paul"},{"family":"Xu","given":"Hanwen"},{"family":"Hanash","given":"Samir M."},{"family":"Feng","given":"Lei"},{"family":"Burks","given":"Jared K."},{"family":"Do","given":"Kim-Anh"},{"family":"Peterson","given":"Christine B."},{"family":"Nejman","given":"Deborah"},{"family":"Tzeng","given":"Ching-Wei D."},{"family":"Kim","given":"Michael P."},{"family":"Sears","given":"Cynthia L."},{"family":"Ajami","given":"Nadim"},{"family":"Petrosino","given":"Joseph"},{"family":"Wood","given":"Laura D."},{"family":"Maitra","given":"Anirban"},{"family":"Straussman","given":"Ravid"},{"family":"Katz","given":"Matthew"},{"family":"White","given":"James Robert"},{"family":"Jenq","given":"Robert"},{"family":"Wargo","given":"Jennifer"},{"family":"McAllister","given":"Florencia"}],"issued":{"date-parts":[["2019",8,8]]}}}],"schema":"https://github.com/citation-style-language/schema/raw/master/csl-citation.json"} </w:instrText>
      </w:r>
      <w:r>
        <w:fldChar w:fldCharType="separate"/>
      </w:r>
      <w:r w:rsidRPr="001916FD">
        <w:rPr>
          <w:rFonts w:ascii="Calibri" w:hAnsi="Calibri" w:cs="Calibri"/>
          <w:szCs w:val="24"/>
          <w:vertAlign w:val="superscript"/>
        </w:rPr>
        <w:t>18</w:t>
      </w:r>
      <w:r>
        <w:fldChar w:fldCharType="end"/>
      </w:r>
      <w:r>
        <w:t>. However, these results were found after stratifying patients across clinical variables such as age, gender and stage. This is not possible if there are too few samples, the diversity didn’t differ across these variables actually.</w:t>
      </w:r>
    </w:p>
    <w:p w14:paraId="66502ED8" w14:textId="77777777" w:rsidR="000F1D7F" w:rsidRDefault="000F1D7F" w:rsidP="000F1D7F">
      <w:r>
        <w:t xml:space="preserve">Abundance differences within the gut have a clear effect on tumor progression and treatment response </w:t>
      </w:r>
      <w:r>
        <w:fldChar w:fldCharType="begin"/>
      </w:r>
      <w:r>
        <w:instrText xml:space="preserve"> ADDIN ZOTERO_ITEM CSL_CITATION {"citationID":"3lslruIP","properties":{"formattedCitation":"\\super 12\\nosupersub{}","plainCitation":"12","noteIndex":0},"citationItems":[{"id":256,"uris":["http://zotero.org/users/local/0zqklVfX/items/DDHJUS98"],"itemData":{"id":256,"type":"article-journal","abstract":"Preclinical mouse models suggest that the gut microbiome modulates tumor response to checkpoint blockade immunotherapy; however, this has not been well-characterized in human cancer patients. Here we examined the oral and gut microbiome of melanoma patients undergoing anti–programmed cell death 1 protein (PD-1) immunotherapy (n = 112). Significant differences were observed in the diversity and composition of the patient gut microbiome of responders versus nonresponders. Analysis of patient fecal microbiome samples (n = 43, 30 responders, 13 nonresponders) showed significantly higher alpha diversity (P &lt; 0.01) and relative abundance of bacteria of the Ruminococcaceae family (P &lt; 0.01) in responding patients. Metagenomic studies revealed functional differences in gut bacteria in responders, including enrichment of anabolic pathways. Immune profiling suggested enhanced systemic and antitumor immunity in responding patients with a favorable gut microbiome as well as in germ-free mice receiving fecal transplants from responding patients. Together, these data have important implications for the treatment of melanoma patients with immune checkpoint inhibitors.","container-title":"Science","DOI":"10.1126/science.aan4236","issue":"6371","note":"publisher: American Association for the Advancement of Science","page":"97-103","source":"science.org (Atypon)","title":"Gut microbiome modulates response to anti–PD-1 immunotherapy in melanoma patients","volume":"359","author":[{"family":"Gopalakrishnan","given":"V."},{"family":"Spencer","given":"C. N."},{"family":"Nezi","given":"L."},{"family":"Reuben","given":"A."},{"family":"Andrews","given":"M. C."},{"family":"Karpinets","given":"T. V."},{"family":"Prieto","given":"P. A."},{"family":"Vicente","given":"D."},{"family":"Hoffman","given":"K."},{"family":"Wei","given":"S. C."},{"family":"Cogdill","given":"A. P."},{"family":"Zhao","given":"L."},{"family":"Hudgens","given":"C. W."},{"family":"Hutchinson","given":"D. S."},{"family":"Manzo","given":"T."},{"family":"Petaccia de Macedo","given":"M."},{"family":"Cotechini","given":"T."},{"family":"Kumar","given":"T."},{"family":"Chen","given":"W. S."},{"family":"Reddy","given":"S. M."},{"family":"Szczepaniak Sloane","given":"R."},{"family":"Galloway-Pena","given":"J."},{"family":"Jiang","given":"H."},{"family":"Chen","given":"P. L."},{"family":"Shpall","given":"E. J."},{"family":"Rezvani","given":"K."},{"family":"Alousi","given":"A. M."},{"family":"Chemaly","given":"R. F."},{"family":"Shelburne","given":"S."},{"family":"Vence","given":"L. M."},{"family":"Okhuysen","given":"P. C."},{"family":"Jensen","given":"V. B."},{"family":"Swennes","given":"A. G."},{"family":"McAllister","given":"F."},{"family":"Marcelo Riquelme Sanchez","given":"E."},{"family":"Zhang","given":"Y."},{"family":"Le Chatelier","given":"E."},{"family":"Zitvogel","given":"L."},{"family":"Pons","given":"N."},{"family":"Austin-Breneman","given":"J. L."},{"family":"Haydu","given":"L. E."},{"family":"Burton","given":"E. M."},{"family":"Gardner","given":"J. M."},{"family":"Sirmans","given":"E."},{"family":"Hu","given":"J."},{"family":"Lazar","given":"A. J."},{"family":"Tsujikawa","given":"T."},{"family":"Diab","given":"A."},{"family":"Tawbi","given":"H."},{"family":"Glitza","given":"I. C."},{"family":"Hwu","given":"W. J."},{"family":"Patel","given":"S. P."},{"family":"Woodman","given":"S. E."},{"family":"Amaria","given":"R. N."},{"family":"Davies","given":"M. A."},{"family":"Gershenwald","given":"J. E."},{"family":"Hwu","given":"P."},{"family":"Lee","given":"J. E."},{"family":"Zhang","given":"J."},{"family":"Coussens","given":"L. M."},{"family":"Cooper","given":"Z. A."},{"family":"Futreal","given":"P. A."},{"family":"Daniel","given":"C. R."},{"family":"Ajami","given":"N. J."},{"family":"Petrosino","given":"J. F."},{"family":"Tetzlaff","given":"M. T."},{"family":"Sharma","given":"P."},{"family":"Allison","given":"J. P."},{"family":"Jenq","given":"R. R."},{"family":"Wargo","given":"J. A."}],"issued":{"date-parts":[["2018",1,5]]}}}],"schema":"https://github.com/citation-style-language/schema/raw/master/csl-citation.json"} </w:instrText>
      </w:r>
      <w:r>
        <w:fldChar w:fldCharType="separate"/>
      </w:r>
      <w:r w:rsidRPr="001916FD">
        <w:rPr>
          <w:rFonts w:ascii="Calibri" w:hAnsi="Calibri" w:cs="Calibri"/>
          <w:szCs w:val="24"/>
          <w:vertAlign w:val="superscript"/>
        </w:rPr>
        <w:t>12</w:t>
      </w:r>
      <w:r>
        <w:fldChar w:fldCharType="end"/>
      </w:r>
      <w:r>
        <w:t xml:space="preserve">. It is not clear whether this is the case for every tissue </w:t>
      </w:r>
    </w:p>
    <w:p w14:paraId="51ABA0F0" w14:textId="77777777" w:rsidR="000F1D7F" w:rsidRDefault="000F1D7F" w:rsidP="000F1D7F">
      <w:r>
        <w:t xml:space="preserve">Another reason for the lack of results for the stage investigation is that the stage label is based on the TNM standard, where tumors are classified based on the morphology, location and distance with which it has spread. These stages are clinically determined and do not necessarily correlate with expression patterns, leading to difficulties for a model to predict based on these features. Although, in CRC, they correlate 2 different biological entities and contain many differentially expressed genes </w:t>
      </w:r>
      <w:r>
        <w:fldChar w:fldCharType="begin"/>
      </w:r>
      <w:r>
        <w:instrText xml:space="preserve"> ADDIN ZOTERO_ITEM CSL_CITATION {"citationID":"UAYE6Dpo","properties":{"formattedCitation":"\\super 45\\nosupersub{}","plainCitation":"45","noteIndex":0},"citationItems":[{"id":280,"uris":["http://zotero.org/users/local/0zqklVfX/items/KQIDYNDH"],"itemData":{"id":280,"type":"article-journal","abstract":"There are profound individual differences in clinical outcomes between colorectal cancers (CRCs) presenting with identical stage of disease. Molecular stratification, in conjunction with the traditional TNM staging, is a promising way to predict patient outcomes. We investigated the interconnectivity between tumor stage and tumor biology reflected by the Consensus Molecular Subtypes (CMSs) in CRC, and explored the possible value of these insights in patients with stage II colon cancer.","container-title":"BMC Cancer","DOI":"10.1186/s12885-020-07316-z","ISSN":"1471-2407","issue":"1","journalAbbreviation":"BMC Cancer","page":"850","source":"BioMed Central","title":"Interconnectivity between molecular subtypes and tumor stage in colorectal cancer","volume":"20","author":[{"family":"Coebergh van den Braak","given":"R. R. J."},{"family":"Hoorn","given":"S.","non-dropping-particle":"ten"},{"family":"Sieuwerts","given":"A. M."},{"family":"Tuynman","given":"J. B."},{"family":"Smid","given":"M."},{"family":"Wilting","given":"S. M."},{"family":"Martens","given":"J. W. M."},{"family":"Punt","given":"C. J. A."},{"family":"Foekens","given":"J. A."},{"family":"Medema","given":"J. P."},{"family":"IJzermans","given":"J. N. M."},{"family":"Vermeulen","given":"L."}],"issued":{"date-parts":[["2020",9,4]]}}}],"schema":"https://github.com/citation-style-language/schema/raw/master/csl-citation.json"} </w:instrText>
      </w:r>
      <w:r>
        <w:fldChar w:fldCharType="separate"/>
      </w:r>
      <w:r w:rsidRPr="000D458C">
        <w:rPr>
          <w:rFonts w:ascii="Calibri" w:hAnsi="Calibri" w:cs="Calibri"/>
          <w:szCs w:val="24"/>
          <w:vertAlign w:val="superscript"/>
        </w:rPr>
        <w:t>45</w:t>
      </w:r>
      <w:r>
        <w:fldChar w:fldCharType="end"/>
      </w:r>
      <w:r>
        <w:t xml:space="preserve">. </w:t>
      </w:r>
    </w:p>
    <w:p w14:paraId="3D7B6F20" w14:textId="77777777" w:rsidR="00FF0FB5" w:rsidRDefault="00FF0FB5" w:rsidP="00FF0FB5">
      <w:pPr>
        <w:rPr>
          <w:rFonts w:ascii="Calibri" w:hAnsi="Calibri" w:cs="Calibri"/>
        </w:rPr>
      </w:pPr>
      <w:r w:rsidRPr="007F4E7B">
        <w:rPr>
          <w:rFonts w:ascii="Calibri" w:hAnsi="Calibri" w:cs="Calibri"/>
        </w:rPr>
        <w:lastRenderedPageBreak/>
        <w:t>Poore</w:t>
      </w:r>
      <w:r>
        <w:rPr>
          <w:rFonts w:ascii="Calibri" w:hAnsi="Calibri" w:cs="Calibri"/>
        </w:rPr>
        <w:t xml:space="preserve"> et al. </w:t>
      </w:r>
      <w:r>
        <w:rPr>
          <w:rFonts w:ascii="Calibri" w:hAnsi="Calibri" w:cs="Calibri"/>
        </w:rPr>
        <w:fldChar w:fldCharType="begin"/>
      </w:r>
      <w:r>
        <w:rPr>
          <w:rFonts w:ascii="Calibri" w:hAnsi="Calibri" w:cs="Calibri"/>
        </w:rPr>
        <w:instrText xml:space="preserve"> ADDIN ZOTERO_ITEM CSL_CITATION {"citationID":"WVnFJQVK","properties":{"formattedCitation":"\\super 8\\nosupersub{}","plainCitation":"8","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rFonts w:ascii="Calibri" w:hAnsi="Calibri" w:cs="Calibri"/>
        </w:rPr>
        <w:fldChar w:fldCharType="separate"/>
      </w:r>
      <w:r w:rsidRPr="0065515F">
        <w:rPr>
          <w:rFonts w:ascii="Calibri" w:hAnsi="Calibri" w:cs="Calibri"/>
          <w:szCs w:val="24"/>
          <w:vertAlign w:val="superscript"/>
        </w:rPr>
        <w:t>8</w:t>
      </w:r>
      <w:r>
        <w:rPr>
          <w:rFonts w:ascii="Calibri" w:hAnsi="Calibri" w:cs="Calibri"/>
        </w:rPr>
        <w:fldChar w:fldCharType="end"/>
      </w:r>
      <w:r>
        <w:rPr>
          <w:rFonts w:ascii="Calibri" w:hAnsi="Calibri" w:cs="Calibri"/>
        </w:rPr>
        <w:t xml:space="preserve"> investigated microbial reads from TCGA whole-genome sequencing and RNA-sequencing to identify microbial signatures and discriminate within and across cancers. Using a prediction model, the authors achieved a good performance discriminating between early and late stage cancer for certain cancers, such as COAD and STAD, but not for discriminating intermediates stages. Thus, the microbial structure might not correlate with cancer stages for all types of cancers.  The lack of performance might be due to microbial heterogeneity. The authors also achieve good performance in tumor versus normal prediction for COAD, HNSC and STAD. </w:t>
      </w:r>
    </w:p>
    <w:p w14:paraId="4362F983" w14:textId="77777777" w:rsidR="00FF0FB5" w:rsidRDefault="00FF0FB5" w:rsidP="00FF0FB5">
      <w:pPr>
        <w:rPr>
          <w:lang w:val="en-GB"/>
        </w:rPr>
      </w:pPr>
      <w:r>
        <w:rPr>
          <w:rFonts w:ascii="Calibri" w:hAnsi="Calibri" w:cs="Calibri"/>
        </w:rPr>
        <w:t xml:space="preserve">Hermida et al. </w:t>
      </w:r>
      <w:r>
        <w:rPr>
          <w:rFonts w:ascii="Calibri" w:hAnsi="Calibri" w:cs="Calibri"/>
        </w:rPr>
        <w:fldChar w:fldCharType="begin"/>
      </w:r>
      <w:r>
        <w:rPr>
          <w:rFonts w:ascii="Calibri" w:hAnsi="Calibri" w:cs="Calibri"/>
        </w:rPr>
        <w:instrText xml:space="preserve"> ADDIN ZOTERO_ITEM CSL_CITATION {"citationID":"YLH5v9Kj","properties":{"formattedCitation":"\\super 46\\nosupersub{}","plainCitation":"46","noteIndex":0},"citationItems":[{"id":234,"uris":["http://zotero.org/users/local/0zqklVfX/items/G6GBB8GE"],"itemData":{"id":234,"type":"article-journal","abstract":"Tumor gene expression is predictive of patient prognosis in some cancers. However, RNA-seq and whole genome sequencing data contain not only reads from host tumor and normal tissue, but also reads from the tumor microbiome, which can be used to infer the microbial abundances in each tumor. Here, we show that tumor microbial abundances, alone or in combination with tumor gene expression, can predict cancer prognosis and drug response to some extent—microbial abundances are significantly less predictive of prognosis than gene expression, although similarly as predictive of drug response, but in mostly different cancer-drug combinations. Thus, it appears possible to leverage existing sequencing technology, or develop new protocols, to obtain more non-redundant information about prognosis and drug response from RNA-seq and whole genome sequencing experiments than could be obtained from tumor gene expression or genomic data alone.","container-title":"Nature Communications","DOI":"10.1038/s41467-022-30512-3","ISSN":"2041-1723","issue":"1","journalAbbreviation":"Nat Commun","language":"en","license":"2022 This is a U.S. government work and not under copyright protection in the U.S.; foreign copyright protection may apply","note":"number: 1\npublisher: Nature Publishing Group","page":"2896","source":"www.nature.com","title":"Predicting cancer prognosis and drug response from the tumor microbiome","volume":"13","author":[{"family":"Hermida","given":"Leandro C."},{"family":"Gertz","given":"E. Michael"},{"family":"Ruppin","given":"Eytan"}],"issued":{"date-parts":[["2022",5,24]]}}}],"schema":"https://github.com/citation-style-language/schema/raw/master/csl-citation.json"} </w:instrText>
      </w:r>
      <w:r>
        <w:rPr>
          <w:rFonts w:ascii="Calibri" w:hAnsi="Calibri" w:cs="Calibri"/>
        </w:rPr>
        <w:fldChar w:fldCharType="separate"/>
      </w:r>
      <w:r w:rsidRPr="000D458C">
        <w:rPr>
          <w:rFonts w:ascii="Calibri" w:hAnsi="Calibri" w:cs="Calibri"/>
          <w:szCs w:val="24"/>
          <w:vertAlign w:val="superscript"/>
        </w:rPr>
        <w:t>46</w:t>
      </w:r>
      <w:r>
        <w:rPr>
          <w:rFonts w:ascii="Calibri" w:hAnsi="Calibri" w:cs="Calibri"/>
        </w:rPr>
        <w:fldChar w:fldCharType="end"/>
      </w:r>
      <w:r>
        <w:rPr>
          <w:rFonts w:ascii="Calibri" w:hAnsi="Calibri" w:cs="Calibri"/>
        </w:rPr>
        <w:t xml:space="preserve"> build a prediction model combining gene expression and microbial abundance data. It was found that gene expression data was a much more powerful predictor than microbial abundance data and that integrating the two modalities offered little to no improvement </w:t>
      </w:r>
      <w:r>
        <w:rPr>
          <w:lang w:val="en-GB"/>
        </w:rPr>
        <w:t xml:space="preserve">when predicting drug response and patient prognosis. </w:t>
      </w:r>
    </w:p>
    <w:p w14:paraId="470AFD17" w14:textId="77777777" w:rsidR="00FF0FB5" w:rsidRDefault="00FF0FB5" w:rsidP="00FF0FB5">
      <w:r>
        <w:t xml:space="preserve">In terms of feature selection, penalized regression methods might not properly capture grouping of information </w:t>
      </w:r>
      <w:r>
        <w:fldChar w:fldCharType="begin"/>
      </w:r>
      <w:r>
        <w:instrText xml:space="preserve"> ADDIN ZOTERO_ITEM CSL_CITATION {"citationID":"Z9THiKbO","properties":{"formattedCitation":"\\super 30\\nosupersub{}","plainCitation":"30","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fldChar w:fldCharType="separate"/>
      </w:r>
      <w:r w:rsidRPr="001916FD">
        <w:rPr>
          <w:rFonts w:ascii="Calibri" w:hAnsi="Calibri" w:cs="Calibri"/>
          <w:szCs w:val="24"/>
          <w:vertAlign w:val="superscript"/>
        </w:rPr>
        <w:t>30</w:t>
      </w:r>
      <w:r>
        <w:fldChar w:fldCharType="end"/>
      </w:r>
      <w:r>
        <w:t>.</w:t>
      </w:r>
    </w:p>
    <w:p w14:paraId="0678D328" w14:textId="2AAC534E" w:rsidR="00903510" w:rsidRDefault="00903510" w:rsidP="009E7A40"/>
    <w:p w14:paraId="3004A6B0" w14:textId="77777777" w:rsidR="00FF0FB5" w:rsidRPr="00903510" w:rsidRDefault="00FF0FB5" w:rsidP="009E7A40"/>
    <w:p w14:paraId="036083B1" w14:textId="4D4CAEBB" w:rsidR="006A50BE" w:rsidRPr="00AC1520" w:rsidRDefault="006A50BE" w:rsidP="009E7A40">
      <w:pPr>
        <w:rPr>
          <w:lang w:val="en-GB"/>
        </w:rPr>
      </w:pPr>
      <w:r>
        <w:rPr>
          <w:lang w:val="en-GB"/>
        </w:rPr>
        <w:t xml:space="preserve">Interestingly, this bacteria has a possible protective effect against esophageal adenocarcinoma </w:t>
      </w:r>
      <w:r>
        <w:rPr>
          <w:lang w:val="en-GB"/>
        </w:rPr>
        <w:fldChar w:fldCharType="begin"/>
      </w:r>
      <w:r w:rsidR="001916FD">
        <w:rPr>
          <w:lang w:val="en-GB"/>
        </w:rPr>
        <w:instrText xml:space="preserve"> ADDIN ZOTERO_ITEM CSL_CITATION {"citationID":"UK9aTnag","properties":{"formattedCitation":"\\super 34\\nosupersub{}","plainCitation":"34","noteIndex":0},"citationItems":[{"id":214,"uris":["http://zotero.org/users/local/0zqklVfX/items/9QH6TMS4"],"itemData":{"id":214,"type":"article-journal","abstract":"Gastric adenocarcinoma is the second leading cause of cancer-related deaths in the world, and has been associated with the presence of Helicobacter pylori in the stomach. Gastric cancer involves a transition from normal mucosa to gastritis, which then leads eventually to adenocarcinoma. The ability of H. pylori to induce superficial gastritis indicates that it is involved in the initiation and promotion of gastric neoplasia. Many clinical and animal studies support this idea. H. pylori populations are extremely diverse, due to point mutations, substitutions, insertions and/or deletions in their genomes. Cancer risk is believed to be related to H. pylori strain differences. There are also a number of human polymorphisms associated with gastric cancer. Most of these occur within immune-response genes. H. pylori have a number of direct effects on host epithelial tissues that could affect tumorigenesis, including induction of proliferation, the inflammatory response and apoptosis. So, host and pathogen are likely to be linked in a dynamic equilibrium, in which the host responses to bacterial colonization affect the growth of certain bacterial strains, and strain phenotype affects the nature of the host response. Remarkably, the presence of H. pylori reduces the risk of developing other types of cancer, such as oesophageal adenocarcinoma. The same biological effects of H. pylori that predispose people to gastric cancer are likely to protect them from oesophageal cancer.","container-title":"Nature Reviews Cancer","DOI":"10.1038/nrc703","ISSN":"1474-1768","issue":"1","journalAbbreviation":"Nat Rev Cancer","language":"en","license":"2002 Nature Publishing Group","note":"number: 1\npublisher: Nature Publishing Group","page":"28-37","source":"www.nature.com","title":"Helicobacter pylori and gastrointestinal tract adenocarcinomas","volume":"2","author":[{"family":"Peek","given":"Richard M."},{"family":"Blaser","given":"Martin J."}],"issued":{"date-parts":[["2002",1]]}}}],"schema":"https://github.com/citation-style-language/schema/raw/master/csl-citation.json"} </w:instrText>
      </w:r>
      <w:r>
        <w:rPr>
          <w:lang w:val="en-GB"/>
        </w:rPr>
        <w:fldChar w:fldCharType="separate"/>
      </w:r>
      <w:r w:rsidR="001916FD" w:rsidRPr="001916FD">
        <w:rPr>
          <w:rFonts w:ascii="Calibri" w:hAnsi="Calibri" w:cs="Calibri"/>
          <w:szCs w:val="24"/>
          <w:vertAlign w:val="superscript"/>
        </w:rPr>
        <w:t>34</w:t>
      </w:r>
      <w:r>
        <w:rPr>
          <w:lang w:val="en-GB"/>
        </w:rPr>
        <w:fldChar w:fldCharType="end"/>
      </w:r>
      <w:r>
        <w:rPr>
          <w:lang w:val="en-GB"/>
        </w:rPr>
        <w:t>.</w:t>
      </w:r>
    </w:p>
    <w:p w14:paraId="0D8B7921" w14:textId="669F8B0F" w:rsidR="00AE20AB" w:rsidRDefault="00AE20AB" w:rsidP="00AE20AB">
      <w:pPr>
        <w:rPr>
          <w:lang w:val="en-GB"/>
        </w:rPr>
      </w:pPr>
      <w:r>
        <w:rPr>
          <w:lang w:val="en-GB"/>
        </w:rPr>
        <w:t xml:space="preserve">For colorectal adenocarcinoma, a frequently selected genus was </w:t>
      </w:r>
      <w:r w:rsidRPr="00E83105">
        <w:rPr>
          <w:i/>
          <w:iCs/>
          <w:lang w:val="en-GB"/>
        </w:rPr>
        <w:t>Bacteroides</w:t>
      </w:r>
      <w:r>
        <w:rPr>
          <w:lang w:val="en-GB"/>
        </w:rPr>
        <w:t xml:space="preserve">. A previous study has found that </w:t>
      </w:r>
      <w:r w:rsidRPr="00E83105">
        <w:rPr>
          <w:i/>
          <w:iCs/>
          <w:lang w:val="en-GB"/>
        </w:rPr>
        <w:t>Bacteroides fragilis</w:t>
      </w:r>
      <w:r>
        <w:rPr>
          <w:lang w:val="en-GB"/>
        </w:rPr>
        <w:t xml:space="preserve"> was disproportionately present in tumor and adjacent non-tumor tissues of colorectal cancer patients compared to other investigated bacteria and significantly higher in tumor tissues than normal samples </w:t>
      </w:r>
      <w:r>
        <w:rPr>
          <w:lang w:val="en-GB"/>
        </w:rPr>
        <w:fldChar w:fldCharType="begin"/>
      </w:r>
      <w:r w:rsidR="001916FD">
        <w:rPr>
          <w:lang w:val="en-GB"/>
        </w:rPr>
        <w:instrText xml:space="preserve"> ADDIN ZOTERO_ITEM CSL_CITATION {"citationID":"vE8WoNmN","properties":{"formattedCitation":"\\super 49\\nosupersub{}","plainCitation":"49","noteIndex":0},"citationItems":[{"id":221,"uris":["http://zotero.org/users/local/0zqklVfX/items/IN39EIIG"],"itemData":{"id":221,"type":"article-journal","abstract":"Recent studies have proposed that commensal bacteria might be involved in the development and progression of gastrointestinal disorders such as colorectal cancer (CRC). Therefore, in this study, the relative abundance of Fusobacterium nucleatum, Bacteroides fragilis, Streptococcus bovis/gallolyticus, and Enteropathogenic Escherichia coli (EPEC) in CRC tissues, and their association with clinicopathologic characteristics of CRC was investigated in Iranian patients. Moreover, the role of these bacteria in the CRC-associated mutations including PIK3CA, KRAS, and BRAF was studied.","container-title":"Infectious Agents and Cancer","DOI":"10.1186/s13027-021-00381-4","ISSN":"1750-9378","issue":"1","journalAbbreviation":"Infectious Agents and Cancer","page":"41","source":"BioMed Central","title":"Association between colorectal cancer and Fusobacterium nucleatum and Bacteroides fragilis bacteria in Iranian patients: a preliminary study","title-short":"Association between colorectal cancer and Fusobacterium nucleatum and Bacteroides fragilis bacteria in Iranian patients","volume":"16","author":[{"family":"Shariati","given":"Aref"},{"family":"Razavi","given":"Shabnam"},{"family":"Ghaznavi-Rad","given":"Ehsanollah"},{"family":"Jahanbin","given":"Behnaz"},{"family":"Akbari","given":"Abolfazl"},{"family":"Norzaee","given":"Samira"},{"family":"Darban-Sarokhalil","given":"Davood"}],"issued":{"date-parts":[["2021",6,9]]}}}],"schema":"https://github.com/citation-style-language/schema/raw/master/csl-citation.json"} </w:instrText>
      </w:r>
      <w:r>
        <w:rPr>
          <w:lang w:val="en-GB"/>
        </w:rPr>
        <w:fldChar w:fldCharType="separate"/>
      </w:r>
      <w:r w:rsidR="001916FD" w:rsidRPr="001916FD">
        <w:rPr>
          <w:rFonts w:ascii="Calibri" w:hAnsi="Calibri" w:cs="Calibri"/>
          <w:szCs w:val="24"/>
          <w:vertAlign w:val="superscript"/>
        </w:rPr>
        <w:t>49</w:t>
      </w:r>
      <w:r>
        <w:rPr>
          <w:lang w:val="en-GB"/>
        </w:rPr>
        <w:fldChar w:fldCharType="end"/>
      </w:r>
      <w:r>
        <w:rPr>
          <w:lang w:val="en-GB"/>
        </w:rPr>
        <w:t>.</w:t>
      </w:r>
    </w:p>
    <w:p w14:paraId="3AB28C9A" w14:textId="66F3C762" w:rsidR="00AE20AB" w:rsidRDefault="00AE20AB" w:rsidP="00AE20AB">
      <w:pPr>
        <w:rPr>
          <w:iCs/>
          <w:lang w:val="en-GB"/>
        </w:rPr>
      </w:pPr>
      <w:r>
        <w:rPr>
          <w:lang w:val="en-GB"/>
        </w:rPr>
        <w:t xml:space="preserve">For esophageal cancer and head and neck squamous carcinoma, the most frequently selected genus was </w:t>
      </w:r>
      <w:r w:rsidRPr="00C170C1">
        <w:rPr>
          <w:i/>
          <w:iCs/>
          <w:lang w:val="en-GB"/>
        </w:rPr>
        <w:t>fusobacterium</w:t>
      </w:r>
      <w:r>
        <w:rPr>
          <w:lang w:val="en-GB"/>
        </w:rPr>
        <w:t xml:space="preserve">. Previous research has found that </w:t>
      </w:r>
      <w:r w:rsidRPr="00C170C1">
        <w:rPr>
          <w:i/>
          <w:iCs/>
          <w:lang w:val="en-GB"/>
        </w:rPr>
        <w:t>Fusobacterium Nucleatum</w:t>
      </w:r>
      <w:r>
        <w:rPr>
          <w:i/>
          <w:iCs/>
          <w:lang w:val="en-GB"/>
        </w:rPr>
        <w:t xml:space="preserve"> </w:t>
      </w:r>
      <w:r>
        <w:rPr>
          <w:iCs/>
          <w:lang w:val="en-GB"/>
        </w:rPr>
        <w:t xml:space="preserve">is significantly associated with tumor samples and with tumor stage in esophageal cancer, while controlling for clinical confounders </w:t>
      </w:r>
      <w:r>
        <w:rPr>
          <w:iCs/>
          <w:lang w:val="en-GB"/>
        </w:rPr>
        <w:fldChar w:fldCharType="begin"/>
      </w:r>
      <w:r w:rsidR="001916FD">
        <w:rPr>
          <w:iCs/>
          <w:lang w:val="en-GB"/>
        </w:rPr>
        <w:instrText xml:space="preserve"> ADDIN ZOTERO_ITEM CSL_CITATION {"citationID":"fngFedKv","properties":{"formattedCitation":"\\super 50\\nosupersub{}","plainCitation":"50","noteIndex":0},"citationItems":[{"id":229,"uris":["http://zotero.org/users/local/0zqklVfX/items/Y3ENSH5I"],"itemData":{"id":229,"type":"article-journal","abstract":"Purpose: Fusobacterium nucleatum (F. nucleatum) is a component of the human microbiome that primarily inhabits the oral cavity. It causes periodontal disease and has also been implicated in the development of human cancers. Although there are several reports of the relationship between F. nucleatum and the clinical outcome in human cancers, its prognostic signiﬁcance in esophageal cancer remains unclear.","container-title":"Clinical Cancer Research","DOI":"10.1158/1078-0432.CCR-16-1786","ISSN":"1078-0432, 1557-3265","issue":"22","language":"en","page":"5574-5581","source":"DOI.org (Crossref)","title":"Human Microbiome &lt;i&gt;Fusobacterium Nucleatum&lt;/i&gt; in Esophageal Cancer Tissue Is Associated with Prognosis","volume":"22","author":[{"family":"Yamamura","given":"Kensuke"},{"family":"Baba","given":"Yoshifumi"},{"family":"Nakagawa","given":"Shigeki"},{"family":"Mima","given":"Kosuke"},{"family":"Miyake","given":"Keisuke"},{"family":"Nakamura","given":"Kenichi"},{"family":"Sawayama","given":"Hiroshi"},{"family":"Kinoshita","given":"Koichi"},{"family":"Ishimoto","given":"Takatsugu"},{"family":"Iwatsuki","given":"Masaaki"},{"family":"Sakamoto","given":"Yasuo"},{"family":"Yamashita","given":"Yoichi"},{"family":"Yoshida","given":"Naoya"},{"family":"Watanabe","given":"Masayuki"},{"family":"Baba","given":"Hideo"}],"issued":{"date-parts":[["2016",11,15]]}}}],"schema":"https://github.com/citation-style-language/schema/raw/master/csl-citation.json"} </w:instrText>
      </w:r>
      <w:r>
        <w:rPr>
          <w:iCs/>
          <w:lang w:val="en-GB"/>
        </w:rPr>
        <w:fldChar w:fldCharType="separate"/>
      </w:r>
      <w:r w:rsidR="001916FD" w:rsidRPr="001916FD">
        <w:rPr>
          <w:rFonts w:ascii="Calibri" w:hAnsi="Calibri" w:cs="Calibri"/>
          <w:szCs w:val="24"/>
          <w:vertAlign w:val="superscript"/>
        </w:rPr>
        <w:t>50</w:t>
      </w:r>
      <w:r>
        <w:rPr>
          <w:iCs/>
          <w:lang w:val="en-GB"/>
        </w:rPr>
        <w:fldChar w:fldCharType="end"/>
      </w:r>
      <w:r>
        <w:rPr>
          <w:iCs/>
          <w:lang w:val="en-GB"/>
        </w:rPr>
        <w:t xml:space="preserve">. Similar results have held for head and neck squamous carcinoma, with </w:t>
      </w:r>
      <w:r w:rsidRPr="00C80034">
        <w:rPr>
          <w:i/>
          <w:lang w:val="en-GB"/>
        </w:rPr>
        <w:t>Fusobacterial</w:t>
      </w:r>
      <w:r>
        <w:rPr>
          <w:iCs/>
          <w:lang w:val="en-GB"/>
        </w:rPr>
        <w:t xml:space="preserve"> populations showing an increased abundance in tumor versus normal samples </w:t>
      </w:r>
      <w:r>
        <w:rPr>
          <w:iCs/>
          <w:lang w:val="en-GB"/>
        </w:rPr>
        <w:fldChar w:fldCharType="begin"/>
      </w:r>
      <w:r w:rsidR="001916FD">
        <w:rPr>
          <w:iCs/>
          <w:lang w:val="en-GB"/>
        </w:rPr>
        <w:instrText xml:space="preserve"> ADDIN ZOTERO_ITEM CSL_CITATION {"citationID":"1ITAPjV2","properties":{"formattedCitation":"\\super 51\\nosupersub{}","plainCitation":"51","noteIndex":0},"citationItems":[{"id":230,"uris":["http://zotero.org/users/local/0zqklVfX/items/KCT4TH2S"],"itemData":{"id":230,"type":"article-journal","abstract":"Given the potential relationship between head and neck squamous cell carcinoma (HNSCC) and microbial dysbiosis, we profiled the microbiome within healthy normal and tumorous (primary and metastatic) human tissues from the oral cavity, larynx-pharynx, and lymph nodes using 16S rRNA sequencing. Alpha and beta diversity analyses revealed that normal tissues had the greatest richness in community diversity, while the metastatic populations were most closely related to one another. Compared to the normal, the microbiota associated with tumors supported altered abundances in the phyla Fusobacteria, Firmicutes, Actinobacteria and Proteobacteria. Most notably, the relative abundance of Fusobacterium increased whereas Streptococcus decreased in both primary and metastatic samples. Principal coordinate analysis indicated a separation and clustering of samples by tissue status. However, random forest analysis revealed that the microbial profiles alone were a poor predictor for primary and metastatic HNSCC samples. Here, we report that the microbial communities residing in the tumorous tissues are compositionally distinct compared to the normal adjacent tissues. However, likely due to the smaller sample size and sample-to-sample heterogeneity, our prediction models were not able to distinguish by sample types. This work provides a foundation for future studies aimed at understanding the role of the dysbiotic tissue microbiome in HNSCC.","container-title":"Scientific Reports","DOI":"10.1038/s41598-017-09786-x","ISSN":"2045-2322","issue":"1","journalAbbreviation":"Sci Rep","language":"en","license":"2017 The Author(s)","note":"number: 1\npublisher: Nature Publishing Group","page":"9934","source":"www.nature.com","title":"Microbial Communities Associated with Primary and Metastatic Head and Neck Squamous Cell Carcinoma – A High Fusobacterial and Low Streptococcal Signature","volume":"7","author":[{"family":"Shin","given":"Jae M."},{"family":"Luo","given":"Ting"},{"family":"Kamarajan","given":"Pachiyappan"},{"family":"Fenno","given":"J. Christopher"},{"family":"Rickard","given":"Alexander H."},{"family":"Kapila","given":"Yvonne L."}],"issued":{"date-parts":[["2017",8,30]]}}}],"schema":"https://github.com/citation-style-language/schema/raw/master/csl-citation.json"} </w:instrText>
      </w:r>
      <w:r>
        <w:rPr>
          <w:iCs/>
          <w:lang w:val="en-GB"/>
        </w:rPr>
        <w:fldChar w:fldCharType="separate"/>
      </w:r>
      <w:r w:rsidR="001916FD" w:rsidRPr="001916FD">
        <w:rPr>
          <w:rFonts w:ascii="Calibri" w:hAnsi="Calibri" w:cs="Calibri"/>
          <w:szCs w:val="24"/>
          <w:vertAlign w:val="superscript"/>
        </w:rPr>
        <w:t>51</w:t>
      </w:r>
      <w:r>
        <w:rPr>
          <w:iCs/>
          <w:lang w:val="en-GB"/>
        </w:rPr>
        <w:fldChar w:fldCharType="end"/>
      </w:r>
      <w:r>
        <w:rPr>
          <w:iCs/>
          <w:lang w:val="en-GB"/>
        </w:rPr>
        <w:t xml:space="preserve">. </w:t>
      </w:r>
    </w:p>
    <w:p w14:paraId="09A411A7" w14:textId="3A26E267" w:rsidR="009E7A40" w:rsidRDefault="001916FD" w:rsidP="00013F94">
      <w:pPr>
        <w:rPr>
          <w:lang w:val="en-GB"/>
        </w:rPr>
      </w:pPr>
      <w:r>
        <w:rPr>
          <w:lang w:val="en-GB"/>
        </w:rPr>
        <w:t>Example:</w:t>
      </w:r>
    </w:p>
    <w:p w14:paraId="00C85B05" w14:textId="6EB53703" w:rsidR="001916FD" w:rsidRDefault="001916FD" w:rsidP="00013F94">
      <w:pPr>
        <w:rPr>
          <w:lang w:val="en-GB"/>
        </w:rPr>
      </w:pPr>
      <w:r>
        <w:rPr>
          <w:lang w:val="en-GB"/>
        </w:rPr>
        <w:t xml:space="preserve">abbreviation and title and table: </w:t>
      </w:r>
      <w:hyperlink r:id="rId33" w:history="1">
        <w:r w:rsidRPr="00B55E6A">
          <w:rPr>
            <w:rStyle w:val="Hyperlink"/>
            <w:lang w:val="en-GB"/>
          </w:rPr>
          <w:t>https://www.sciencedirect.com/science/article/pii/S2352396419300635</w:t>
        </w:r>
      </w:hyperlink>
      <w:r>
        <w:rPr>
          <w:lang w:val="en-GB"/>
        </w:rPr>
        <w:t xml:space="preserve"> </w:t>
      </w:r>
    </w:p>
    <w:p w14:paraId="51E4E1DB" w14:textId="77777777" w:rsidR="00C8497D" w:rsidRDefault="00C8497D" w:rsidP="00013F94">
      <w:pPr>
        <w:rPr>
          <w:lang w:val="en-GB"/>
        </w:rPr>
      </w:pPr>
    </w:p>
    <w:p w14:paraId="6B454764" w14:textId="7191A56F" w:rsidR="00C8497D" w:rsidRDefault="00C8497D" w:rsidP="00013F94">
      <w:pPr>
        <w:rPr>
          <w:lang w:val="en-GB"/>
        </w:rPr>
      </w:pPr>
      <w:r>
        <w:rPr>
          <w:lang w:val="en-GB"/>
        </w:rPr>
        <w:t>Statistical test, contingency table and data and figures</w:t>
      </w:r>
    </w:p>
    <w:p w14:paraId="390C4EC0" w14:textId="54B97EE0" w:rsidR="00654DB9" w:rsidRPr="004E4112" w:rsidRDefault="00654DB9" w:rsidP="00013F94">
      <w:pPr>
        <w:rPr>
          <w:lang w:val="en-GB"/>
        </w:rPr>
      </w:pPr>
      <w:r w:rsidRPr="00654DB9">
        <w:rPr>
          <w:lang w:val="en-GB"/>
        </w:rPr>
        <w:t>https://www.nature.com/articles/s41467-022-30512-3#Abs1</w:t>
      </w:r>
    </w:p>
    <w:p w14:paraId="3046DEA2" w14:textId="312312C3" w:rsidR="00B17DBC" w:rsidRDefault="00F16DF2" w:rsidP="00F16DF2">
      <w:pPr>
        <w:pStyle w:val="Heading1"/>
        <w:rPr>
          <w:lang w:val="en-GB"/>
        </w:rPr>
      </w:pPr>
      <w:r>
        <w:rPr>
          <w:lang w:val="en-GB"/>
        </w:rPr>
        <w:t>References</w:t>
      </w:r>
    </w:p>
    <w:p w14:paraId="0A3719B2" w14:textId="77777777" w:rsidR="00B17DBC" w:rsidRPr="00CA251C" w:rsidRDefault="00B17DBC" w:rsidP="00CA251C">
      <w:pPr>
        <w:rPr>
          <w:lang w:val="en-GB"/>
        </w:rPr>
      </w:pPr>
    </w:p>
    <w:p w14:paraId="20CDD50F" w14:textId="3986AA48" w:rsidR="00812088" w:rsidRPr="00A96604" w:rsidRDefault="008D0A23">
      <w:pPr>
        <w:rPr>
          <w:lang w:val="en-GB"/>
        </w:rPr>
      </w:pPr>
      <w:r>
        <w:rPr>
          <w:lang w:val="en-GB"/>
        </w:rPr>
        <w:fldChar w:fldCharType="begin"/>
      </w:r>
      <w:r w:rsidR="001916FD">
        <w:rPr>
          <w:lang w:val="en-GB"/>
        </w:rPr>
        <w:instrText xml:space="preserve"> ADDIN ZOTERO_BIBL {"uncited":[],"omitted":[],"custom":[]} CSL_BIBLIOGRAPHY </w:instrText>
      </w:r>
      <w:r>
        <w:rPr>
          <w:lang w:val="en-GB"/>
        </w:rPr>
        <w:fldChar w:fldCharType="separate"/>
      </w:r>
      <w:r w:rsidR="003548A3">
        <w:t>Automatic citation updates are disabled. To see the bibliography, click Refresh in the Zotero tab.</w:t>
      </w:r>
      <w:r>
        <w:rPr>
          <w:lang w:val="en-GB"/>
        </w:rPr>
        <w:fldChar w:fldCharType="end"/>
      </w:r>
    </w:p>
    <w:sectPr w:rsidR="00812088" w:rsidRPr="00A966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23222C" w14:textId="77777777" w:rsidR="00C80391" w:rsidRDefault="00C80391" w:rsidP="001F73E5">
      <w:pPr>
        <w:spacing w:after="0" w:line="240" w:lineRule="auto"/>
      </w:pPr>
      <w:r>
        <w:separator/>
      </w:r>
    </w:p>
  </w:endnote>
  <w:endnote w:type="continuationSeparator" w:id="0">
    <w:p w14:paraId="59DE7DF4" w14:textId="77777777" w:rsidR="00C80391" w:rsidRDefault="00C80391" w:rsidP="001F73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948596" w14:textId="77777777" w:rsidR="00C80391" w:rsidRDefault="00C80391" w:rsidP="001F73E5">
      <w:pPr>
        <w:spacing w:after="0" w:line="240" w:lineRule="auto"/>
      </w:pPr>
      <w:r>
        <w:separator/>
      </w:r>
    </w:p>
  </w:footnote>
  <w:footnote w:type="continuationSeparator" w:id="0">
    <w:p w14:paraId="39554EB3" w14:textId="77777777" w:rsidR="00C80391" w:rsidRDefault="00C80391" w:rsidP="001F73E5">
      <w:pPr>
        <w:spacing w:after="0" w:line="240" w:lineRule="auto"/>
      </w:pPr>
      <w:r>
        <w:continuationSeparator/>
      </w:r>
    </w:p>
  </w:footnote>
  <w:footnote w:id="1">
    <w:p w14:paraId="6386CEC3" w14:textId="4E296143" w:rsidR="001F73E5" w:rsidRDefault="001F73E5">
      <w:pPr>
        <w:pStyle w:val="FootnoteText"/>
      </w:pPr>
      <w:r>
        <w:rPr>
          <w:rStyle w:val="FootnoteReference"/>
        </w:rPr>
        <w:footnoteRef/>
      </w:r>
      <w:r>
        <w:t xml:space="preserve"> </w:t>
      </w:r>
      <w:hyperlink r:id="rId1" w:history="1">
        <w:r w:rsidRPr="00FE31B4">
          <w:rPr>
            <w:rStyle w:val="Hyperlink"/>
            <w:lang w:val="en-GB"/>
          </w:rPr>
          <w:t>https://tcm</w:t>
        </w:r>
        <w:r w:rsidRPr="00FE31B4">
          <w:rPr>
            <w:rStyle w:val="Hyperlink"/>
            <w:lang w:val="en-GB"/>
          </w:rPr>
          <w:t>a</w:t>
        </w:r>
        <w:r w:rsidRPr="00FE31B4">
          <w:rPr>
            <w:rStyle w:val="Hyperlink"/>
            <w:lang w:val="en-GB"/>
          </w:rPr>
          <w:t>.pratt.duke.edu/</w:t>
        </w:r>
      </w:hyperlink>
    </w:p>
  </w:footnote>
  <w:footnote w:id="2">
    <w:p w14:paraId="29A8B8A1" w14:textId="34A933DC" w:rsidR="00C023E2" w:rsidRPr="00C023E2" w:rsidRDefault="00C023E2" w:rsidP="00C023E2">
      <w:pPr>
        <w:rPr>
          <w:lang w:val="en-GB"/>
        </w:rPr>
      </w:pPr>
      <w:r>
        <w:rPr>
          <w:rStyle w:val="FootnoteReference"/>
        </w:rPr>
        <w:footnoteRef/>
      </w:r>
      <w:r>
        <w:t xml:space="preserve"> </w:t>
      </w:r>
      <w:r w:rsidRPr="003017B1">
        <w:rPr>
          <w:lang w:val="en-GB"/>
        </w:rPr>
        <w:t>https://gdc.cancer.gov/resources-tcga-users/tcga-code-tables/sample-type-codes</w:t>
      </w:r>
    </w:p>
  </w:footnote>
  <w:footnote w:id="3">
    <w:p w14:paraId="304EF86C" w14:textId="35DF0B85" w:rsidR="00C023E2" w:rsidRDefault="00C023E2">
      <w:pPr>
        <w:pStyle w:val="FootnoteText"/>
      </w:pPr>
      <w:r>
        <w:rPr>
          <w:rStyle w:val="FootnoteReference"/>
        </w:rPr>
        <w:footnoteRef/>
      </w:r>
      <w:r>
        <w:t xml:space="preserve"> </w:t>
      </w:r>
      <w:r w:rsidRPr="00C023E2">
        <w:t>https://docs.gdc.cancer.gov/Encyclopedia/pages/images/TCGA-TCGAbarcode-080518-1750-4378.pd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76488E"/>
    <w:multiLevelType w:val="hybridMultilevel"/>
    <w:tmpl w:val="0FC6755E"/>
    <w:lvl w:ilvl="0" w:tplc="FA6A73A6">
      <w:start w:val="25"/>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1A4030FC"/>
    <w:multiLevelType w:val="hybridMultilevel"/>
    <w:tmpl w:val="70FE2D66"/>
    <w:lvl w:ilvl="0" w:tplc="021AE220">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1CD729A2"/>
    <w:multiLevelType w:val="hybridMultilevel"/>
    <w:tmpl w:val="851E7500"/>
    <w:lvl w:ilvl="0" w:tplc="4416931E">
      <w:numFmt w:val="bullet"/>
      <w:lvlText w:val=""/>
      <w:lvlJc w:val="left"/>
      <w:pPr>
        <w:ind w:left="720" w:hanging="360"/>
      </w:pPr>
      <w:rPr>
        <w:rFonts w:ascii="Symbol" w:eastAsiaTheme="minorHAnsi" w:hAnsi="Symbol" w:cstheme="minorBid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45A80E54"/>
    <w:multiLevelType w:val="hybridMultilevel"/>
    <w:tmpl w:val="D78CC404"/>
    <w:lvl w:ilvl="0" w:tplc="25EAF86C">
      <w:numFmt w:val="bullet"/>
      <w:lvlText w:val=""/>
      <w:lvlJc w:val="left"/>
      <w:pPr>
        <w:ind w:left="720" w:hanging="360"/>
      </w:pPr>
      <w:rPr>
        <w:rFonts w:ascii="Symbol" w:eastAsiaTheme="minorHAnsi" w:hAnsi="Symbol"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5AAD6365"/>
    <w:multiLevelType w:val="hybridMultilevel"/>
    <w:tmpl w:val="547ED942"/>
    <w:lvl w:ilvl="0" w:tplc="AB28AEBE">
      <w:numFmt w:val="bullet"/>
      <w:lvlText w:val="-"/>
      <w:lvlJc w:val="left"/>
      <w:pPr>
        <w:ind w:left="720" w:hanging="360"/>
      </w:pPr>
      <w:rPr>
        <w:rFonts w:ascii="Calibri" w:eastAsiaTheme="minorHAnsi" w:hAnsi="Calibri" w:cs="Calibr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7E26588F"/>
    <w:multiLevelType w:val="hybridMultilevel"/>
    <w:tmpl w:val="4F1098BA"/>
    <w:lvl w:ilvl="0" w:tplc="48D0CEB4">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744688066">
    <w:abstractNumId w:val="0"/>
  </w:num>
  <w:num w:numId="2" w16cid:durableId="1118646024">
    <w:abstractNumId w:val="3"/>
  </w:num>
  <w:num w:numId="3" w16cid:durableId="1904295687">
    <w:abstractNumId w:val="2"/>
  </w:num>
  <w:num w:numId="4" w16cid:durableId="670253754">
    <w:abstractNumId w:val="5"/>
  </w:num>
  <w:num w:numId="5" w16cid:durableId="787967655">
    <w:abstractNumId w:val="4"/>
  </w:num>
  <w:num w:numId="6" w16cid:durableId="8353398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dgnword-docGUID" w:val="{B247E046-2AE6-4C94-842F-8774CDAD3C35}"/>
    <w:docVar w:name="dgnword-eventsink" w:val="393523888"/>
  </w:docVars>
  <w:rsids>
    <w:rsidRoot w:val="00A96604"/>
    <w:rsid w:val="000011A0"/>
    <w:rsid w:val="00001F06"/>
    <w:rsid w:val="00004299"/>
    <w:rsid w:val="000069A0"/>
    <w:rsid w:val="000100BD"/>
    <w:rsid w:val="00012BDF"/>
    <w:rsid w:val="00013F94"/>
    <w:rsid w:val="00015CA7"/>
    <w:rsid w:val="00017490"/>
    <w:rsid w:val="000218DF"/>
    <w:rsid w:val="0002530F"/>
    <w:rsid w:val="000255CA"/>
    <w:rsid w:val="00033BD2"/>
    <w:rsid w:val="00034630"/>
    <w:rsid w:val="00034A34"/>
    <w:rsid w:val="0003769F"/>
    <w:rsid w:val="00041D19"/>
    <w:rsid w:val="000423DE"/>
    <w:rsid w:val="0004638E"/>
    <w:rsid w:val="000477FE"/>
    <w:rsid w:val="00055F9D"/>
    <w:rsid w:val="00056827"/>
    <w:rsid w:val="0007197A"/>
    <w:rsid w:val="000734A5"/>
    <w:rsid w:val="00075673"/>
    <w:rsid w:val="00084F5A"/>
    <w:rsid w:val="00087CEB"/>
    <w:rsid w:val="000912E0"/>
    <w:rsid w:val="00091A77"/>
    <w:rsid w:val="000960AB"/>
    <w:rsid w:val="00097627"/>
    <w:rsid w:val="000A0E92"/>
    <w:rsid w:val="000A541B"/>
    <w:rsid w:val="000B73BD"/>
    <w:rsid w:val="000C3AA3"/>
    <w:rsid w:val="000C3CA6"/>
    <w:rsid w:val="000C6B78"/>
    <w:rsid w:val="000D458C"/>
    <w:rsid w:val="000D591C"/>
    <w:rsid w:val="000D5B45"/>
    <w:rsid w:val="000E1B94"/>
    <w:rsid w:val="000F1D7F"/>
    <w:rsid w:val="000F2D68"/>
    <w:rsid w:val="000F39BA"/>
    <w:rsid w:val="001047D2"/>
    <w:rsid w:val="00105D2E"/>
    <w:rsid w:val="001132C1"/>
    <w:rsid w:val="001228BD"/>
    <w:rsid w:val="00127277"/>
    <w:rsid w:val="00137818"/>
    <w:rsid w:val="001403BD"/>
    <w:rsid w:val="00140DE6"/>
    <w:rsid w:val="001411EA"/>
    <w:rsid w:val="00142FE4"/>
    <w:rsid w:val="00147CB4"/>
    <w:rsid w:val="001531EF"/>
    <w:rsid w:val="00156EA2"/>
    <w:rsid w:val="00165CD6"/>
    <w:rsid w:val="001678E3"/>
    <w:rsid w:val="00170E17"/>
    <w:rsid w:val="001719F7"/>
    <w:rsid w:val="00177457"/>
    <w:rsid w:val="00180923"/>
    <w:rsid w:val="00182DA5"/>
    <w:rsid w:val="001916FD"/>
    <w:rsid w:val="00191D0D"/>
    <w:rsid w:val="00192C42"/>
    <w:rsid w:val="00194A83"/>
    <w:rsid w:val="001A492D"/>
    <w:rsid w:val="001A53FC"/>
    <w:rsid w:val="001A744D"/>
    <w:rsid w:val="001B5B1A"/>
    <w:rsid w:val="001C0BC0"/>
    <w:rsid w:val="001C3A8F"/>
    <w:rsid w:val="001C4646"/>
    <w:rsid w:val="001D015B"/>
    <w:rsid w:val="001D01D0"/>
    <w:rsid w:val="001D70B8"/>
    <w:rsid w:val="001D7446"/>
    <w:rsid w:val="001E40BA"/>
    <w:rsid w:val="001E4F1A"/>
    <w:rsid w:val="001E56AF"/>
    <w:rsid w:val="001E7AAA"/>
    <w:rsid w:val="001F5B0B"/>
    <w:rsid w:val="001F6FDC"/>
    <w:rsid w:val="001F73E5"/>
    <w:rsid w:val="00202D41"/>
    <w:rsid w:val="00203142"/>
    <w:rsid w:val="00206688"/>
    <w:rsid w:val="00212523"/>
    <w:rsid w:val="00222A46"/>
    <w:rsid w:val="002232B3"/>
    <w:rsid w:val="0022415B"/>
    <w:rsid w:val="002300CC"/>
    <w:rsid w:val="0023092F"/>
    <w:rsid w:val="00231E22"/>
    <w:rsid w:val="00233908"/>
    <w:rsid w:val="00235766"/>
    <w:rsid w:val="00240BF5"/>
    <w:rsid w:val="00241BAB"/>
    <w:rsid w:val="0024311D"/>
    <w:rsid w:val="0024360D"/>
    <w:rsid w:val="00243C18"/>
    <w:rsid w:val="002468D7"/>
    <w:rsid w:val="00255A26"/>
    <w:rsid w:val="002565C2"/>
    <w:rsid w:val="0026406F"/>
    <w:rsid w:val="00264842"/>
    <w:rsid w:val="002663EE"/>
    <w:rsid w:val="00274FDB"/>
    <w:rsid w:val="00277133"/>
    <w:rsid w:val="00283898"/>
    <w:rsid w:val="00284C2E"/>
    <w:rsid w:val="002850F2"/>
    <w:rsid w:val="002909C1"/>
    <w:rsid w:val="0029263B"/>
    <w:rsid w:val="00294CAE"/>
    <w:rsid w:val="002A01FD"/>
    <w:rsid w:val="002A02CC"/>
    <w:rsid w:val="002A19E3"/>
    <w:rsid w:val="002A5B64"/>
    <w:rsid w:val="002B10C8"/>
    <w:rsid w:val="002B63E5"/>
    <w:rsid w:val="002B6EB7"/>
    <w:rsid w:val="002C2BF9"/>
    <w:rsid w:val="002D2DEC"/>
    <w:rsid w:val="002D3143"/>
    <w:rsid w:val="002D3CE9"/>
    <w:rsid w:val="002D561E"/>
    <w:rsid w:val="002E1F07"/>
    <w:rsid w:val="002F7048"/>
    <w:rsid w:val="00300B84"/>
    <w:rsid w:val="003017B1"/>
    <w:rsid w:val="00301B30"/>
    <w:rsid w:val="0030217C"/>
    <w:rsid w:val="00323235"/>
    <w:rsid w:val="00324463"/>
    <w:rsid w:val="00325836"/>
    <w:rsid w:val="003318E0"/>
    <w:rsid w:val="00334B32"/>
    <w:rsid w:val="0033702B"/>
    <w:rsid w:val="003548A3"/>
    <w:rsid w:val="00360FAF"/>
    <w:rsid w:val="00362AD8"/>
    <w:rsid w:val="00366873"/>
    <w:rsid w:val="00370AF1"/>
    <w:rsid w:val="00370C80"/>
    <w:rsid w:val="00384D67"/>
    <w:rsid w:val="003851AE"/>
    <w:rsid w:val="0038693E"/>
    <w:rsid w:val="00391DF9"/>
    <w:rsid w:val="003956A4"/>
    <w:rsid w:val="003958FD"/>
    <w:rsid w:val="003A171A"/>
    <w:rsid w:val="003A1C0D"/>
    <w:rsid w:val="003A3006"/>
    <w:rsid w:val="003B5636"/>
    <w:rsid w:val="003B7442"/>
    <w:rsid w:val="003C4EBF"/>
    <w:rsid w:val="003C6DD7"/>
    <w:rsid w:val="003D24BC"/>
    <w:rsid w:val="003D26BF"/>
    <w:rsid w:val="003E5696"/>
    <w:rsid w:val="003F3E04"/>
    <w:rsid w:val="003F5EEF"/>
    <w:rsid w:val="003F6709"/>
    <w:rsid w:val="00400679"/>
    <w:rsid w:val="00412E15"/>
    <w:rsid w:val="00413B7B"/>
    <w:rsid w:val="00417D12"/>
    <w:rsid w:val="0042041E"/>
    <w:rsid w:val="00423A90"/>
    <w:rsid w:val="004257CC"/>
    <w:rsid w:val="004272FC"/>
    <w:rsid w:val="004277AD"/>
    <w:rsid w:val="004308CE"/>
    <w:rsid w:val="0043157F"/>
    <w:rsid w:val="00432975"/>
    <w:rsid w:val="00432DCE"/>
    <w:rsid w:val="004335C6"/>
    <w:rsid w:val="004361AC"/>
    <w:rsid w:val="0044530F"/>
    <w:rsid w:val="00446BD8"/>
    <w:rsid w:val="00447E7D"/>
    <w:rsid w:val="00451C9E"/>
    <w:rsid w:val="00456F0D"/>
    <w:rsid w:val="004615FB"/>
    <w:rsid w:val="00464C80"/>
    <w:rsid w:val="00472ECD"/>
    <w:rsid w:val="0047564F"/>
    <w:rsid w:val="004800F2"/>
    <w:rsid w:val="00484C0B"/>
    <w:rsid w:val="0048780E"/>
    <w:rsid w:val="00491AA7"/>
    <w:rsid w:val="00492C4D"/>
    <w:rsid w:val="004A6406"/>
    <w:rsid w:val="004A78E6"/>
    <w:rsid w:val="004B2B0B"/>
    <w:rsid w:val="004B38D5"/>
    <w:rsid w:val="004B4560"/>
    <w:rsid w:val="004B7144"/>
    <w:rsid w:val="004C31C4"/>
    <w:rsid w:val="004C5635"/>
    <w:rsid w:val="004C5EFA"/>
    <w:rsid w:val="004D017C"/>
    <w:rsid w:val="004D301D"/>
    <w:rsid w:val="004D46D1"/>
    <w:rsid w:val="004D6431"/>
    <w:rsid w:val="004E4112"/>
    <w:rsid w:val="004E4EC1"/>
    <w:rsid w:val="004E6530"/>
    <w:rsid w:val="004E7F30"/>
    <w:rsid w:val="004F18E2"/>
    <w:rsid w:val="004F3600"/>
    <w:rsid w:val="004F5B71"/>
    <w:rsid w:val="004F742B"/>
    <w:rsid w:val="005003C6"/>
    <w:rsid w:val="00501BEA"/>
    <w:rsid w:val="0050498A"/>
    <w:rsid w:val="00504E80"/>
    <w:rsid w:val="005064C9"/>
    <w:rsid w:val="00512F47"/>
    <w:rsid w:val="005139D9"/>
    <w:rsid w:val="0051709F"/>
    <w:rsid w:val="00522598"/>
    <w:rsid w:val="0052350B"/>
    <w:rsid w:val="005274B2"/>
    <w:rsid w:val="00537027"/>
    <w:rsid w:val="0053720E"/>
    <w:rsid w:val="00545E94"/>
    <w:rsid w:val="0054671E"/>
    <w:rsid w:val="005501B1"/>
    <w:rsid w:val="00553FBB"/>
    <w:rsid w:val="0055733C"/>
    <w:rsid w:val="0055755D"/>
    <w:rsid w:val="005628A3"/>
    <w:rsid w:val="00563AAF"/>
    <w:rsid w:val="00566E9B"/>
    <w:rsid w:val="00567689"/>
    <w:rsid w:val="0057034B"/>
    <w:rsid w:val="00581746"/>
    <w:rsid w:val="00583DA1"/>
    <w:rsid w:val="00596C4F"/>
    <w:rsid w:val="005A1827"/>
    <w:rsid w:val="005A44C1"/>
    <w:rsid w:val="005A59C9"/>
    <w:rsid w:val="005A7353"/>
    <w:rsid w:val="005B1BC4"/>
    <w:rsid w:val="005B1BF3"/>
    <w:rsid w:val="005B2BBA"/>
    <w:rsid w:val="005C34BD"/>
    <w:rsid w:val="005C4B07"/>
    <w:rsid w:val="005C59CC"/>
    <w:rsid w:val="005C795A"/>
    <w:rsid w:val="005D0415"/>
    <w:rsid w:val="005D3F4B"/>
    <w:rsid w:val="005D4056"/>
    <w:rsid w:val="005D410D"/>
    <w:rsid w:val="005D7E9D"/>
    <w:rsid w:val="005E0447"/>
    <w:rsid w:val="005E5774"/>
    <w:rsid w:val="005E692D"/>
    <w:rsid w:val="00601AB5"/>
    <w:rsid w:val="00603D70"/>
    <w:rsid w:val="00607A53"/>
    <w:rsid w:val="00614037"/>
    <w:rsid w:val="00620F5E"/>
    <w:rsid w:val="00621585"/>
    <w:rsid w:val="00625602"/>
    <w:rsid w:val="00625DEA"/>
    <w:rsid w:val="00627653"/>
    <w:rsid w:val="006303DE"/>
    <w:rsid w:val="00631DE9"/>
    <w:rsid w:val="00637ED4"/>
    <w:rsid w:val="006422E5"/>
    <w:rsid w:val="006442A3"/>
    <w:rsid w:val="006451B7"/>
    <w:rsid w:val="006454AC"/>
    <w:rsid w:val="006463D9"/>
    <w:rsid w:val="006513E5"/>
    <w:rsid w:val="006522F4"/>
    <w:rsid w:val="006547AA"/>
    <w:rsid w:val="00654DB9"/>
    <w:rsid w:val="0065515F"/>
    <w:rsid w:val="00661E09"/>
    <w:rsid w:val="006620BE"/>
    <w:rsid w:val="00665921"/>
    <w:rsid w:val="00666EBF"/>
    <w:rsid w:val="0066739B"/>
    <w:rsid w:val="006839AC"/>
    <w:rsid w:val="00683F95"/>
    <w:rsid w:val="00684F88"/>
    <w:rsid w:val="00687E59"/>
    <w:rsid w:val="00696053"/>
    <w:rsid w:val="006961A5"/>
    <w:rsid w:val="0069665A"/>
    <w:rsid w:val="0069728B"/>
    <w:rsid w:val="006A2CD8"/>
    <w:rsid w:val="006A50BE"/>
    <w:rsid w:val="006A7205"/>
    <w:rsid w:val="006B247B"/>
    <w:rsid w:val="006B2F31"/>
    <w:rsid w:val="006C4AE9"/>
    <w:rsid w:val="006C50A9"/>
    <w:rsid w:val="006D4C36"/>
    <w:rsid w:val="006D7FAD"/>
    <w:rsid w:val="006E05A4"/>
    <w:rsid w:val="006E338C"/>
    <w:rsid w:val="006E35E8"/>
    <w:rsid w:val="006E54B9"/>
    <w:rsid w:val="006E650B"/>
    <w:rsid w:val="006F246F"/>
    <w:rsid w:val="00703129"/>
    <w:rsid w:val="00704A12"/>
    <w:rsid w:val="00705F15"/>
    <w:rsid w:val="007124C4"/>
    <w:rsid w:val="007153CC"/>
    <w:rsid w:val="00720AF8"/>
    <w:rsid w:val="00722FD6"/>
    <w:rsid w:val="007276F0"/>
    <w:rsid w:val="007345BF"/>
    <w:rsid w:val="007363D7"/>
    <w:rsid w:val="007364F3"/>
    <w:rsid w:val="00736A17"/>
    <w:rsid w:val="00736D13"/>
    <w:rsid w:val="007439D7"/>
    <w:rsid w:val="007457DB"/>
    <w:rsid w:val="007518E5"/>
    <w:rsid w:val="0075521F"/>
    <w:rsid w:val="0075566E"/>
    <w:rsid w:val="00756183"/>
    <w:rsid w:val="00756993"/>
    <w:rsid w:val="00757F7E"/>
    <w:rsid w:val="007606A1"/>
    <w:rsid w:val="007660F8"/>
    <w:rsid w:val="00771E31"/>
    <w:rsid w:val="0077405D"/>
    <w:rsid w:val="00781BA2"/>
    <w:rsid w:val="00781DD1"/>
    <w:rsid w:val="00782B0E"/>
    <w:rsid w:val="0078557C"/>
    <w:rsid w:val="00791FC3"/>
    <w:rsid w:val="00792A21"/>
    <w:rsid w:val="007931A4"/>
    <w:rsid w:val="007933AB"/>
    <w:rsid w:val="00797EBF"/>
    <w:rsid w:val="007A2AA9"/>
    <w:rsid w:val="007A4AC1"/>
    <w:rsid w:val="007A4F2A"/>
    <w:rsid w:val="007B09BD"/>
    <w:rsid w:val="007B0B89"/>
    <w:rsid w:val="007C0BFD"/>
    <w:rsid w:val="007C58D1"/>
    <w:rsid w:val="007C6931"/>
    <w:rsid w:val="007C7767"/>
    <w:rsid w:val="007D07E4"/>
    <w:rsid w:val="007D0CF0"/>
    <w:rsid w:val="007D168F"/>
    <w:rsid w:val="007D4DF1"/>
    <w:rsid w:val="007D77EC"/>
    <w:rsid w:val="007E0EDC"/>
    <w:rsid w:val="007E5AF0"/>
    <w:rsid w:val="007F2C93"/>
    <w:rsid w:val="007F37A9"/>
    <w:rsid w:val="007F4E7B"/>
    <w:rsid w:val="007F5CCF"/>
    <w:rsid w:val="007F7989"/>
    <w:rsid w:val="0080016C"/>
    <w:rsid w:val="0080063F"/>
    <w:rsid w:val="008022F9"/>
    <w:rsid w:val="00805F9D"/>
    <w:rsid w:val="00812088"/>
    <w:rsid w:val="00815362"/>
    <w:rsid w:val="00816AC3"/>
    <w:rsid w:val="0081747F"/>
    <w:rsid w:val="00824604"/>
    <w:rsid w:val="008253F0"/>
    <w:rsid w:val="008325E3"/>
    <w:rsid w:val="008329F5"/>
    <w:rsid w:val="0083593D"/>
    <w:rsid w:val="0083597B"/>
    <w:rsid w:val="00840FC7"/>
    <w:rsid w:val="00841E85"/>
    <w:rsid w:val="00842D1D"/>
    <w:rsid w:val="008457B5"/>
    <w:rsid w:val="0084679D"/>
    <w:rsid w:val="00846C31"/>
    <w:rsid w:val="0084787B"/>
    <w:rsid w:val="0085004D"/>
    <w:rsid w:val="00857689"/>
    <w:rsid w:val="00862435"/>
    <w:rsid w:val="0086599A"/>
    <w:rsid w:val="00865A50"/>
    <w:rsid w:val="0087183F"/>
    <w:rsid w:val="00880562"/>
    <w:rsid w:val="008805B9"/>
    <w:rsid w:val="00881CB5"/>
    <w:rsid w:val="00883479"/>
    <w:rsid w:val="00894724"/>
    <w:rsid w:val="008A4392"/>
    <w:rsid w:val="008A4B99"/>
    <w:rsid w:val="008B1FA8"/>
    <w:rsid w:val="008B757B"/>
    <w:rsid w:val="008C7BAC"/>
    <w:rsid w:val="008C7C5E"/>
    <w:rsid w:val="008D0951"/>
    <w:rsid w:val="008D0A23"/>
    <w:rsid w:val="008D31E1"/>
    <w:rsid w:val="008D4084"/>
    <w:rsid w:val="008D7032"/>
    <w:rsid w:val="008D7EC1"/>
    <w:rsid w:val="008E44A0"/>
    <w:rsid w:val="008E5FB0"/>
    <w:rsid w:val="008F07C2"/>
    <w:rsid w:val="008F1C95"/>
    <w:rsid w:val="008F2A67"/>
    <w:rsid w:val="00901744"/>
    <w:rsid w:val="00901FEA"/>
    <w:rsid w:val="00903510"/>
    <w:rsid w:val="009105F3"/>
    <w:rsid w:val="00910EC1"/>
    <w:rsid w:val="00915050"/>
    <w:rsid w:val="00921FE6"/>
    <w:rsid w:val="00923C0D"/>
    <w:rsid w:val="009240AB"/>
    <w:rsid w:val="00924E55"/>
    <w:rsid w:val="00925921"/>
    <w:rsid w:val="00926148"/>
    <w:rsid w:val="00927DCA"/>
    <w:rsid w:val="009348E8"/>
    <w:rsid w:val="00942F5D"/>
    <w:rsid w:val="00944486"/>
    <w:rsid w:val="00945518"/>
    <w:rsid w:val="0096165F"/>
    <w:rsid w:val="00963FA3"/>
    <w:rsid w:val="009649B1"/>
    <w:rsid w:val="00965CD7"/>
    <w:rsid w:val="00965CE4"/>
    <w:rsid w:val="009703A2"/>
    <w:rsid w:val="0097542D"/>
    <w:rsid w:val="00993FD7"/>
    <w:rsid w:val="009948AD"/>
    <w:rsid w:val="0099673B"/>
    <w:rsid w:val="009A13EE"/>
    <w:rsid w:val="009A2C47"/>
    <w:rsid w:val="009A3AB9"/>
    <w:rsid w:val="009A5C8D"/>
    <w:rsid w:val="009B2F38"/>
    <w:rsid w:val="009B7E09"/>
    <w:rsid w:val="009B7FAE"/>
    <w:rsid w:val="009C050A"/>
    <w:rsid w:val="009C4A81"/>
    <w:rsid w:val="009C56E6"/>
    <w:rsid w:val="009E0B25"/>
    <w:rsid w:val="009E5DEB"/>
    <w:rsid w:val="009E65AA"/>
    <w:rsid w:val="009E6945"/>
    <w:rsid w:val="009E77A8"/>
    <w:rsid w:val="009E7A40"/>
    <w:rsid w:val="009F2D5D"/>
    <w:rsid w:val="009F5F31"/>
    <w:rsid w:val="009F7612"/>
    <w:rsid w:val="009F76FD"/>
    <w:rsid w:val="009F7DF1"/>
    <w:rsid w:val="00A006CC"/>
    <w:rsid w:val="00A04A9A"/>
    <w:rsid w:val="00A144F4"/>
    <w:rsid w:val="00A15D71"/>
    <w:rsid w:val="00A16029"/>
    <w:rsid w:val="00A174DE"/>
    <w:rsid w:val="00A2156A"/>
    <w:rsid w:val="00A2544B"/>
    <w:rsid w:val="00A27069"/>
    <w:rsid w:val="00A31FB8"/>
    <w:rsid w:val="00A34B2E"/>
    <w:rsid w:val="00A36F3A"/>
    <w:rsid w:val="00A40A6F"/>
    <w:rsid w:val="00A43F83"/>
    <w:rsid w:val="00A4435E"/>
    <w:rsid w:val="00A4638A"/>
    <w:rsid w:val="00A55817"/>
    <w:rsid w:val="00A646DD"/>
    <w:rsid w:val="00A6607B"/>
    <w:rsid w:val="00A67508"/>
    <w:rsid w:val="00A748F9"/>
    <w:rsid w:val="00A753D0"/>
    <w:rsid w:val="00A80609"/>
    <w:rsid w:val="00A815EC"/>
    <w:rsid w:val="00A94BE5"/>
    <w:rsid w:val="00A96526"/>
    <w:rsid w:val="00A96604"/>
    <w:rsid w:val="00AA2990"/>
    <w:rsid w:val="00AA4BB3"/>
    <w:rsid w:val="00AA50A5"/>
    <w:rsid w:val="00AB13DA"/>
    <w:rsid w:val="00AB19BA"/>
    <w:rsid w:val="00AB203A"/>
    <w:rsid w:val="00AB323A"/>
    <w:rsid w:val="00AB3B0E"/>
    <w:rsid w:val="00AB72D0"/>
    <w:rsid w:val="00AB7AB4"/>
    <w:rsid w:val="00AC1520"/>
    <w:rsid w:val="00AC1F18"/>
    <w:rsid w:val="00AD6999"/>
    <w:rsid w:val="00AD7BCD"/>
    <w:rsid w:val="00AE20AB"/>
    <w:rsid w:val="00AF0820"/>
    <w:rsid w:val="00AF4ED1"/>
    <w:rsid w:val="00B00B88"/>
    <w:rsid w:val="00B03D84"/>
    <w:rsid w:val="00B106E6"/>
    <w:rsid w:val="00B10986"/>
    <w:rsid w:val="00B11E33"/>
    <w:rsid w:val="00B132B3"/>
    <w:rsid w:val="00B13C0C"/>
    <w:rsid w:val="00B14B8A"/>
    <w:rsid w:val="00B16961"/>
    <w:rsid w:val="00B171FD"/>
    <w:rsid w:val="00B17B61"/>
    <w:rsid w:val="00B17DBC"/>
    <w:rsid w:val="00B216F9"/>
    <w:rsid w:val="00B22080"/>
    <w:rsid w:val="00B242CD"/>
    <w:rsid w:val="00B257D3"/>
    <w:rsid w:val="00B27F81"/>
    <w:rsid w:val="00B30E83"/>
    <w:rsid w:val="00B326AC"/>
    <w:rsid w:val="00B373E4"/>
    <w:rsid w:val="00B37FE7"/>
    <w:rsid w:val="00B44802"/>
    <w:rsid w:val="00B4629E"/>
    <w:rsid w:val="00B52187"/>
    <w:rsid w:val="00B5569C"/>
    <w:rsid w:val="00B66641"/>
    <w:rsid w:val="00B666ED"/>
    <w:rsid w:val="00B66715"/>
    <w:rsid w:val="00B66F82"/>
    <w:rsid w:val="00B67B05"/>
    <w:rsid w:val="00B727AA"/>
    <w:rsid w:val="00B74125"/>
    <w:rsid w:val="00B775F2"/>
    <w:rsid w:val="00B778EE"/>
    <w:rsid w:val="00B77A75"/>
    <w:rsid w:val="00B80E33"/>
    <w:rsid w:val="00B844D1"/>
    <w:rsid w:val="00B868C8"/>
    <w:rsid w:val="00B94DE8"/>
    <w:rsid w:val="00B96222"/>
    <w:rsid w:val="00BA213A"/>
    <w:rsid w:val="00BA42F6"/>
    <w:rsid w:val="00BA55F6"/>
    <w:rsid w:val="00BB1F9B"/>
    <w:rsid w:val="00BB735D"/>
    <w:rsid w:val="00BC12F5"/>
    <w:rsid w:val="00BC5405"/>
    <w:rsid w:val="00BC5673"/>
    <w:rsid w:val="00BC792C"/>
    <w:rsid w:val="00BD1C61"/>
    <w:rsid w:val="00BD2001"/>
    <w:rsid w:val="00BD5559"/>
    <w:rsid w:val="00BD56F6"/>
    <w:rsid w:val="00BD6D49"/>
    <w:rsid w:val="00BD7FE5"/>
    <w:rsid w:val="00BE624C"/>
    <w:rsid w:val="00BF7106"/>
    <w:rsid w:val="00C023E2"/>
    <w:rsid w:val="00C02E20"/>
    <w:rsid w:val="00C05C1B"/>
    <w:rsid w:val="00C1419F"/>
    <w:rsid w:val="00C170C1"/>
    <w:rsid w:val="00C205B0"/>
    <w:rsid w:val="00C22403"/>
    <w:rsid w:val="00C2294D"/>
    <w:rsid w:val="00C26D1D"/>
    <w:rsid w:val="00C30329"/>
    <w:rsid w:val="00C31BCF"/>
    <w:rsid w:val="00C32DE8"/>
    <w:rsid w:val="00C351E6"/>
    <w:rsid w:val="00C35844"/>
    <w:rsid w:val="00C36462"/>
    <w:rsid w:val="00C401CE"/>
    <w:rsid w:val="00C43260"/>
    <w:rsid w:val="00C44700"/>
    <w:rsid w:val="00C46FCC"/>
    <w:rsid w:val="00C60C78"/>
    <w:rsid w:val="00C6365D"/>
    <w:rsid w:val="00C667C5"/>
    <w:rsid w:val="00C66C40"/>
    <w:rsid w:val="00C66F73"/>
    <w:rsid w:val="00C70411"/>
    <w:rsid w:val="00C7165F"/>
    <w:rsid w:val="00C75B30"/>
    <w:rsid w:val="00C80034"/>
    <w:rsid w:val="00C80391"/>
    <w:rsid w:val="00C8456D"/>
    <w:rsid w:val="00C8497D"/>
    <w:rsid w:val="00C91258"/>
    <w:rsid w:val="00C9773B"/>
    <w:rsid w:val="00C9794E"/>
    <w:rsid w:val="00CA251C"/>
    <w:rsid w:val="00CA2AA3"/>
    <w:rsid w:val="00CA30B8"/>
    <w:rsid w:val="00CA3788"/>
    <w:rsid w:val="00CB1306"/>
    <w:rsid w:val="00CB4397"/>
    <w:rsid w:val="00CB6801"/>
    <w:rsid w:val="00CB7156"/>
    <w:rsid w:val="00CC5943"/>
    <w:rsid w:val="00CD64FE"/>
    <w:rsid w:val="00CD6906"/>
    <w:rsid w:val="00CE027D"/>
    <w:rsid w:val="00CE0319"/>
    <w:rsid w:val="00CE7BAE"/>
    <w:rsid w:val="00CF4940"/>
    <w:rsid w:val="00CF4AD8"/>
    <w:rsid w:val="00CF5CC5"/>
    <w:rsid w:val="00D04E41"/>
    <w:rsid w:val="00D04E93"/>
    <w:rsid w:val="00D07096"/>
    <w:rsid w:val="00D070EE"/>
    <w:rsid w:val="00D10E62"/>
    <w:rsid w:val="00D11545"/>
    <w:rsid w:val="00D216E4"/>
    <w:rsid w:val="00D24283"/>
    <w:rsid w:val="00D26AC7"/>
    <w:rsid w:val="00D27CC5"/>
    <w:rsid w:val="00D3131F"/>
    <w:rsid w:val="00D3485B"/>
    <w:rsid w:val="00D36CF4"/>
    <w:rsid w:val="00D43C64"/>
    <w:rsid w:val="00D4541F"/>
    <w:rsid w:val="00D47231"/>
    <w:rsid w:val="00D5282F"/>
    <w:rsid w:val="00D5789C"/>
    <w:rsid w:val="00D622F4"/>
    <w:rsid w:val="00D632B8"/>
    <w:rsid w:val="00D633A6"/>
    <w:rsid w:val="00D677ED"/>
    <w:rsid w:val="00D75250"/>
    <w:rsid w:val="00D80F1C"/>
    <w:rsid w:val="00D82253"/>
    <w:rsid w:val="00D84B1D"/>
    <w:rsid w:val="00D86C69"/>
    <w:rsid w:val="00D90D87"/>
    <w:rsid w:val="00D97D8E"/>
    <w:rsid w:val="00DA096B"/>
    <w:rsid w:val="00DA1B01"/>
    <w:rsid w:val="00DA6596"/>
    <w:rsid w:val="00DB1B15"/>
    <w:rsid w:val="00DB6F67"/>
    <w:rsid w:val="00DC2EBB"/>
    <w:rsid w:val="00DC3FF5"/>
    <w:rsid w:val="00DC4CAE"/>
    <w:rsid w:val="00DC56B3"/>
    <w:rsid w:val="00DD56C8"/>
    <w:rsid w:val="00DE179C"/>
    <w:rsid w:val="00DF10C4"/>
    <w:rsid w:val="00DF3788"/>
    <w:rsid w:val="00DF40FF"/>
    <w:rsid w:val="00DF4F25"/>
    <w:rsid w:val="00DF5C63"/>
    <w:rsid w:val="00DF5E54"/>
    <w:rsid w:val="00DF7ACF"/>
    <w:rsid w:val="00E004EB"/>
    <w:rsid w:val="00E0269E"/>
    <w:rsid w:val="00E03E9C"/>
    <w:rsid w:val="00E043FC"/>
    <w:rsid w:val="00E0566A"/>
    <w:rsid w:val="00E07EFA"/>
    <w:rsid w:val="00E1109F"/>
    <w:rsid w:val="00E125E8"/>
    <w:rsid w:val="00E2203A"/>
    <w:rsid w:val="00E25144"/>
    <w:rsid w:val="00E2529A"/>
    <w:rsid w:val="00E255FE"/>
    <w:rsid w:val="00E26537"/>
    <w:rsid w:val="00E31D27"/>
    <w:rsid w:val="00E34420"/>
    <w:rsid w:val="00E376C7"/>
    <w:rsid w:val="00E4256B"/>
    <w:rsid w:val="00E521C1"/>
    <w:rsid w:val="00E5352C"/>
    <w:rsid w:val="00E54A00"/>
    <w:rsid w:val="00E63691"/>
    <w:rsid w:val="00E70D5F"/>
    <w:rsid w:val="00E74420"/>
    <w:rsid w:val="00E74504"/>
    <w:rsid w:val="00E7779D"/>
    <w:rsid w:val="00E83105"/>
    <w:rsid w:val="00E875DA"/>
    <w:rsid w:val="00E918F6"/>
    <w:rsid w:val="00E9365C"/>
    <w:rsid w:val="00E955FC"/>
    <w:rsid w:val="00E96E16"/>
    <w:rsid w:val="00E97EB3"/>
    <w:rsid w:val="00EA1224"/>
    <w:rsid w:val="00EA26A4"/>
    <w:rsid w:val="00EB16F5"/>
    <w:rsid w:val="00EB36E7"/>
    <w:rsid w:val="00EB4BBF"/>
    <w:rsid w:val="00EC1E00"/>
    <w:rsid w:val="00EC26B7"/>
    <w:rsid w:val="00EC4225"/>
    <w:rsid w:val="00EC4291"/>
    <w:rsid w:val="00EC5736"/>
    <w:rsid w:val="00EC7796"/>
    <w:rsid w:val="00ED7DA8"/>
    <w:rsid w:val="00EE5EA4"/>
    <w:rsid w:val="00EE7197"/>
    <w:rsid w:val="00EF0477"/>
    <w:rsid w:val="00F0583A"/>
    <w:rsid w:val="00F10614"/>
    <w:rsid w:val="00F12F0F"/>
    <w:rsid w:val="00F146E8"/>
    <w:rsid w:val="00F152EA"/>
    <w:rsid w:val="00F16DF2"/>
    <w:rsid w:val="00F24CE7"/>
    <w:rsid w:val="00F2622A"/>
    <w:rsid w:val="00F30F05"/>
    <w:rsid w:val="00F42512"/>
    <w:rsid w:val="00F438FE"/>
    <w:rsid w:val="00F445BC"/>
    <w:rsid w:val="00F44673"/>
    <w:rsid w:val="00F46461"/>
    <w:rsid w:val="00F50361"/>
    <w:rsid w:val="00F54495"/>
    <w:rsid w:val="00F578BB"/>
    <w:rsid w:val="00F57A8B"/>
    <w:rsid w:val="00F66206"/>
    <w:rsid w:val="00F67099"/>
    <w:rsid w:val="00F7138C"/>
    <w:rsid w:val="00F75F92"/>
    <w:rsid w:val="00F76864"/>
    <w:rsid w:val="00F873C7"/>
    <w:rsid w:val="00F877B4"/>
    <w:rsid w:val="00F91C2F"/>
    <w:rsid w:val="00F922AA"/>
    <w:rsid w:val="00FA06A6"/>
    <w:rsid w:val="00FA06DE"/>
    <w:rsid w:val="00FA1DC4"/>
    <w:rsid w:val="00FA2E26"/>
    <w:rsid w:val="00FA4AF9"/>
    <w:rsid w:val="00FB565D"/>
    <w:rsid w:val="00FB75A2"/>
    <w:rsid w:val="00FC5BFF"/>
    <w:rsid w:val="00FC6891"/>
    <w:rsid w:val="00FD44A3"/>
    <w:rsid w:val="00FD468F"/>
    <w:rsid w:val="00FD78E2"/>
    <w:rsid w:val="00FE229D"/>
    <w:rsid w:val="00FE2325"/>
    <w:rsid w:val="00FE241F"/>
    <w:rsid w:val="00FE3064"/>
    <w:rsid w:val="00FE7B96"/>
    <w:rsid w:val="00FF0FB5"/>
    <w:rsid w:val="00FF5A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78C16B"/>
  <w14:defaultImageDpi w14:val="32767"/>
  <w15:docId w15:val="{431AB50F-44CC-4901-A088-05588E5DB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4056"/>
  </w:style>
  <w:style w:type="paragraph" w:styleId="Heading1">
    <w:name w:val="heading 1"/>
    <w:basedOn w:val="Normal"/>
    <w:next w:val="Normal"/>
    <w:link w:val="Heading1Char"/>
    <w:uiPriority w:val="9"/>
    <w:qFormat/>
    <w:rsid w:val="008D0A2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232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D168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A19E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384D6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564F"/>
    <w:pPr>
      <w:ind w:left="720"/>
      <w:contextualSpacing/>
    </w:pPr>
  </w:style>
  <w:style w:type="character" w:customStyle="1" w:styleId="Heading1Char">
    <w:name w:val="Heading 1 Char"/>
    <w:basedOn w:val="DefaultParagraphFont"/>
    <w:link w:val="Heading1"/>
    <w:uiPriority w:val="9"/>
    <w:rsid w:val="008D0A23"/>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8D0A23"/>
    <w:pPr>
      <w:tabs>
        <w:tab w:val="left" w:pos="264"/>
      </w:tabs>
      <w:spacing w:after="0" w:line="480" w:lineRule="auto"/>
      <w:ind w:left="264" w:hanging="264"/>
    </w:pPr>
  </w:style>
  <w:style w:type="paragraph" w:styleId="Title">
    <w:name w:val="Title"/>
    <w:basedOn w:val="Normal"/>
    <w:next w:val="Normal"/>
    <w:link w:val="TitleChar"/>
    <w:uiPriority w:val="10"/>
    <w:qFormat/>
    <w:rsid w:val="00FE232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E2325"/>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FE232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D168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2A19E3"/>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4E4E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B10C8"/>
    <w:pPr>
      <w:spacing w:after="200" w:line="240" w:lineRule="auto"/>
    </w:pPr>
    <w:rPr>
      <w:i/>
      <w:iCs/>
      <w:color w:val="44546A" w:themeColor="text2"/>
      <w:sz w:val="18"/>
      <w:szCs w:val="18"/>
    </w:rPr>
  </w:style>
  <w:style w:type="character" w:styleId="Hyperlink">
    <w:name w:val="Hyperlink"/>
    <w:basedOn w:val="DefaultParagraphFont"/>
    <w:uiPriority w:val="99"/>
    <w:unhideWhenUsed/>
    <w:rsid w:val="00924E55"/>
    <w:rPr>
      <w:color w:val="0563C1" w:themeColor="hyperlink"/>
      <w:u w:val="single"/>
    </w:rPr>
  </w:style>
  <w:style w:type="character" w:styleId="UnresolvedMention">
    <w:name w:val="Unresolved Mention"/>
    <w:basedOn w:val="DefaultParagraphFont"/>
    <w:uiPriority w:val="99"/>
    <w:semiHidden/>
    <w:unhideWhenUsed/>
    <w:rsid w:val="00924E55"/>
    <w:rPr>
      <w:color w:val="605E5C"/>
      <w:shd w:val="clear" w:color="auto" w:fill="E1DFDD"/>
    </w:rPr>
  </w:style>
  <w:style w:type="character" w:styleId="FollowedHyperlink">
    <w:name w:val="FollowedHyperlink"/>
    <w:basedOn w:val="DefaultParagraphFont"/>
    <w:uiPriority w:val="99"/>
    <w:semiHidden/>
    <w:unhideWhenUsed/>
    <w:rsid w:val="00924E55"/>
    <w:rPr>
      <w:color w:val="954F72" w:themeColor="followedHyperlink"/>
      <w:u w:val="single"/>
    </w:rPr>
  </w:style>
  <w:style w:type="paragraph" w:styleId="FootnoteText">
    <w:name w:val="footnote text"/>
    <w:basedOn w:val="Normal"/>
    <w:link w:val="FootnoteTextChar"/>
    <w:uiPriority w:val="99"/>
    <w:unhideWhenUsed/>
    <w:rsid w:val="001F73E5"/>
    <w:pPr>
      <w:spacing w:after="0" w:line="240" w:lineRule="auto"/>
    </w:pPr>
    <w:rPr>
      <w:sz w:val="20"/>
      <w:szCs w:val="20"/>
    </w:rPr>
  </w:style>
  <w:style w:type="character" w:customStyle="1" w:styleId="FootnoteTextChar">
    <w:name w:val="Footnote Text Char"/>
    <w:basedOn w:val="DefaultParagraphFont"/>
    <w:link w:val="FootnoteText"/>
    <w:uiPriority w:val="99"/>
    <w:rsid w:val="001F73E5"/>
    <w:rPr>
      <w:sz w:val="20"/>
      <w:szCs w:val="20"/>
    </w:rPr>
  </w:style>
  <w:style w:type="character" w:styleId="FootnoteReference">
    <w:name w:val="footnote reference"/>
    <w:basedOn w:val="DefaultParagraphFont"/>
    <w:uiPriority w:val="99"/>
    <w:semiHidden/>
    <w:unhideWhenUsed/>
    <w:rsid w:val="001F73E5"/>
    <w:rPr>
      <w:vertAlign w:val="superscript"/>
    </w:rPr>
  </w:style>
  <w:style w:type="character" w:styleId="PlaceholderText">
    <w:name w:val="Placeholder Text"/>
    <w:basedOn w:val="DefaultParagraphFont"/>
    <w:uiPriority w:val="99"/>
    <w:semiHidden/>
    <w:rsid w:val="00A753D0"/>
    <w:rPr>
      <w:color w:val="808080"/>
    </w:rPr>
  </w:style>
  <w:style w:type="character" w:customStyle="1" w:styleId="Heading5Char">
    <w:name w:val="Heading 5 Char"/>
    <w:basedOn w:val="DefaultParagraphFont"/>
    <w:link w:val="Heading5"/>
    <w:uiPriority w:val="9"/>
    <w:rsid w:val="00384D67"/>
    <w:rPr>
      <w:rFonts w:asciiTheme="majorHAnsi" w:eastAsiaTheme="majorEastAsia" w:hAnsiTheme="majorHAnsi" w:cstheme="majorBidi"/>
      <w:color w:val="2F5496" w:themeColor="accent1" w:themeShade="BF"/>
    </w:rPr>
  </w:style>
  <w:style w:type="paragraph" w:customStyle="1" w:styleId="DecimalAligned">
    <w:name w:val="Decimal Aligned"/>
    <w:basedOn w:val="Normal"/>
    <w:uiPriority w:val="40"/>
    <w:qFormat/>
    <w:rsid w:val="00E25144"/>
    <w:pPr>
      <w:tabs>
        <w:tab w:val="decimal" w:pos="360"/>
      </w:tabs>
      <w:spacing w:after="200" w:line="276" w:lineRule="auto"/>
    </w:pPr>
    <w:rPr>
      <w:rFonts w:eastAsiaTheme="minorEastAsia" w:cs="Times New Roman"/>
    </w:rPr>
  </w:style>
  <w:style w:type="character" w:styleId="SubtleEmphasis">
    <w:name w:val="Subtle Emphasis"/>
    <w:basedOn w:val="DefaultParagraphFont"/>
    <w:uiPriority w:val="19"/>
    <w:qFormat/>
    <w:rsid w:val="00E25144"/>
    <w:rPr>
      <w:i/>
      <w:iCs/>
    </w:rPr>
  </w:style>
  <w:style w:type="table" w:styleId="LightShading-Accent1">
    <w:name w:val="Light Shading Accent 1"/>
    <w:basedOn w:val="TableNormal"/>
    <w:uiPriority w:val="60"/>
    <w:rsid w:val="00E25144"/>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stTable1Light-Accent3">
    <w:name w:val="List Table 1 Light Accent 3"/>
    <w:basedOn w:val="TableNormal"/>
    <w:uiPriority w:val="46"/>
    <w:rsid w:val="001F6FD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5">
    <w:name w:val="Plain Table 5"/>
    <w:basedOn w:val="TableNormal"/>
    <w:uiPriority w:val="45"/>
    <w:rsid w:val="0056768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56768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56768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56768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Accent3">
    <w:name w:val="Grid Table 1 Light Accent 3"/>
    <w:basedOn w:val="TableNormal"/>
    <w:uiPriority w:val="46"/>
    <w:rsid w:val="00567689"/>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91339">
      <w:bodyDiv w:val="1"/>
      <w:marLeft w:val="0"/>
      <w:marRight w:val="0"/>
      <w:marTop w:val="0"/>
      <w:marBottom w:val="0"/>
      <w:divBdr>
        <w:top w:val="none" w:sz="0" w:space="0" w:color="auto"/>
        <w:left w:val="none" w:sz="0" w:space="0" w:color="auto"/>
        <w:bottom w:val="none" w:sz="0" w:space="0" w:color="auto"/>
        <w:right w:val="none" w:sz="0" w:space="0" w:color="auto"/>
      </w:divBdr>
    </w:div>
    <w:div w:id="258028257">
      <w:bodyDiv w:val="1"/>
      <w:marLeft w:val="0"/>
      <w:marRight w:val="0"/>
      <w:marTop w:val="0"/>
      <w:marBottom w:val="0"/>
      <w:divBdr>
        <w:top w:val="none" w:sz="0" w:space="0" w:color="auto"/>
        <w:left w:val="none" w:sz="0" w:space="0" w:color="auto"/>
        <w:bottom w:val="none" w:sz="0" w:space="0" w:color="auto"/>
        <w:right w:val="none" w:sz="0" w:space="0" w:color="auto"/>
      </w:divBdr>
      <w:divsChild>
        <w:div w:id="42753568">
          <w:marLeft w:val="0"/>
          <w:marRight w:val="0"/>
          <w:marTop w:val="0"/>
          <w:marBottom w:val="0"/>
          <w:divBdr>
            <w:top w:val="none" w:sz="0" w:space="0" w:color="auto"/>
            <w:left w:val="none" w:sz="0" w:space="0" w:color="auto"/>
            <w:bottom w:val="none" w:sz="0" w:space="0" w:color="auto"/>
            <w:right w:val="none" w:sz="0" w:space="0" w:color="auto"/>
          </w:divBdr>
          <w:divsChild>
            <w:div w:id="8102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6644111">
      <w:bodyDiv w:val="1"/>
      <w:marLeft w:val="0"/>
      <w:marRight w:val="0"/>
      <w:marTop w:val="0"/>
      <w:marBottom w:val="0"/>
      <w:divBdr>
        <w:top w:val="none" w:sz="0" w:space="0" w:color="auto"/>
        <w:left w:val="none" w:sz="0" w:space="0" w:color="auto"/>
        <w:bottom w:val="none" w:sz="0" w:space="0" w:color="auto"/>
        <w:right w:val="none" w:sz="0" w:space="0" w:color="auto"/>
      </w:divBdr>
    </w:div>
    <w:div w:id="1010448144">
      <w:bodyDiv w:val="1"/>
      <w:marLeft w:val="0"/>
      <w:marRight w:val="0"/>
      <w:marTop w:val="0"/>
      <w:marBottom w:val="0"/>
      <w:divBdr>
        <w:top w:val="none" w:sz="0" w:space="0" w:color="auto"/>
        <w:left w:val="none" w:sz="0" w:space="0" w:color="auto"/>
        <w:bottom w:val="none" w:sz="0" w:space="0" w:color="auto"/>
        <w:right w:val="none" w:sz="0" w:space="0" w:color="auto"/>
      </w:divBdr>
    </w:div>
    <w:div w:id="1737900550">
      <w:bodyDiv w:val="1"/>
      <w:marLeft w:val="0"/>
      <w:marRight w:val="0"/>
      <w:marTop w:val="0"/>
      <w:marBottom w:val="0"/>
      <w:divBdr>
        <w:top w:val="none" w:sz="0" w:space="0" w:color="auto"/>
        <w:left w:val="none" w:sz="0" w:space="0" w:color="auto"/>
        <w:bottom w:val="none" w:sz="0" w:space="0" w:color="auto"/>
        <w:right w:val="none" w:sz="0" w:space="0" w:color="auto"/>
      </w:divBdr>
    </w:div>
    <w:div w:id="18334454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sv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yperlink" Target="https://www.sciencedirect.com/science/article/pii/S2352396419300635"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tcma.pratt.duk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AF58A1-C57B-4B41-B8B9-49E4770B7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367</TotalTime>
  <Pages>30</Pages>
  <Words>67113</Words>
  <Characters>382547</Characters>
  <Application>Microsoft Office Word</Application>
  <DocSecurity>0</DocSecurity>
  <Lines>3187</Lines>
  <Paragraphs>8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deon d' Abreu de Paulo</dc:creator>
  <cp:keywords/>
  <dc:description/>
  <cp:lastModifiedBy>Gedeon d' Abreu de Paulo</cp:lastModifiedBy>
  <cp:revision>220</cp:revision>
  <dcterms:created xsi:type="dcterms:W3CDTF">2022-02-22T17:33:00Z</dcterms:created>
  <dcterms:modified xsi:type="dcterms:W3CDTF">2023-04-03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hwhJXX7i"/&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elayCitationUpdates" value="true"/&gt;&lt;pref name="dontAskDelayCitationUpdates" value="true"/&gt;&lt;/prefs&gt;&lt;/data&gt;</vt:lpwstr>
  </property>
</Properties>
</file>